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6089E6" w14:textId="078EB458" w:rsidR="00387870" w:rsidRPr="00AE2794" w:rsidRDefault="006B38F6" w:rsidP="00387870">
      <w:pPr>
        <w:pStyle w:val="HTML-adress"/>
        <w:tabs>
          <w:tab w:val="left" w:pos="2835"/>
        </w:tabs>
        <w:jc w:val="center"/>
        <w:rPr>
          <w:b/>
          <w:sz w:val="28"/>
          <w:u w:val="single"/>
          <w:lang w:val="sv-SE" w:eastAsia="ja-JP"/>
        </w:rPr>
      </w:pPr>
      <w:r>
        <w:rPr>
          <w:b/>
          <w:sz w:val="28"/>
          <w:lang w:val="sv-SE" w:eastAsia="ja-JP"/>
        </w:rPr>
        <w:t>PRETEST 09:  TRAUMA &amp; BUKSMÄRTA</w:t>
      </w:r>
      <w:bookmarkStart w:id="0" w:name="_GoBack"/>
      <w:bookmarkEnd w:id="0"/>
    </w:p>
    <w:p w14:paraId="2896EAA3" w14:textId="41CC599D" w:rsidR="00387870" w:rsidRPr="00A81BC0" w:rsidRDefault="009D4CF1" w:rsidP="00387870">
      <w:pPr>
        <w:pStyle w:val="HTML-adress"/>
        <w:tabs>
          <w:tab w:val="left" w:pos="2835"/>
        </w:tabs>
        <w:jc w:val="center"/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Version 190908</w:t>
      </w:r>
    </w:p>
    <w:p w14:paraId="40B43DE4" w14:textId="77777777" w:rsidR="00387870" w:rsidRDefault="00387870" w:rsidP="00C66EEB">
      <w:pPr>
        <w:pStyle w:val="Brdtext"/>
      </w:pPr>
    </w:p>
    <w:p w14:paraId="154CFDA4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fldChar w:fldCharType="begin"/>
      </w:r>
      <w:r>
        <w:instrText xml:space="preserve"> TOC \o "1-3" </w:instrText>
      </w:r>
      <w:r>
        <w:fldChar w:fldCharType="separate"/>
      </w:r>
      <w:r w:rsidRPr="00C061DF">
        <w:rPr>
          <w:noProof/>
          <w:lang w:val="sv-SE"/>
        </w:rPr>
        <w:t>FÖRHÅLLNINGSSÄTT TILL TRAUM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45AB40EA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I:  FÖRBEREDEL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55E61DA9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1-Traumanivå &amp; persona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780CAF43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2-Sign-In och rollfördeln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19AC9980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3-Barntraum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0D89763B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II:  &lt;C&gt;ABCD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6D8967C8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1-&lt;C&gt;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4B5F6642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2-Airway &amp; C-spin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25E2BC88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3-Breath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06677CFC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4-Circul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4B327F4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5-Disabilit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6B499551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6-Exposu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00F22C0E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III:  SYNDROMHANDLÄGGN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6590D0A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1-Resuscitative Thoracotom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7FA18004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2-Blödningscho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71B90D9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3-Tampona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634B48AC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4-Övertryckspneumothora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5A2FE133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5-Neurogen cho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8</w:t>
      </w:r>
      <w:r>
        <w:rPr>
          <w:noProof/>
        </w:rPr>
        <w:fldChar w:fldCharType="end"/>
      </w:r>
    </w:p>
    <w:p w14:paraId="79DF3EE3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IV:  VÅRD EFTER AKUTRUMME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047C70B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1-Sign-Out och PA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</w:p>
    <w:p w14:paraId="34FE009E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2-Beslut om akut oper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0</w:t>
      </w:r>
      <w:r>
        <w:rPr>
          <w:noProof/>
        </w:rPr>
        <w:fldChar w:fldCharType="end"/>
      </w:r>
    </w:p>
    <w:p w14:paraId="0F6A6DD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3-CT skall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1</w:t>
      </w:r>
      <w:r>
        <w:rPr>
          <w:noProof/>
        </w:rPr>
        <w:fldChar w:fldCharType="end"/>
      </w:r>
    </w:p>
    <w:p w14:paraId="01048CAD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4-CT halsryg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2</w:t>
      </w:r>
      <w:r>
        <w:rPr>
          <w:noProof/>
        </w:rPr>
        <w:fldChar w:fldCharType="end"/>
      </w:r>
    </w:p>
    <w:p w14:paraId="26958BD6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5-CT thorax, buk, bäcken, ryggra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3</w:t>
      </w:r>
      <w:r>
        <w:rPr>
          <w:noProof/>
        </w:rPr>
        <w:fldChar w:fldCharType="end"/>
      </w:r>
    </w:p>
    <w:p w14:paraId="5222530E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/>
        </w:rPr>
        <w:t>FÖRHÅLLNINGSSÄTT TILL BUKSMÄR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4</w:t>
      </w:r>
      <w:r>
        <w:rPr>
          <w:noProof/>
        </w:rPr>
        <w:fldChar w:fldCharType="end"/>
      </w:r>
    </w:p>
    <w:p w14:paraId="09D91BEA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V:  BAKGRUND &amp; STATU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</w:p>
    <w:p w14:paraId="6910974D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1-Bakgrun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</w:p>
    <w:p w14:paraId="3C896720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2-Statu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</w:p>
    <w:p w14:paraId="7E45FDA7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VI:  SPECIFIKA TILLSTÅN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2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14:paraId="5E20F75D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 w:rsidRPr="00C061DF">
        <w:rPr>
          <w:noProof/>
          <w:lang w:val="sv-SE" w:eastAsia="ja-JP"/>
        </w:rPr>
        <w:t>1-Akut appendic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14:paraId="31BE82D4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2-Akut kolecyst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</w:p>
    <w:p w14:paraId="74ADC2E6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3-Divertikul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7</w:t>
      </w:r>
      <w:r>
        <w:rPr>
          <w:noProof/>
        </w:rPr>
        <w:fldChar w:fldCharType="end"/>
      </w:r>
    </w:p>
    <w:p w14:paraId="491AE11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4-Tarmischem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7</w:t>
      </w:r>
      <w:r>
        <w:rPr>
          <w:noProof/>
        </w:rPr>
        <w:fldChar w:fldCharType="end"/>
      </w:r>
    </w:p>
    <w:p w14:paraId="273B4DE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5-Rupturerad bukaortaaneurys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</w:p>
    <w:p w14:paraId="2929A457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6-Salpingit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</w:p>
    <w:p w14:paraId="3D926144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7-Testistors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9</w:t>
      </w:r>
      <w:r>
        <w:rPr>
          <w:noProof/>
        </w:rPr>
        <w:fldChar w:fldCharType="end"/>
      </w:r>
    </w:p>
    <w:p w14:paraId="33AA485E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8-Uretärst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0</w:t>
      </w:r>
      <w:r>
        <w:rPr>
          <w:noProof/>
        </w:rPr>
        <w:fldChar w:fldCharType="end"/>
      </w:r>
    </w:p>
    <w:p w14:paraId="26A70FBF" w14:textId="77777777" w:rsidR="00CB1689" w:rsidRDefault="00CB1689">
      <w:pPr>
        <w:pStyle w:val="Innehll2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9-Buksmärta hos bar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0</w:t>
      </w:r>
      <w:r>
        <w:rPr>
          <w:noProof/>
        </w:rPr>
        <w:fldChar w:fldCharType="end"/>
      </w:r>
    </w:p>
    <w:p w14:paraId="7213E4CE" w14:textId="77777777" w:rsidR="00CB1689" w:rsidRDefault="00CB1689">
      <w:pPr>
        <w:pStyle w:val="Innehll1"/>
        <w:tabs>
          <w:tab w:val="right" w:leader="dot" w:pos="9570"/>
        </w:tabs>
        <w:rPr>
          <w:rFonts w:asciiTheme="minorHAnsi" w:eastAsiaTheme="minorEastAsia" w:hAnsiTheme="minorHAnsi" w:cstheme="minorBidi"/>
          <w:noProof/>
          <w:szCs w:val="24"/>
          <w:lang w:eastAsia="ja-JP"/>
        </w:rPr>
      </w:pPr>
      <w:r>
        <w:rPr>
          <w:noProof/>
        </w:rPr>
        <w:t>REFERENS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2958613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1</w:t>
      </w:r>
      <w:r>
        <w:rPr>
          <w:noProof/>
        </w:rPr>
        <w:fldChar w:fldCharType="end"/>
      </w:r>
    </w:p>
    <w:p w14:paraId="73046924" w14:textId="3E05CFDC" w:rsidR="00387870" w:rsidRPr="005B6A5C" w:rsidRDefault="00CB1689" w:rsidP="005B6A5C">
      <w:pPr>
        <w:pStyle w:val="Innehll1"/>
        <w:rPr>
          <w:rFonts w:eastAsia="Times"/>
          <w:lang w:val="sv-SE" w:eastAsia="en-US"/>
        </w:rPr>
      </w:pPr>
      <w:r>
        <w:fldChar w:fldCharType="end"/>
      </w:r>
      <w:r w:rsidR="00C66EEB">
        <w:br w:type="page"/>
      </w:r>
    </w:p>
    <w:p w14:paraId="0E41F1A3" w14:textId="01A370D2" w:rsidR="00387870" w:rsidRPr="00677C76" w:rsidRDefault="00387870" w:rsidP="000E731B">
      <w:pPr>
        <w:pStyle w:val="Rubrik1"/>
        <w:rPr>
          <w:rFonts w:ascii="Helvetica" w:hAnsi="Helvetica" w:cs="Helvetica"/>
          <w:szCs w:val="24"/>
          <w:lang w:bidi="sv-SE"/>
        </w:rPr>
      </w:pPr>
      <w:bookmarkStart w:id="1" w:name="_Toc245090779"/>
      <w:bookmarkStart w:id="2" w:name="_Toc245094446"/>
      <w:bookmarkStart w:id="3" w:name="_Toc245131867"/>
      <w:bookmarkStart w:id="4" w:name="_Toc245191805"/>
      <w:bookmarkStart w:id="5" w:name="_Toc245203283"/>
      <w:bookmarkStart w:id="6" w:name="_Toc245203502"/>
      <w:bookmarkStart w:id="7" w:name="_Toc245214447"/>
      <w:bookmarkStart w:id="8" w:name="_Toc245219216"/>
      <w:bookmarkStart w:id="9" w:name="_Toc245219263"/>
      <w:bookmarkStart w:id="10" w:name="_Toc245284787"/>
      <w:bookmarkStart w:id="11" w:name="_Toc245312149"/>
      <w:bookmarkStart w:id="12" w:name="_Toc245312410"/>
      <w:bookmarkStart w:id="13" w:name="_Toc245312540"/>
      <w:bookmarkStart w:id="14" w:name="_Toc245312691"/>
      <w:bookmarkStart w:id="15" w:name="_Toc245313067"/>
      <w:bookmarkStart w:id="16" w:name="_Toc245485451"/>
      <w:bookmarkStart w:id="17" w:name="_Toc245647596"/>
      <w:bookmarkStart w:id="18" w:name="_Toc383850835"/>
      <w:bookmarkStart w:id="19" w:name="_Toc383858222"/>
      <w:bookmarkStart w:id="20" w:name="_Toc384463545"/>
      <w:bookmarkStart w:id="21" w:name="_Toc384463723"/>
      <w:bookmarkStart w:id="22" w:name="_Toc384463831"/>
      <w:bookmarkStart w:id="23" w:name="_Toc384563543"/>
      <w:bookmarkStart w:id="24" w:name="_Toc384728585"/>
      <w:bookmarkStart w:id="25" w:name="_Toc384731232"/>
      <w:bookmarkStart w:id="26" w:name="_Toc384732210"/>
      <w:bookmarkStart w:id="27" w:name="_Toc429570603"/>
      <w:bookmarkStart w:id="28" w:name="_Toc429570817"/>
      <w:bookmarkStart w:id="29" w:name="_Toc429581243"/>
      <w:bookmarkStart w:id="30" w:name="_Toc429581301"/>
      <w:bookmarkStart w:id="31" w:name="_Toc429582547"/>
      <w:bookmarkStart w:id="32" w:name="_Toc429585136"/>
      <w:bookmarkStart w:id="33" w:name="_Toc429586101"/>
      <w:r>
        <w:rPr>
          <w:lang w:val="sv-SE"/>
        </w:rPr>
        <w:lastRenderedPageBreak/>
        <w:t>FÖRHÅLLNINGSSÄTT TILL TRAUMA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</w:p>
    <w:p w14:paraId="12DFB303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AE347CB" w14:textId="77777777" w:rsidR="00387870" w:rsidRPr="00E62D63" w:rsidRDefault="00387870" w:rsidP="00387870">
      <w:pPr>
        <w:pStyle w:val="Brdtext"/>
        <w:rPr>
          <w:b/>
          <w:lang w:eastAsia="ja-JP"/>
        </w:rPr>
      </w:pPr>
      <w:bookmarkStart w:id="34" w:name="_Toc235928308"/>
      <w:bookmarkStart w:id="35" w:name="_Toc235928368"/>
      <w:bookmarkStart w:id="36" w:name="_Toc235928452"/>
      <w:bookmarkStart w:id="37" w:name="_Toc235928514"/>
      <w:bookmarkStart w:id="38" w:name="_Toc244055579"/>
      <w:bookmarkStart w:id="39" w:name="_Toc244060364"/>
      <w:r>
        <w:rPr>
          <w:b/>
          <w:lang w:eastAsia="ja-JP"/>
        </w:rPr>
        <w:t>Sign-In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235"/>
        <w:gridCol w:w="7371"/>
      </w:tblGrid>
      <w:tr w:rsidR="00387870" w:rsidRPr="00E62D63" w14:paraId="2DAB2C19" w14:textId="77777777" w:rsidTr="005E00DC">
        <w:tc>
          <w:tcPr>
            <w:tcW w:w="2235" w:type="dxa"/>
            <w:shd w:val="clear" w:color="auto" w:fill="auto"/>
          </w:tcPr>
          <w:p w14:paraId="6C45F81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S</w:t>
            </w:r>
            <w:r>
              <w:rPr>
                <w:lang w:bidi="x-none"/>
              </w:rPr>
              <w:t>ituation</w:t>
            </w:r>
          </w:p>
        </w:tc>
        <w:tc>
          <w:tcPr>
            <w:tcW w:w="7371" w:type="dxa"/>
            <w:shd w:val="clear" w:color="auto" w:fill="auto"/>
          </w:tcPr>
          <w:p w14:paraId="534B2674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Teamintroduktion:  förnamn och roll</w:t>
            </w:r>
          </w:p>
          <w:p w14:paraId="050F0E7B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Patientens ålder; vad som har hänt</w:t>
            </w:r>
          </w:p>
        </w:tc>
      </w:tr>
      <w:tr w:rsidR="00387870" w:rsidRPr="00E62D63" w14:paraId="132E34D7" w14:textId="77777777" w:rsidTr="005E00DC">
        <w:tc>
          <w:tcPr>
            <w:tcW w:w="2235" w:type="dxa"/>
            <w:shd w:val="clear" w:color="auto" w:fill="auto"/>
          </w:tcPr>
          <w:p w14:paraId="1AC78364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B</w:t>
            </w:r>
            <w:r>
              <w:rPr>
                <w:lang w:bidi="x-none"/>
              </w:rPr>
              <w:t>akgrund</w:t>
            </w:r>
          </w:p>
        </w:tc>
        <w:tc>
          <w:tcPr>
            <w:tcW w:w="7371" w:type="dxa"/>
            <w:shd w:val="clear" w:color="auto" w:fill="auto"/>
          </w:tcPr>
          <w:p w14:paraId="730851AA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Melior / SieView:  tidigare sjukdomar, läkemedel, överkänsligheter?</w:t>
            </w:r>
          </w:p>
          <w:p w14:paraId="2131EBC2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Ambulansrapport:  skademekanism, symtom, vitalparametrar?</w:t>
            </w:r>
          </w:p>
        </w:tc>
      </w:tr>
      <w:tr w:rsidR="00387870" w:rsidRPr="00E62D63" w14:paraId="4F93E000" w14:textId="77777777" w:rsidTr="005E00DC">
        <w:tc>
          <w:tcPr>
            <w:tcW w:w="2235" w:type="dxa"/>
            <w:shd w:val="clear" w:color="auto" w:fill="auto"/>
          </w:tcPr>
          <w:p w14:paraId="6EADDAE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A</w:t>
            </w:r>
            <w:r>
              <w:rPr>
                <w:lang w:bidi="x-none"/>
              </w:rPr>
              <w:t xml:space="preserve">ktuellt / </w:t>
            </w:r>
            <w:r w:rsidRPr="00AD752A">
              <w:rPr>
                <w:b/>
                <w:lang w:bidi="x-none"/>
              </w:rPr>
              <w:t>A</w:t>
            </w:r>
            <w:r>
              <w:rPr>
                <w:lang w:bidi="x-none"/>
              </w:rPr>
              <w:t>nalys</w:t>
            </w:r>
          </w:p>
        </w:tc>
        <w:tc>
          <w:tcPr>
            <w:tcW w:w="7371" w:type="dxa"/>
            <w:shd w:val="clear" w:color="auto" w:fill="auto"/>
          </w:tcPr>
          <w:p w14:paraId="1EB36546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Potentiella diagnoser?</w:t>
            </w:r>
          </w:p>
          <w:p w14:paraId="6340FF6D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Potentiella åtgärder?  WETBAG om patienten är barn</w:t>
            </w:r>
          </w:p>
        </w:tc>
      </w:tr>
      <w:tr w:rsidR="00387870" w:rsidRPr="00E62D63" w14:paraId="476C31AA" w14:textId="77777777" w:rsidTr="005E00DC">
        <w:tc>
          <w:tcPr>
            <w:tcW w:w="2235" w:type="dxa"/>
            <w:shd w:val="clear" w:color="auto" w:fill="auto"/>
          </w:tcPr>
          <w:p w14:paraId="77052CF3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b/>
                <w:lang w:bidi="x-none"/>
              </w:rPr>
              <w:t>R</w:t>
            </w:r>
            <w:r>
              <w:rPr>
                <w:lang w:bidi="x-none"/>
              </w:rPr>
              <w:t>ekommendation</w:t>
            </w:r>
          </w:p>
        </w:tc>
        <w:tc>
          <w:tcPr>
            <w:tcW w:w="7371" w:type="dxa"/>
            <w:shd w:val="clear" w:color="auto" w:fill="auto"/>
          </w:tcPr>
          <w:p w14:paraId="1C9A5506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Rollfördelning</w:t>
            </w:r>
          </w:p>
          <w:p w14:paraId="67BC8CA3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Åsikter från teamet?</w:t>
            </w:r>
          </w:p>
        </w:tc>
      </w:tr>
    </w:tbl>
    <w:p w14:paraId="1CBA288B" w14:textId="77777777" w:rsidR="00387870" w:rsidRPr="00F42FAE" w:rsidRDefault="00387870" w:rsidP="00387870">
      <w:pPr>
        <w:pStyle w:val="Brdtext"/>
        <w:rPr>
          <w:lang w:eastAsia="ja-JP"/>
        </w:rPr>
      </w:pPr>
    </w:p>
    <w:p w14:paraId="2CB2118C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&lt;C&gt;ABCDE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663"/>
        <w:gridCol w:w="9072"/>
      </w:tblGrid>
      <w:tr w:rsidR="00387870" w:rsidRPr="00E62D63" w14:paraId="6D9FA7B8" w14:textId="77777777" w:rsidTr="005E00DC">
        <w:tc>
          <w:tcPr>
            <w:tcW w:w="534" w:type="dxa"/>
            <w:shd w:val="clear" w:color="auto" w:fill="auto"/>
          </w:tcPr>
          <w:p w14:paraId="4657F26A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>
              <w:rPr>
                <w:b/>
                <w:lang w:bidi="x-none"/>
              </w:rPr>
              <w:t>&lt;C&gt;</w:t>
            </w:r>
          </w:p>
        </w:tc>
        <w:tc>
          <w:tcPr>
            <w:tcW w:w="9072" w:type="dxa"/>
            <w:shd w:val="clear" w:color="auto" w:fill="auto"/>
          </w:tcPr>
          <w:p w14:paraId="36FB9C15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Katastrofal blödning?</w:t>
            </w:r>
          </w:p>
        </w:tc>
      </w:tr>
      <w:tr w:rsidR="00387870" w:rsidRPr="00E62D63" w14:paraId="7BB0C1C6" w14:textId="77777777" w:rsidTr="005E00DC">
        <w:tc>
          <w:tcPr>
            <w:tcW w:w="534" w:type="dxa"/>
            <w:shd w:val="clear" w:color="auto" w:fill="auto"/>
          </w:tcPr>
          <w:p w14:paraId="20F232BC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A</w:t>
            </w:r>
          </w:p>
        </w:tc>
        <w:tc>
          <w:tcPr>
            <w:tcW w:w="9072" w:type="dxa"/>
            <w:shd w:val="clear" w:color="auto" w:fill="auto"/>
          </w:tcPr>
          <w:p w14:paraId="06911790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Tecken på trauma till huvudet, halsen, nacken?</w:t>
            </w:r>
          </w:p>
          <w:p w14:paraId="0741AACF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Fonering, andningsljud?</w:t>
            </w:r>
          </w:p>
          <w:p w14:paraId="7D428337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Inspektion av munhålan</w:t>
            </w:r>
          </w:p>
        </w:tc>
      </w:tr>
      <w:tr w:rsidR="00387870" w:rsidRPr="00E62D63" w14:paraId="235E5913" w14:textId="77777777" w:rsidTr="005E00DC">
        <w:tc>
          <w:tcPr>
            <w:tcW w:w="534" w:type="dxa"/>
            <w:shd w:val="clear" w:color="auto" w:fill="auto"/>
          </w:tcPr>
          <w:p w14:paraId="4706BF3E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B</w:t>
            </w:r>
          </w:p>
        </w:tc>
        <w:tc>
          <w:tcPr>
            <w:tcW w:w="9072" w:type="dxa"/>
            <w:shd w:val="clear" w:color="auto" w:fill="auto"/>
          </w:tcPr>
          <w:p w14:paraId="68E3802B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Syresaturation?</w:t>
            </w:r>
          </w:p>
          <w:p w14:paraId="7AB8D8DE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Andningsfrekvens?</w:t>
            </w:r>
          </w:p>
          <w:p w14:paraId="2064C864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Lungauskultation</w:t>
            </w:r>
          </w:p>
          <w:p w14:paraId="55687506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Undersökning av bröstkorgen</w:t>
            </w:r>
          </w:p>
        </w:tc>
      </w:tr>
      <w:tr w:rsidR="00387870" w:rsidRPr="00E62D63" w14:paraId="6E8A8B61" w14:textId="77777777" w:rsidTr="005E00DC">
        <w:tc>
          <w:tcPr>
            <w:tcW w:w="534" w:type="dxa"/>
            <w:shd w:val="clear" w:color="auto" w:fill="auto"/>
          </w:tcPr>
          <w:p w14:paraId="758BE4F9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C</w:t>
            </w:r>
          </w:p>
        </w:tc>
        <w:tc>
          <w:tcPr>
            <w:tcW w:w="9072" w:type="dxa"/>
            <w:shd w:val="clear" w:color="auto" w:fill="auto"/>
          </w:tcPr>
          <w:p w14:paraId="12DC11B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Perfusion:  pulser, blodtryck?</w:t>
            </w:r>
          </w:p>
          <w:p w14:paraId="1F9FF9F0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Hjärtfrekvens?</w:t>
            </w:r>
          </w:p>
          <w:p w14:paraId="574433F8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Hjärtrytm:  regelbundenhet?  QRS bred?</w:t>
            </w:r>
          </w:p>
        </w:tc>
      </w:tr>
      <w:tr w:rsidR="00387870" w:rsidRPr="00E62D63" w14:paraId="0CE44A85" w14:textId="77777777" w:rsidTr="005E00DC">
        <w:tc>
          <w:tcPr>
            <w:tcW w:w="534" w:type="dxa"/>
            <w:shd w:val="clear" w:color="auto" w:fill="auto"/>
          </w:tcPr>
          <w:p w14:paraId="541203B8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D</w:t>
            </w:r>
          </w:p>
        </w:tc>
        <w:tc>
          <w:tcPr>
            <w:tcW w:w="9072" w:type="dxa"/>
            <w:shd w:val="clear" w:color="auto" w:fill="auto"/>
          </w:tcPr>
          <w:p w14:paraId="522590DF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Ögonundersökning:  pupillstorlek och –reaktivitet för ljus?  blickdeviation?  ryckningar?</w:t>
            </w:r>
          </w:p>
          <w:p w14:paraId="06338B7D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Bäst muntligt svar?</w:t>
            </w:r>
          </w:p>
          <w:p w14:paraId="027AF109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Grov känsel och kraft i extremiteter?</w:t>
            </w:r>
          </w:p>
          <w:p w14:paraId="417DA9B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Glukos?</w:t>
            </w:r>
          </w:p>
        </w:tc>
      </w:tr>
      <w:tr w:rsidR="00387870" w:rsidRPr="00E62D63" w14:paraId="0D636315" w14:textId="77777777" w:rsidTr="005E00DC">
        <w:tc>
          <w:tcPr>
            <w:tcW w:w="534" w:type="dxa"/>
            <w:shd w:val="clear" w:color="auto" w:fill="auto"/>
          </w:tcPr>
          <w:p w14:paraId="2D0B788E" w14:textId="77777777" w:rsidR="00387870" w:rsidRPr="00E62D63" w:rsidRDefault="00387870" w:rsidP="005E00DC">
            <w:pPr>
              <w:pStyle w:val="Brdtext"/>
              <w:rPr>
                <w:b/>
                <w:lang w:bidi="x-none"/>
              </w:rPr>
            </w:pPr>
            <w:r w:rsidRPr="00E62D63">
              <w:rPr>
                <w:b/>
                <w:lang w:bidi="x-none"/>
              </w:rPr>
              <w:t>E</w:t>
            </w:r>
          </w:p>
        </w:tc>
        <w:tc>
          <w:tcPr>
            <w:tcW w:w="9072" w:type="dxa"/>
            <w:shd w:val="clear" w:color="auto" w:fill="auto"/>
          </w:tcPr>
          <w:p w14:paraId="2C1CA7D1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Ytlig undersökning av kroppens framsida</w:t>
            </w:r>
          </w:p>
          <w:p w14:paraId="625EDAA9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Ytlig undersökning av kroppens baksida</w:t>
            </w:r>
          </w:p>
          <w:p w14:paraId="6BF76826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 xml:space="preserve">• </w:t>
            </w:r>
            <w:r w:rsidRPr="00E62D63">
              <w:rPr>
                <w:lang w:bidi="x-none"/>
              </w:rPr>
              <w:t>Temperatur?</w:t>
            </w:r>
          </w:p>
        </w:tc>
      </w:tr>
    </w:tbl>
    <w:p w14:paraId="38DCD80C" w14:textId="77777777" w:rsidR="00387870" w:rsidRPr="00F42FAE" w:rsidRDefault="00387870" w:rsidP="00387870">
      <w:pPr>
        <w:pStyle w:val="Brdtext"/>
        <w:rPr>
          <w:lang w:eastAsia="ja-JP"/>
        </w:rPr>
      </w:pPr>
    </w:p>
    <w:p w14:paraId="0B591FC7" w14:textId="765DCD92" w:rsidR="00387870" w:rsidRPr="00E45CF7" w:rsidRDefault="00387870" w:rsidP="00387870">
      <w:pPr>
        <w:pStyle w:val="Brdtext"/>
        <w:rPr>
          <w:lang w:eastAsia="ja-JP"/>
        </w:rPr>
      </w:pPr>
      <w:r>
        <w:rPr>
          <w:b/>
          <w:lang w:eastAsia="ja-JP"/>
        </w:rPr>
        <w:t>Ultraljud</w:t>
      </w:r>
      <w:r w:rsidR="00E45CF7">
        <w:rPr>
          <w:b/>
          <w:lang w:eastAsia="ja-JP"/>
        </w:rPr>
        <w:t xml:space="preserve"> </w:t>
      </w:r>
      <w:r w:rsidR="00E45CF7">
        <w:rPr>
          <w:lang w:eastAsia="ja-JP"/>
        </w:rPr>
        <w:t>(se separat Pretest)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242"/>
        <w:gridCol w:w="8364"/>
      </w:tblGrid>
      <w:tr w:rsidR="00387870" w:rsidRPr="00E62D63" w14:paraId="3BCE3F01" w14:textId="77777777" w:rsidTr="005E00DC">
        <w:tc>
          <w:tcPr>
            <w:tcW w:w="1242" w:type="dxa"/>
            <w:shd w:val="clear" w:color="auto" w:fill="auto"/>
          </w:tcPr>
          <w:p w14:paraId="7524B97B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H</w:t>
            </w:r>
            <w:r>
              <w:rPr>
                <w:lang w:bidi="x-none"/>
              </w:rPr>
              <w:t>eart</w:t>
            </w:r>
          </w:p>
        </w:tc>
        <w:tc>
          <w:tcPr>
            <w:tcW w:w="8364" w:type="dxa"/>
            <w:shd w:val="clear" w:color="auto" w:fill="auto"/>
          </w:tcPr>
          <w:p w14:paraId="1CEC99A0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>Perikardvätska?  Tamponad?</w:t>
            </w:r>
          </w:p>
        </w:tc>
      </w:tr>
      <w:tr w:rsidR="00387870" w:rsidRPr="00E62D63" w14:paraId="23DBCEF4" w14:textId="77777777" w:rsidTr="005E00DC">
        <w:tc>
          <w:tcPr>
            <w:tcW w:w="1242" w:type="dxa"/>
            <w:shd w:val="clear" w:color="auto" w:fill="auto"/>
          </w:tcPr>
          <w:p w14:paraId="7253E5D2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I</w:t>
            </w:r>
            <w:r>
              <w:rPr>
                <w:lang w:bidi="x-none"/>
              </w:rPr>
              <w:t>VC</w:t>
            </w:r>
          </w:p>
        </w:tc>
        <w:tc>
          <w:tcPr>
            <w:tcW w:w="8364" w:type="dxa"/>
            <w:shd w:val="clear" w:color="auto" w:fill="auto"/>
          </w:tcPr>
          <w:p w14:paraId="17A4AF0A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 xml:space="preserve">Storlek?  </w:t>
            </w: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>Kollaps vid inandning?</w:t>
            </w:r>
          </w:p>
        </w:tc>
      </w:tr>
      <w:tr w:rsidR="00387870" w:rsidRPr="00E62D63" w14:paraId="5A7EF212" w14:textId="77777777" w:rsidTr="005E00DC">
        <w:tc>
          <w:tcPr>
            <w:tcW w:w="1242" w:type="dxa"/>
            <w:shd w:val="clear" w:color="auto" w:fill="auto"/>
          </w:tcPr>
          <w:p w14:paraId="429F2295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J</w:t>
            </w:r>
            <w:r>
              <w:rPr>
                <w:lang w:bidi="x-none"/>
              </w:rPr>
              <w:t>uice*</w:t>
            </w:r>
          </w:p>
        </w:tc>
        <w:tc>
          <w:tcPr>
            <w:tcW w:w="8364" w:type="dxa"/>
            <w:shd w:val="clear" w:color="auto" w:fill="auto"/>
          </w:tcPr>
          <w:p w14:paraId="6DFE93F4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 xml:space="preserve">Pleuralvätska?  </w:t>
            </w:r>
            <w:r>
              <w:rPr>
                <w:lang w:bidi="x-none"/>
              </w:rPr>
              <w:t>• I</w:t>
            </w:r>
            <w:r>
              <w:rPr>
                <w:lang w:eastAsia="ja-JP" w:bidi="x-none"/>
              </w:rPr>
              <w:t>ntraperitonealvätska?</w:t>
            </w:r>
          </w:p>
        </w:tc>
      </w:tr>
      <w:tr w:rsidR="00387870" w:rsidRPr="00E62D63" w14:paraId="11E986FE" w14:textId="77777777" w:rsidTr="005E00DC">
        <w:tc>
          <w:tcPr>
            <w:tcW w:w="1242" w:type="dxa"/>
            <w:shd w:val="clear" w:color="auto" w:fill="auto"/>
          </w:tcPr>
          <w:p w14:paraId="5319953F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 w:rsidRPr="00936BEF">
              <w:rPr>
                <w:b/>
                <w:lang w:bidi="x-none"/>
              </w:rPr>
              <w:t>L</w:t>
            </w:r>
            <w:r>
              <w:rPr>
                <w:lang w:bidi="x-none"/>
              </w:rPr>
              <w:t>ung</w:t>
            </w:r>
          </w:p>
        </w:tc>
        <w:tc>
          <w:tcPr>
            <w:tcW w:w="8364" w:type="dxa"/>
            <w:shd w:val="clear" w:color="auto" w:fill="auto"/>
          </w:tcPr>
          <w:p w14:paraId="177F83A1" w14:textId="77777777" w:rsidR="00387870" w:rsidRPr="00E62D63" w:rsidRDefault="00387870" w:rsidP="005E00DC">
            <w:pPr>
              <w:pStyle w:val="Brdtext"/>
              <w:rPr>
                <w:lang w:eastAsia="ja-JP" w:bidi="x-none"/>
              </w:rPr>
            </w:pPr>
            <w:r>
              <w:rPr>
                <w:lang w:bidi="x-none"/>
              </w:rPr>
              <w:t xml:space="preserve">• </w:t>
            </w:r>
            <w:r>
              <w:rPr>
                <w:lang w:eastAsia="ja-JP" w:bidi="x-none"/>
              </w:rPr>
              <w:t>Pneumothorax?</w:t>
            </w:r>
          </w:p>
        </w:tc>
      </w:tr>
    </w:tbl>
    <w:p w14:paraId="46EC6709" w14:textId="77777777" w:rsidR="00387870" w:rsidRDefault="00387870" w:rsidP="00387870">
      <w:pPr>
        <w:pStyle w:val="Brdtext"/>
        <w:rPr>
          <w:lang w:eastAsia="ja-JP" w:bidi="x-none"/>
        </w:rPr>
      </w:pPr>
      <w:r>
        <w:rPr>
          <w:b/>
          <w:lang w:eastAsia="ja-JP"/>
        </w:rPr>
        <w:t>*</w:t>
      </w:r>
      <w:r w:rsidRPr="004101B4">
        <w:rPr>
          <w:lang w:eastAsia="ja-JP" w:bidi="x-none"/>
        </w:rPr>
        <w:t xml:space="preserve"> </w:t>
      </w:r>
      <w:r>
        <w:rPr>
          <w:lang w:eastAsia="ja-JP" w:bidi="x-none"/>
        </w:rPr>
        <w:t>Perihepatic, perisplenic, suprapubic</w:t>
      </w:r>
    </w:p>
    <w:p w14:paraId="763996EA" w14:textId="77777777" w:rsidR="00387870" w:rsidRDefault="00387870" w:rsidP="00387870">
      <w:pPr>
        <w:pStyle w:val="Brdtext"/>
        <w:rPr>
          <w:b/>
          <w:lang w:eastAsia="ja-JP"/>
        </w:rPr>
      </w:pPr>
    </w:p>
    <w:p w14:paraId="1A5F7643" w14:textId="77777777" w:rsidR="00387870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Syndrom handläggning</w:t>
      </w:r>
    </w:p>
    <w:p w14:paraId="5B48A781" w14:textId="77777777" w:rsidR="00387870" w:rsidRPr="00F15916" w:rsidRDefault="00387870" w:rsidP="00387870">
      <w:pPr>
        <w:pStyle w:val="Punktlista"/>
        <w:numPr>
          <w:ilvl w:val="0"/>
          <w:numId w:val="7"/>
        </w:numPr>
      </w:pPr>
      <w:r w:rsidRPr="00F15916">
        <w:t>Riktade utredningar och åtgärder</w:t>
      </w:r>
    </w:p>
    <w:p w14:paraId="0D4EDE6D" w14:textId="77777777" w:rsidR="00387870" w:rsidRDefault="00387870" w:rsidP="00387870">
      <w:pPr>
        <w:pStyle w:val="Rubrik2"/>
        <w:rPr>
          <w:rFonts w:eastAsia="Times New Roman"/>
          <w:b w:val="0"/>
          <w:bCs w:val="0"/>
          <w:iCs w:val="0"/>
          <w:sz w:val="20"/>
          <w:szCs w:val="20"/>
        </w:rPr>
      </w:pPr>
    </w:p>
    <w:p w14:paraId="25B7B7EB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Sign-Out</w:t>
      </w:r>
    </w:p>
    <w:tbl>
      <w:tblPr>
        <w:tblW w:w="9606" w:type="dxa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242"/>
        <w:gridCol w:w="8364"/>
      </w:tblGrid>
      <w:tr w:rsidR="00387870" w:rsidRPr="00E62D63" w14:paraId="496076E6" w14:textId="77777777" w:rsidTr="005E00DC">
        <w:tc>
          <w:tcPr>
            <w:tcW w:w="1242" w:type="dxa"/>
          </w:tcPr>
          <w:p w14:paraId="14176E51" w14:textId="77777777" w:rsidR="00387870" w:rsidRPr="00D7592E" w:rsidRDefault="00387870" w:rsidP="005E00DC">
            <w:pPr>
              <w:pStyle w:val="Brdtext"/>
            </w:pPr>
            <w:r w:rsidRPr="008B0FD2">
              <w:rPr>
                <w:b/>
              </w:rPr>
              <w:t>W</w:t>
            </w:r>
            <w:r>
              <w:t>hat?</w:t>
            </w:r>
          </w:p>
        </w:tc>
        <w:tc>
          <w:tcPr>
            <w:tcW w:w="8364" w:type="dxa"/>
            <w:shd w:val="clear" w:color="auto" w:fill="auto"/>
          </w:tcPr>
          <w:p w14:paraId="61EFD8E3" w14:textId="665A7B36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Misstänkt syndrom</w:t>
            </w:r>
            <w:r w:rsidR="00DA0109">
              <w:rPr>
                <w:lang w:bidi="x-none"/>
              </w:rPr>
              <w:t>/skador</w:t>
            </w:r>
          </w:p>
        </w:tc>
      </w:tr>
      <w:tr w:rsidR="00387870" w:rsidRPr="00E62D63" w14:paraId="6D722353" w14:textId="77777777" w:rsidTr="005E00DC">
        <w:tc>
          <w:tcPr>
            <w:tcW w:w="1242" w:type="dxa"/>
          </w:tcPr>
          <w:p w14:paraId="14BE27C1" w14:textId="77777777" w:rsidR="00387870" w:rsidRPr="00D7592E" w:rsidRDefault="00387870" w:rsidP="005E00DC">
            <w:pPr>
              <w:pStyle w:val="Brdtext"/>
            </w:pPr>
            <w:r w:rsidRPr="008D5E40">
              <w:rPr>
                <w:b/>
              </w:rPr>
              <w:t>W</w:t>
            </w:r>
            <w:r>
              <w:t>hat?</w:t>
            </w:r>
          </w:p>
        </w:tc>
        <w:tc>
          <w:tcPr>
            <w:tcW w:w="8364" w:type="dxa"/>
            <w:shd w:val="clear" w:color="auto" w:fill="auto"/>
          </w:tcPr>
          <w:p w14:paraId="5E07D48E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Utredningar och behandlingar som behövs nu</w:t>
            </w:r>
          </w:p>
        </w:tc>
      </w:tr>
      <w:tr w:rsidR="00387870" w:rsidRPr="00E62D63" w14:paraId="3F2918CB" w14:textId="77777777" w:rsidTr="005E00DC">
        <w:tc>
          <w:tcPr>
            <w:tcW w:w="1242" w:type="dxa"/>
          </w:tcPr>
          <w:p w14:paraId="4EC21BE4" w14:textId="77777777" w:rsidR="00387870" w:rsidRPr="00D7592E" w:rsidRDefault="00387870" w:rsidP="005E00DC">
            <w:pPr>
              <w:pStyle w:val="Brdtext"/>
            </w:pPr>
            <w:r w:rsidRPr="008D5E40">
              <w:rPr>
                <w:b/>
              </w:rPr>
              <w:t>W</w:t>
            </w:r>
            <w:r>
              <w:t>here?</w:t>
            </w:r>
          </w:p>
        </w:tc>
        <w:tc>
          <w:tcPr>
            <w:tcW w:w="8364" w:type="dxa"/>
            <w:shd w:val="clear" w:color="auto" w:fill="auto"/>
          </w:tcPr>
          <w:p w14:paraId="07B4D3AC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Var kan patienten få dessa utredningar och behandlingar?</w:t>
            </w:r>
          </w:p>
        </w:tc>
      </w:tr>
      <w:tr w:rsidR="00387870" w:rsidRPr="00E62D63" w14:paraId="7EFEEA4D" w14:textId="77777777" w:rsidTr="005E00DC">
        <w:tc>
          <w:tcPr>
            <w:tcW w:w="1242" w:type="dxa"/>
          </w:tcPr>
          <w:p w14:paraId="26A8FD23" w14:textId="77777777" w:rsidR="00387870" w:rsidRPr="00D7592E" w:rsidRDefault="00387870" w:rsidP="005E00DC">
            <w:pPr>
              <w:pStyle w:val="Brdtext"/>
            </w:pPr>
            <w:r w:rsidRPr="008D5E40">
              <w:rPr>
                <w:b/>
              </w:rPr>
              <w:t>W</w:t>
            </w:r>
            <w:r>
              <w:t>ho?</w:t>
            </w:r>
          </w:p>
        </w:tc>
        <w:tc>
          <w:tcPr>
            <w:tcW w:w="8364" w:type="dxa"/>
            <w:shd w:val="clear" w:color="auto" w:fill="auto"/>
          </w:tcPr>
          <w:p w14:paraId="3C03F5F1" w14:textId="77777777" w:rsidR="00387870" w:rsidRPr="00E62D63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Vem tar över ansvar för patienten?</w:t>
            </w:r>
          </w:p>
        </w:tc>
      </w:tr>
      <w:tr w:rsidR="00387870" w:rsidRPr="00E62D63" w14:paraId="019D0F2E" w14:textId="77777777" w:rsidTr="005E00DC">
        <w:tc>
          <w:tcPr>
            <w:tcW w:w="1242" w:type="dxa"/>
          </w:tcPr>
          <w:p w14:paraId="146F7E51" w14:textId="77777777" w:rsidR="00387870" w:rsidRPr="008D5E40" w:rsidRDefault="00387870" w:rsidP="005E00DC">
            <w:pPr>
              <w:pStyle w:val="Brdtext"/>
            </w:pPr>
            <w:r w:rsidRPr="008D5E40">
              <w:rPr>
                <w:b/>
              </w:rPr>
              <w:t>H</w:t>
            </w:r>
            <w:r w:rsidRPr="008D5E40">
              <w:t>ow?</w:t>
            </w:r>
          </w:p>
        </w:tc>
        <w:tc>
          <w:tcPr>
            <w:tcW w:w="8364" w:type="dxa"/>
            <w:shd w:val="clear" w:color="auto" w:fill="auto"/>
          </w:tcPr>
          <w:p w14:paraId="144DA419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Transport:  utrustning?  Vem följer med?</w:t>
            </w:r>
          </w:p>
        </w:tc>
      </w:tr>
      <w:tr w:rsidR="00387870" w:rsidRPr="00E62D63" w14:paraId="22832736" w14:textId="77777777" w:rsidTr="005E00DC">
        <w:tc>
          <w:tcPr>
            <w:tcW w:w="1242" w:type="dxa"/>
          </w:tcPr>
          <w:p w14:paraId="015BFEC1" w14:textId="77777777" w:rsidR="00387870" w:rsidRPr="008D5E40" w:rsidRDefault="00387870" w:rsidP="005E00DC">
            <w:pPr>
              <w:pStyle w:val="Brdtext"/>
              <w:rPr>
                <w:b/>
              </w:rPr>
            </w:pPr>
            <w:r>
              <w:rPr>
                <w:b/>
              </w:rPr>
              <w:t>?</w:t>
            </w:r>
          </w:p>
        </w:tc>
        <w:tc>
          <w:tcPr>
            <w:tcW w:w="8364" w:type="dxa"/>
            <w:shd w:val="clear" w:color="auto" w:fill="auto"/>
          </w:tcPr>
          <w:p w14:paraId="4148D794" w14:textId="77777777" w:rsidR="00387870" w:rsidRDefault="00387870" w:rsidP="005E00DC">
            <w:pPr>
              <w:pStyle w:val="Brdtext"/>
              <w:rPr>
                <w:lang w:bidi="x-none"/>
              </w:rPr>
            </w:pPr>
            <w:r>
              <w:rPr>
                <w:lang w:bidi="x-none"/>
              </w:rPr>
              <w:t>• Åsikter från teamet</w:t>
            </w:r>
          </w:p>
        </w:tc>
      </w:tr>
      <w:bookmarkEnd w:id="34"/>
      <w:bookmarkEnd w:id="35"/>
      <w:bookmarkEnd w:id="36"/>
      <w:bookmarkEnd w:id="37"/>
      <w:bookmarkEnd w:id="38"/>
      <w:bookmarkEnd w:id="39"/>
    </w:tbl>
    <w:p w14:paraId="1C841710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ja-JP"/>
        </w:rPr>
      </w:pPr>
    </w:p>
    <w:p w14:paraId="12758F7E" w14:textId="1ECE7C69" w:rsidR="00387870" w:rsidRDefault="00387870" w:rsidP="00387870">
      <w:pPr>
        <w:pStyle w:val="Rubrik1"/>
        <w:rPr>
          <w:lang w:val="sv-SE"/>
        </w:rPr>
      </w:pPr>
      <w:r>
        <w:rPr>
          <w:rFonts w:eastAsia="Times"/>
          <w:iCs/>
          <w:lang w:val="sv-SE" w:eastAsia="ja-JP"/>
        </w:rPr>
        <w:br w:type="page"/>
      </w:r>
      <w:bookmarkStart w:id="40" w:name="_Toc245090780"/>
      <w:bookmarkStart w:id="41" w:name="_Toc245094447"/>
      <w:bookmarkStart w:id="42" w:name="_Toc245131868"/>
      <w:bookmarkStart w:id="43" w:name="_Toc245191806"/>
      <w:bookmarkStart w:id="44" w:name="_Toc245203284"/>
      <w:bookmarkStart w:id="45" w:name="_Toc245203503"/>
      <w:bookmarkStart w:id="46" w:name="_Toc245214448"/>
      <w:bookmarkStart w:id="47" w:name="_Toc245219217"/>
      <w:bookmarkStart w:id="48" w:name="_Toc245219264"/>
      <w:bookmarkStart w:id="49" w:name="_Toc245284788"/>
      <w:bookmarkStart w:id="50" w:name="_Toc245312150"/>
      <w:bookmarkStart w:id="51" w:name="_Toc245312411"/>
      <w:bookmarkStart w:id="52" w:name="_Toc245312541"/>
      <w:bookmarkStart w:id="53" w:name="_Toc245312692"/>
      <w:bookmarkStart w:id="54" w:name="_Toc245313068"/>
      <w:bookmarkStart w:id="55" w:name="_Toc245485452"/>
      <w:bookmarkStart w:id="56" w:name="_Toc245647597"/>
      <w:bookmarkStart w:id="57" w:name="_Toc383850836"/>
      <w:bookmarkStart w:id="58" w:name="_Toc383858223"/>
      <w:bookmarkStart w:id="59" w:name="_Toc384463546"/>
      <w:bookmarkStart w:id="60" w:name="_Toc384463724"/>
      <w:bookmarkStart w:id="61" w:name="_Toc384463832"/>
      <w:bookmarkStart w:id="62" w:name="_Toc384563544"/>
      <w:bookmarkStart w:id="63" w:name="_Toc384728586"/>
      <w:bookmarkStart w:id="64" w:name="_Toc384731233"/>
      <w:bookmarkStart w:id="65" w:name="_Toc384732211"/>
      <w:bookmarkStart w:id="66" w:name="_Toc429570604"/>
      <w:bookmarkStart w:id="67" w:name="_Toc429570818"/>
      <w:bookmarkStart w:id="68" w:name="_Toc429581244"/>
      <w:bookmarkStart w:id="69" w:name="_Toc429581302"/>
      <w:bookmarkStart w:id="70" w:name="_Toc429582548"/>
      <w:bookmarkStart w:id="71" w:name="_Toc429585137"/>
      <w:bookmarkStart w:id="72" w:name="_Toc429586102"/>
      <w:r>
        <w:rPr>
          <w:lang w:val="sv-SE"/>
        </w:rPr>
        <w:t xml:space="preserve">I:  </w:t>
      </w:r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r>
        <w:rPr>
          <w:lang w:val="sv-SE"/>
        </w:rPr>
        <w:t>FÖRBEREDELSE</w:t>
      </w:r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</w:p>
    <w:p w14:paraId="430E7D9C" w14:textId="77777777" w:rsidR="00387870" w:rsidRDefault="00387870" w:rsidP="00387870">
      <w:pPr>
        <w:rPr>
          <w:lang w:val="sv-SE"/>
        </w:rPr>
      </w:pPr>
    </w:p>
    <w:p w14:paraId="1DF5A34A" w14:textId="77777777" w:rsidR="00387870" w:rsidRDefault="00387870" w:rsidP="00387870">
      <w:pPr>
        <w:pStyle w:val="Rubrik2"/>
        <w:rPr>
          <w:lang w:val="sv-SE"/>
        </w:rPr>
      </w:pPr>
      <w:bookmarkStart w:id="73" w:name="_Toc245090781"/>
      <w:bookmarkStart w:id="74" w:name="_Toc245094448"/>
      <w:bookmarkStart w:id="75" w:name="_Toc245131869"/>
      <w:bookmarkStart w:id="76" w:name="_Toc245191807"/>
      <w:bookmarkStart w:id="77" w:name="_Toc245203285"/>
      <w:bookmarkStart w:id="78" w:name="_Toc245203504"/>
      <w:bookmarkStart w:id="79" w:name="_Toc245214449"/>
      <w:bookmarkStart w:id="80" w:name="_Toc245219218"/>
      <w:bookmarkStart w:id="81" w:name="_Toc245219265"/>
      <w:bookmarkStart w:id="82" w:name="_Toc245284789"/>
      <w:bookmarkStart w:id="83" w:name="_Toc245312151"/>
      <w:bookmarkStart w:id="84" w:name="_Toc245312412"/>
      <w:bookmarkStart w:id="85" w:name="_Toc245312542"/>
      <w:bookmarkStart w:id="86" w:name="_Toc245312693"/>
      <w:bookmarkStart w:id="87" w:name="_Toc245313069"/>
      <w:bookmarkStart w:id="88" w:name="_Toc245485453"/>
      <w:bookmarkStart w:id="89" w:name="_Toc245647598"/>
      <w:bookmarkStart w:id="90" w:name="_Toc383850837"/>
      <w:bookmarkStart w:id="91" w:name="_Toc383858224"/>
      <w:bookmarkStart w:id="92" w:name="_Toc384463547"/>
      <w:bookmarkStart w:id="93" w:name="_Toc384463725"/>
      <w:bookmarkStart w:id="94" w:name="_Toc384463833"/>
      <w:bookmarkStart w:id="95" w:name="_Toc384563545"/>
      <w:bookmarkStart w:id="96" w:name="_Toc384728587"/>
      <w:bookmarkStart w:id="97" w:name="_Toc384731234"/>
      <w:bookmarkStart w:id="98" w:name="_Toc384732212"/>
      <w:bookmarkStart w:id="99" w:name="_Toc429570605"/>
      <w:bookmarkStart w:id="100" w:name="_Toc429570819"/>
      <w:bookmarkStart w:id="101" w:name="_Toc429581245"/>
      <w:bookmarkStart w:id="102" w:name="_Toc429581303"/>
      <w:bookmarkStart w:id="103" w:name="_Toc429582549"/>
      <w:bookmarkStart w:id="104" w:name="_Toc429585138"/>
      <w:bookmarkStart w:id="105" w:name="_Toc429586103"/>
      <w:r>
        <w:rPr>
          <w:lang w:val="sv-SE"/>
        </w:rPr>
        <w:t>1-Traumanivå &amp; personal</w:t>
      </w:r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</w:p>
    <w:p w14:paraId="73860AA6" w14:textId="77777777" w:rsidR="00387870" w:rsidRDefault="00387870" w:rsidP="00387870">
      <w:pPr>
        <w:pStyle w:val="Brdtext"/>
      </w:pPr>
      <w:r w:rsidRPr="00DF1998">
        <w:t xml:space="preserve">a) Vilka </w:t>
      </w:r>
      <w:r>
        <w:t xml:space="preserve">fysiologiska </w:t>
      </w:r>
      <w:r w:rsidRPr="00DF1998">
        <w:t xml:space="preserve">kriterier avgör om traumalarmet blir </w:t>
      </w:r>
      <w:r>
        <w:t>Nivå 1 enligt de Nationella traumalarmskriterier från 2017? (</w:t>
      </w:r>
      <w:hyperlink r:id="rId8" w:history="1">
        <w:r w:rsidRPr="00550B9E">
          <w:rPr>
            <w:rStyle w:val="Hyperlnk"/>
          </w:rPr>
          <w:t>Nationella traumalarmskriterier 2017</w:t>
        </w:r>
      </w:hyperlink>
      <w:r>
        <w:t xml:space="preserve"> s5)</w:t>
      </w:r>
    </w:p>
    <w:p w14:paraId="7853680E" w14:textId="77777777" w:rsidR="00387870" w:rsidRDefault="00387870" w:rsidP="00387870">
      <w:pPr>
        <w:pStyle w:val="Brdtext"/>
      </w:pPr>
    </w:p>
    <w:p w14:paraId="4E687C3C" w14:textId="77777777" w:rsidR="00387870" w:rsidRDefault="00387870" w:rsidP="00387870">
      <w:pPr>
        <w:pStyle w:val="Brdtext"/>
      </w:pPr>
    </w:p>
    <w:p w14:paraId="5796C2E9" w14:textId="77777777" w:rsidR="009D4CF1" w:rsidRDefault="009D4CF1" w:rsidP="00387870">
      <w:pPr>
        <w:pStyle w:val="Brdtext"/>
      </w:pPr>
    </w:p>
    <w:p w14:paraId="4DC04D8B" w14:textId="77777777" w:rsidR="009D4CF1" w:rsidRDefault="009D4CF1" w:rsidP="00387870">
      <w:pPr>
        <w:pStyle w:val="Brdtext"/>
      </w:pPr>
    </w:p>
    <w:p w14:paraId="1972E7AF" w14:textId="77777777" w:rsidR="00387870" w:rsidRDefault="00387870" w:rsidP="00387870">
      <w:pPr>
        <w:pStyle w:val="Brdtext"/>
      </w:pPr>
      <w:r>
        <w:t>b) Nämn tre exempel på anatomiska kriterier som gör att traumalarmet blir Nivå 1 (</w:t>
      </w:r>
      <w:hyperlink r:id="rId9" w:history="1">
        <w:r w:rsidRPr="00550B9E">
          <w:rPr>
            <w:rStyle w:val="Hyperlnk"/>
          </w:rPr>
          <w:t>Nationella traumalarmskriterier 2017</w:t>
        </w:r>
      </w:hyperlink>
      <w:r>
        <w:t xml:space="preserve"> s5)</w:t>
      </w:r>
    </w:p>
    <w:p w14:paraId="682EEEE7" w14:textId="77777777" w:rsidR="00387870" w:rsidRDefault="00387870" w:rsidP="00387870">
      <w:pPr>
        <w:pStyle w:val="Brdtext"/>
      </w:pPr>
    </w:p>
    <w:p w14:paraId="3312F560" w14:textId="77777777" w:rsidR="00387870" w:rsidRDefault="00387870" w:rsidP="00387870">
      <w:pPr>
        <w:pStyle w:val="Brdtext"/>
      </w:pPr>
    </w:p>
    <w:p w14:paraId="795C2E47" w14:textId="77777777" w:rsidR="00387870" w:rsidRDefault="00387870" w:rsidP="00387870">
      <w:pPr>
        <w:pStyle w:val="Brdtext"/>
      </w:pPr>
    </w:p>
    <w:p w14:paraId="656BB2B9" w14:textId="77777777" w:rsidR="009D4CF1" w:rsidRDefault="009D4CF1" w:rsidP="00387870">
      <w:pPr>
        <w:pStyle w:val="Brdtext"/>
      </w:pPr>
    </w:p>
    <w:p w14:paraId="606841CB" w14:textId="77777777" w:rsidR="00387870" w:rsidRDefault="00387870" w:rsidP="00387870">
      <w:pPr>
        <w:pStyle w:val="Brdtext"/>
      </w:pPr>
      <w:r>
        <w:t>c</w:t>
      </w:r>
      <w:r w:rsidRPr="00DF1998">
        <w:t xml:space="preserve">) Vilka </w:t>
      </w:r>
      <w:r>
        <w:t xml:space="preserve">skademekanismer </w:t>
      </w:r>
      <w:r w:rsidRPr="00DF1998">
        <w:t xml:space="preserve">avgör om traumalarmet blir </w:t>
      </w:r>
      <w:r>
        <w:t>Nivå 2 enligt de Nationella traumalarmskriterier från 2017? (</w:t>
      </w:r>
      <w:hyperlink r:id="rId10" w:history="1">
        <w:r w:rsidRPr="00550B9E">
          <w:rPr>
            <w:rStyle w:val="Hyperlnk"/>
          </w:rPr>
          <w:t>Nationella traumalarmskriterier 2017</w:t>
        </w:r>
      </w:hyperlink>
      <w:r>
        <w:t xml:space="preserve"> s5)</w:t>
      </w:r>
    </w:p>
    <w:p w14:paraId="1AB0E715" w14:textId="77777777" w:rsidR="00387870" w:rsidRDefault="00387870" w:rsidP="00387870">
      <w:pPr>
        <w:pStyle w:val="Brdtext"/>
      </w:pPr>
    </w:p>
    <w:p w14:paraId="090B951A" w14:textId="77777777" w:rsidR="00387870" w:rsidRDefault="00387870" w:rsidP="00387870">
      <w:pPr>
        <w:pStyle w:val="Brdtext"/>
      </w:pPr>
    </w:p>
    <w:p w14:paraId="6FB44C41" w14:textId="77777777" w:rsidR="009D4CF1" w:rsidRDefault="009D4CF1" w:rsidP="00387870">
      <w:pPr>
        <w:pStyle w:val="Brdtext"/>
      </w:pPr>
    </w:p>
    <w:p w14:paraId="72DE4CC6" w14:textId="77777777" w:rsidR="009D4CF1" w:rsidRDefault="009D4CF1" w:rsidP="00387870">
      <w:pPr>
        <w:pStyle w:val="Brdtext"/>
      </w:pPr>
    </w:p>
    <w:p w14:paraId="1C63B0A2" w14:textId="50258990" w:rsidR="00387870" w:rsidRPr="00133F91" w:rsidRDefault="00387870" w:rsidP="00387870">
      <w:pPr>
        <w:pStyle w:val="Brdtext"/>
      </w:pPr>
      <w:r>
        <w:t>d) Vilken</w:t>
      </w:r>
      <w:r w:rsidRPr="00133F91">
        <w:t xml:space="preserve"> vårdpersonal kallas till akutrummet på ditt sjukhus vid Nivå 1</w:t>
      </w:r>
      <w:r>
        <w:t xml:space="preserve"> vuxen</w:t>
      </w:r>
      <w:r w:rsidRPr="00133F91">
        <w:t xml:space="preserve"> traumalarm? (</w:t>
      </w:r>
      <w:hyperlink r:id="rId11" w:anchor="561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 w:rsidRPr="00133F91">
        <w:t>Larmkriterier och larmkedjor)</w:t>
      </w:r>
    </w:p>
    <w:p w14:paraId="08570E1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5344F2D" w14:textId="77777777" w:rsidR="009D4CF1" w:rsidRDefault="009D4CF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2CE45F1" w14:textId="77777777" w:rsidR="009D4CF1" w:rsidRDefault="009D4CF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E5E0B29" w14:textId="77777777" w:rsidR="009D4CF1" w:rsidRPr="00B4169B" w:rsidRDefault="009D4CF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EC4BA63" w14:textId="6BB765A9" w:rsidR="00387870" w:rsidRPr="00133F91" w:rsidRDefault="00387870" w:rsidP="00387870">
      <w:pPr>
        <w:pStyle w:val="Brdtext"/>
      </w:pPr>
      <w:r>
        <w:t>e) Vilken</w:t>
      </w:r>
      <w:r w:rsidRPr="00133F91">
        <w:t xml:space="preserve"> vårdpersonal kallas till akutrummet på ditt sjukhus vid Nivå 1</w:t>
      </w:r>
      <w:r>
        <w:t xml:space="preserve"> barn</w:t>
      </w:r>
      <w:r w:rsidRPr="00133F91">
        <w:t xml:space="preserve"> traumalarm? (</w:t>
      </w:r>
      <w:hyperlink r:id="rId12" w:anchor="561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 w:rsidRPr="00133F91">
        <w:t>Larmkriterier och larmkedjor)</w:t>
      </w:r>
    </w:p>
    <w:p w14:paraId="5B87F284" w14:textId="77777777" w:rsidR="00387870" w:rsidRPr="00B4169B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96FA978" w14:textId="0166A307" w:rsidR="00387870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106" w:name="_Toc384463548"/>
      <w:bookmarkStart w:id="107" w:name="_Toc384463726"/>
      <w:bookmarkStart w:id="108" w:name="_Toc384463834"/>
      <w:bookmarkStart w:id="109" w:name="_Toc384563546"/>
      <w:bookmarkStart w:id="110" w:name="_Toc384728588"/>
      <w:bookmarkStart w:id="111" w:name="_Toc384731235"/>
      <w:bookmarkStart w:id="112" w:name="_Toc384732213"/>
      <w:bookmarkStart w:id="113" w:name="_Toc429570606"/>
      <w:bookmarkStart w:id="114" w:name="_Toc429570820"/>
      <w:bookmarkStart w:id="115" w:name="_Toc429581246"/>
      <w:bookmarkStart w:id="116" w:name="_Toc429581304"/>
      <w:bookmarkStart w:id="117" w:name="_Toc429582550"/>
      <w:bookmarkStart w:id="118" w:name="_Toc429585139"/>
      <w:bookmarkStart w:id="119" w:name="_Toc429586104"/>
      <w:r w:rsidR="00C72053">
        <w:rPr>
          <w:lang w:val="sv-SE"/>
        </w:rPr>
        <w:t>2-Sign-In och r</w:t>
      </w:r>
      <w:r>
        <w:rPr>
          <w:lang w:val="sv-SE"/>
        </w:rPr>
        <w:t>ollfördelning</w:t>
      </w:r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</w:p>
    <w:p w14:paraId="1BC50935" w14:textId="6866F082" w:rsidR="00387870" w:rsidRDefault="00387870" w:rsidP="00387870">
      <w:pPr>
        <w:pStyle w:val="Brdtext"/>
      </w:pPr>
      <w:r>
        <w:t xml:space="preserve">a) Vad ingår i Sign-In? </w:t>
      </w:r>
      <w:r w:rsidRPr="00133F91">
        <w:t>(</w:t>
      </w:r>
      <w:hyperlink r:id="rId13" w:anchor="52561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Sign in/S</w:t>
      </w:r>
      <w:r>
        <w:t>ign out</w:t>
      </w:r>
      <w:r w:rsidRPr="00133F91">
        <w:t>)</w:t>
      </w:r>
    </w:p>
    <w:p w14:paraId="70FEFAF6" w14:textId="77777777" w:rsidR="00387870" w:rsidRDefault="00387870" w:rsidP="00387870">
      <w:pPr>
        <w:pStyle w:val="Brdtext"/>
      </w:pPr>
    </w:p>
    <w:p w14:paraId="025CD015" w14:textId="77777777" w:rsidR="00387870" w:rsidRDefault="00387870" w:rsidP="00387870">
      <w:pPr>
        <w:pStyle w:val="Brdtext"/>
      </w:pPr>
    </w:p>
    <w:p w14:paraId="0755B4FF" w14:textId="77777777" w:rsidR="00040438" w:rsidRDefault="00040438" w:rsidP="00387870">
      <w:pPr>
        <w:pStyle w:val="Brdtext"/>
      </w:pPr>
    </w:p>
    <w:p w14:paraId="7E0D499D" w14:textId="77777777" w:rsidR="00040438" w:rsidRDefault="00040438" w:rsidP="00387870">
      <w:pPr>
        <w:pStyle w:val="Brdtext"/>
      </w:pPr>
    </w:p>
    <w:p w14:paraId="3DA758C5" w14:textId="77D242B7" w:rsidR="00387870" w:rsidRDefault="00387870" w:rsidP="00387870">
      <w:pPr>
        <w:pStyle w:val="Brdtext"/>
      </w:pPr>
      <w:r>
        <w:t xml:space="preserve">b) Vem är ansvarig för att göra Sign-In?  (Lund/Malmö:  se </w:t>
      </w:r>
      <w:hyperlink r:id="rId14" w:anchor="56115" w:history="1">
        <w:r w:rsidR="00A21274" w:rsidRPr="00A21274">
          <w:rPr>
            <w:rStyle w:val="Hyperlnk"/>
          </w:rPr>
          <w:t>Traumamanual</w:t>
        </w:r>
      </w:hyperlink>
      <w:r w:rsidR="00A21274">
        <w:t xml:space="preserve"> </w:t>
      </w:r>
      <w:r w:rsidR="00EE4FF4">
        <w:t>Traumamottagande/</w:t>
      </w:r>
      <w:r>
        <w:t>Arbetsordning, dokument Arbetsbeskrivning)</w:t>
      </w:r>
    </w:p>
    <w:p w14:paraId="6E468D38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5ECE07F7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114795B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9805DBE" w14:textId="77777777" w:rsidR="00040438" w:rsidRDefault="00040438" w:rsidP="00387870">
      <w:pPr>
        <w:pStyle w:val="Brdtext"/>
      </w:pPr>
    </w:p>
    <w:p w14:paraId="23A490BC" w14:textId="6D17BAF2" w:rsidR="00387870" w:rsidRDefault="00387870" w:rsidP="00387870">
      <w:pPr>
        <w:pStyle w:val="Brdtext"/>
      </w:pPr>
      <w:r>
        <w:t xml:space="preserve">c) Någon ska vara teamleader vid Nivå 1 traumalarm. Var god se kriterier för att bli teamleader under </w:t>
      </w:r>
      <w:hyperlink r:id="rId15" w:anchor="559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>
        <w:t xml:space="preserve">Teamleader på traumalarm.  Vem brukar vara teamleader på ditt sjukhus?  Vad har teamleadern för funktion rent allmänt? </w:t>
      </w:r>
      <w:r w:rsidRPr="00133F91">
        <w:t>(</w:t>
      </w:r>
      <w:hyperlink r:id="rId16" w:anchor="55913" w:history="1">
        <w:r w:rsidR="00A21274">
          <w:rPr>
            <w:rStyle w:val="Hyperlnk"/>
          </w:rPr>
          <w:t>Traumamanual</w:t>
        </w:r>
      </w:hyperlink>
      <w:r w:rsidRPr="00133F91">
        <w:t xml:space="preserve"> </w:t>
      </w:r>
      <w:r w:rsidR="00EE4FF4">
        <w:t>Traumamottagande/</w:t>
      </w:r>
      <w:r>
        <w:t xml:space="preserve">Teamleader på traumalarm; Lund/Malmö, se även </w:t>
      </w:r>
      <w:hyperlink r:id="rId17" w:anchor="56115" w:history="1">
        <w:r w:rsidR="00A21274">
          <w:rPr>
            <w:rStyle w:val="Hyperlnk"/>
          </w:rPr>
          <w:t>Traumamanual</w:t>
        </w:r>
      </w:hyperlink>
      <w:r>
        <w:t xml:space="preserve"> </w:t>
      </w:r>
      <w:r w:rsidR="00EE4FF4">
        <w:t>Traumamottagande/</w:t>
      </w:r>
      <w:r>
        <w:t>Arbetsordning, dokument Arbetsbeskrivning)</w:t>
      </w:r>
    </w:p>
    <w:p w14:paraId="3224CAFB" w14:textId="77777777" w:rsidR="00387870" w:rsidRDefault="00387870" w:rsidP="00387870">
      <w:pPr>
        <w:pStyle w:val="Brdtext"/>
      </w:pPr>
    </w:p>
    <w:p w14:paraId="488BD739" w14:textId="77777777" w:rsidR="00387870" w:rsidRDefault="00387870" w:rsidP="00387870">
      <w:pPr>
        <w:pStyle w:val="Brdtext"/>
      </w:pPr>
    </w:p>
    <w:p w14:paraId="37CC8FF5" w14:textId="77777777" w:rsidR="00387870" w:rsidRPr="008774E9" w:rsidRDefault="00387870" w:rsidP="00387870">
      <w:pPr>
        <w:pStyle w:val="Rubrik2"/>
        <w:rPr>
          <w:rFonts w:ascii="Times" w:hAnsi="Times"/>
          <w:b w:val="0"/>
          <w:lang w:val="sv-SE"/>
        </w:rPr>
      </w:pPr>
      <w:r>
        <w:br w:type="page"/>
      </w:r>
      <w:bookmarkStart w:id="120" w:name="_Toc245094450"/>
      <w:bookmarkStart w:id="121" w:name="_Toc245131871"/>
      <w:bookmarkStart w:id="122" w:name="_Toc245191809"/>
      <w:bookmarkStart w:id="123" w:name="_Toc245203287"/>
      <w:bookmarkStart w:id="124" w:name="_Toc245203506"/>
      <w:bookmarkStart w:id="125" w:name="_Toc245214451"/>
      <w:bookmarkStart w:id="126" w:name="_Toc245219220"/>
      <w:bookmarkStart w:id="127" w:name="_Toc245219267"/>
      <w:bookmarkStart w:id="128" w:name="_Toc245284791"/>
      <w:bookmarkStart w:id="129" w:name="_Toc245312153"/>
      <w:bookmarkStart w:id="130" w:name="_Toc245312414"/>
      <w:bookmarkStart w:id="131" w:name="_Toc245312544"/>
      <w:bookmarkStart w:id="132" w:name="_Toc245312695"/>
      <w:bookmarkStart w:id="133" w:name="_Toc245313071"/>
      <w:bookmarkStart w:id="134" w:name="_Toc245485455"/>
      <w:bookmarkStart w:id="135" w:name="_Toc245647600"/>
      <w:bookmarkStart w:id="136" w:name="_Toc383850839"/>
      <w:bookmarkStart w:id="137" w:name="_Toc383858226"/>
      <w:bookmarkStart w:id="138" w:name="_Toc384463549"/>
      <w:bookmarkStart w:id="139" w:name="_Toc384463727"/>
      <w:bookmarkStart w:id="140" w:name="_Toc384463835"/>
      <w:bookmarkStart w:id="141" w:name="_Toc384563547"/>
      <w:bookmarkStart w:id="142" w:name="_Toc384728589"/>
      <w:bookmarkStart w:id="143" w:name="_Toc384731236"/>
      <w:bookmarkStart w:id="144" w:name="_Toc384732214"/>
      <w:bookmarkStart w:id="145" w:name="_Toc429570607"/>
      <w:bookmarkStart w:id="146" w:name="_Toc429570821"/>
      <w:bookmarkStart w:id="147" w:name="_Toc429581247"/>
      <w:bookmarkStart w:id="148" w:name="_Toc429581305"/>
      <w:bookmarkStart w:id="149" w:name="_Toc429582551"/>
      <w:bookmarkStart w:id="150" w:name="_Toc429585140"/>
      <w:bookmarkStart w:id="151" w:name="_Toc429586105"/>
      <w:r>
        <w:t>3-Barntrauma</w:t>
      </w:r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</w:p>
    <w:p w14:paraId="3DBB7336" w14:textId="11FBB316" w:rsidR="00387870" w:rsidRDefault="00387870" w:rsidP="00387870">
      <w:pPr>
        <w:pStyle w:val="Brdtext"/>
      </w:pPr>
      <w:r>
        <w:t>a) WETBAG är en minneshjälp för att förbereda läkemedelsdoser via barntrauma utifrån barnets ålder.  Fyll i följande tabell (</w:t>
      </w:r>
      <w:r w:rsidR="00276E71" w:rsidRPr="005E00DC">
        <w:t>(</w:t>
      </w:r>
      <w:hyperlink r:id="rId18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5B3FA3D9" w14:textId="77777777" w:rsidR="00387870" w:rsidRDefault="00387870" w:rsidP="00387870">
      <w:pPr>
        <w:pStyle w:val="Brdtext"/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6"/>
        <w:gridCol w:w="8194"/>
      </w:tblGrid>
      <w:tr w:rsidR="00387870" w14:paraId="717EA5EB" w14:textId="77777777" w:rsidTr="005E00DC">
        <w:tc>
          <w:tcPr>
            <w:tcW w:w="1526" w:type="dxa"/>
            <w:shd w:val="clear" w:color="auto" w:fill="auto"/>
          </w:tcPr>
          <w:p w14:paraId="337DB5BE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W</w:t>
            </w:r>
            <w:r>
              <w:t>eight</w:t>
            </w:r>
          </w:p>
        </w:tc>
        <w:tc>
          <w:tcPr>
            <w:tcW w:w="8194" w:type="dxa"/>
            <w:shd w:val="clear" w:color="auto" w:fill="auto"/>
          </w:tcPr>
          <w:p w14:paraId="78B201CD" w14:textId="77777777" w:rsidR="00387870" w:rsidRDefault="00387870" w:rsidP="005E00DC">
            <w:pPr>
              <w:pStyle w:val="Brdtext"/>
            </w:pPr>
            <w:r>
              <w:t>&lt; 1 år:</w:t>
            </w:r>
          </w:p>
          <w:p w14:paraId="5FFC161F" w14:textId="77777777" w:rsidR="00387870" w:rsidRDefault="00387870" w:rsidP="005E00DC">
            <w:pPr>
              <w:pStyle w:val="Brdtext"/>
            </w:pPr>
            <w:r>
              <w:t>1-5 år:</w:t>
            </w:r>
          </w:p>
          <w:p w14:paraId="64E99ED1" w14:textId="77777777" w:rsidR="00387870" w:rsidRDefault="00387870" w:rsidP="005E00DC">
            <w:pPr>
              <w:pStyle w:val="Brdtext"/>
            </w:pPr>
            <w:r>
              <w:t>6-12 år:</w:t>
            </w:r>
          </w:p>
        </w:tc>
      </w:tr>
      <w:tr w:rsidR="00387870" w14:paraId="3B465AD8" w14:textId="77777777" w:rsidTr="005E00DC">
        <w:tc>
          <w:tcPr>
            <w:tcW w:w="1526" w:type="dxa"/>
            <w:shd w:val="clear" w:color="auto" w:fill="auto"/>
          </w:tcPr>
          <w:p w14:paraId="22B01B17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E</w:t>
            </w:r>
            <w:r>
              <w:t>nergy</w:t>
            </w:r>
          </w:p>
        </w:tc>
        <w:tc>
          <w:tcPr>
            <w:tcW w:w="8194" w:type="dxa"/>
            <w:shd w:val="clear" w:color="auto" w:fill="auto"/>
          </w:tcPr>
          <w:p w14:paraId="590BF86D" w14:textId="77777777" w:rsidR="00387870" w:rsidRDefault="00387870" w:rsidP="005E00DC">
            <w:pPr>
              <w:pStyle w:val="Brdtext"/>
            </w:pPr>
          </w:p>
        </w:tc>
      </w:tr>
      <w:tr w:rsidR="00387870" w14:paraId="5DE1454D" w14:textId="77777777" w:rsidTr="005E00DC">
        <w:tc>
          <w:tcPr>
            <w:tcW w:w="1526" w:type="dxa"/>
            <w:shd w:val="clear" w:color="auto" w:fill="auto"/>
          </w:tcPr>
          <w:p w14:paraId="1517E3DE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T</w:t>
            </w:r>
            <w:r>
              <w:t>ube</w:t>
            </w:r>
          </w:p>
        </w:tc>
        <w:tc>
          <w:tcPr>
            <w:tcW w:w="8194" w:type="dxa"/>
            <w:shd w:val="clear" w:color="auto" w:fill="auto"/>
          </w:tcPr>
          <w:p w14:paraId="508D757E" w14:textId="77777777" w:rsidR="00387870" w:rsidRDefault="00387870" w:rsidP="005E00DC">
            <w:pPr>
              <w:pStyle w:val="Brdtext"/>
            </w:pPr>
          </w:p>
        </w:tc>
      </w:tr>
      <w:tr w:rsidR="00387870" w14:paraId="72E96A2F" w14:textId="77777777" w:rsidTr="005E00DC">
        <w:tc>
          <w:tcPr>
            <w:tcW w:w="1526" w:type="dxa"/>
            <w:shd w:val="clear" w:color="auto" w:fill="auto"/>
          </w:tcPr>
          <w:p w14:paraId="262C95B5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B</w:t>
            </w:r>
            <w:r>
              <w:t>olus</w:t>
            </w:r>
          </w:p>
        </w:tc>
        <w:tc>
          <w:tcPr>
            <w:tcW w:w="8194" w:type="dxa"/>
            <w:shd w:val="clear" w:color="auto" w:fill="auto"/>
          </w:tcPr>
          <w:p w14:paraId="17780877" w14:textId="77777777" w:rsidR="00387870" w:rsidRDefault="00387870" w:rsidP="005E00DC">
            <w:pPr>
              <w:pStyle w:val="Brdtext"/>
            </w:pPr>
          </w:p>
        </w:tc>
      </w:tr>
      <w:tr w:rsidR="00387870" w14:paraId="370C7571" w14:textId="77777777" w:rsidTr="005E00DC">
        <w:tc>
          <w:tcPr>
            <w:tcW w:w="1526" w:type="dxa"/>
            <w:shd w:val="clear" w:color="auto" w:fill="auto"/>
          </w:tcPr>
          <w:p w14:paraId="7F9B8CAC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A</w:t>
            </w:r>
            <w:r>
              <w:t>drenalin</w:t>
            </w:r>
          </w:p>
        </w:tc>
        <w:tc>
          <w:tcPr>
            <w:tcW w:w="8194" w:type="dxa"/>
            <w:shd w:val="clear" w:color="auto" w:fill="auto"/>
          </w:tcPr>
          <w:p w14:paraId="0D70AF94" w14:textId="77777777" w:rsidR="00387870" w:rsidRDefault="00387870" w:rsidP="005E00DC">
            <w:pPr>
              <w:pStyle w:val="Brdtext"/>
            </w:pPr>
          </w:p>
        </w:tc>
      </w:tr>
      <w:tr w:rsidR="00387870" w14:paraId="101AF422" w14:textId="77777777" w:rsidTr="005E00DC">
        <w:tc>
          <w:tcPr>
            <w:tcW w:w="1526" w:type="dxa"/>
            <w:shd w:val="clear" w:color="auto" w:fill="auto"/>
          </w:tcPr>
          <w:p w14:paraId="74023E20" w14:textId="77777777" w:rsidR="00387870" w:rsidRDefault="00387870" w:rsidP="005E00DC">
            <w:pPr>
              <w:pStyle w:val="Brdtext"/>
            </w:pPr>
            <w:r w:rsidRPr="00DC24CF">
              <w:rPr>
                <w:b/>
              </w:rPr>
              <w:t>G</w:t>
            </w:r>
            <w:r>
              <w:t>lucose</w:t>
            </w:r>
          </w:p>
        </w:tc>
        <w:tc>
          <w:tcPr>
            <w:tcW w:w="8194" w:type="dxa"/>
            <w:shd w:val="clear" w:color="auto" w:fill="auto"/>
          </w:tcPr>
          <w:p w14:paraId="151635CF" w14:textId="77777777" w:rsidR="00387870" w:rsidRDefault="00387870" w:rsidP="005E00DC">
            <w:pPr>
              <w:pStyle w:val="Brdtext"/>
            </w:pPr>
          </w:p>
        </w:tc>
      </w:tr>
    </w:tbl>
    <w:p w14:paraId="75147D16" w14:textId="77777777" w:rsidR="00387870" w:rsidRDefault="00387870" w:rsidP="00387870">
      <w:pPr>
        <w:pStyle w:val="Brdtext"/>
      </w:pPr>
    </w:p>
    <w:p w14:paraId="2E0FB2CC" w14:textId="77777777" w:rsidR="00387870" w:rsidRDefault="00387870" w:rsidP="00387870">
      <w:pPr>
        <w:pStyle w:val="Brdtext"/>
      </w:pPr>
      <w:r>
        <w:t>b) Hur mycket morfin IV skulle du ge till ett hemodynamiskt stabilt, smärtpåverkat 3-årigt barn med bilaterala öppna underbensfraktur? (Rosen's 9th ed Chapter 162 p2331)</w:t>
      </w:r>
    </w:p>
    <w:p w14:paraId="2B4B150D" w14:textId="77777777" w:rsidR="00387870" w:rsidRDefault="00387870" w:rsidP="00387870">
      <w:pPr>
        <w:pStyle w:val="Brdtext"/>
      </w:pPr>
    </w:p>
    <w:p w14:paraId="36FD38FB" w14:textId="77777777" w:rsidR="00387870" w:rsidRDefault="00387870" w:rsidP="00387870">
      <w:pPr>
        <w:pStyle w:val="Brdtext"/>
      </w:pPr>
    </w:p>
    <w:p w14:paraId="3C991904" w14:textId="77777777" w:rsidR="00040438" w:rsidRDefault="00040438" w:rsidP="00387870">
      <w:pPr>
        <w:pStyle w:val="Brdtext"/>
      </w:pPr>
    </w:p>
    <w:p w14:paraId="586183DF" w14:textId="77777777" w:rsidR="00040438" w:rsidRDefault="00040438" w:rsidP="00387870">
      <w:pPr>
        <w:pStyle w:val="Brdtext"/>
      </w:pPr>
    </w:p>
    <w:p w14:paraId="2B7FBEFD" w14:textId="77777777" w:rsidR="00387870" w:rsidRDefault="00387870" w:rsidP="00387870">
      <w:pPr>
        <w:pStyle w:val="Brdtext"/>
      </w:pPr>
      <w:r>
        <w:t>c) Hur mycket fentanyl IV skulle du ge till ett hemodynamiskt stabilt, smärtpåverkat 3-årigt barn? (Rosen's 9th ed Chapter 162 p2331)</w:t>
      </w:r>
    </w:p>
    <w:p w14:paraId="318FEB54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300CDE8D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78C28735" w14:textId="77777777" w:rsidR="00040438" w:rsidRDefault="00040438" w:rsidP="00387870">
      <w:pPr>
        <w:pStyle w:val="Brdtext"/>
      </w:pPr>
    </w:p>
    <w:p w14:paraId="59CA011A" w14:textId="77777777" w:rsidR="00040438" w:rsidRDefault="00040438" w:rsidP="00387870">
      <w:pPr>
        <w:pStyle w:val="Brdtext"/>
      </w:pPr>
    </w:p>
    <w:p w14:paraId="7943B3A1" w14:textId="77777777" w:rsidR="00387870" w:rsidRDefault="00387870" w:rsidP="00387870">
      <w:pPr>
        <w:pStyle w:val="Brdtext"/>
      </w:pPr>
      <w:r>
        <w:t>d) Hur mycket ketamin IV skulle du ge till ett hemodynamiskt instabilt, smärtpåverkat 3-årigt barn i smärtstillande syfte? (Rosen's 9th ed Chapter 162 p2332)</w:t>
      </w:r>
    </w:p>
    <w:p w14:paraId="1634755B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35991E3C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4E29AAD4" w14:textId="77777777" w:rsidR="00040438" w:rsidRDefault="00040438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F8B6859" w14:textId="77777777" w:rsidR="00040438" w:rsidRDefault="00040438" w:rsidP="00387870">
      <w:pPr>
        <w:pStyle w:val="Brdtext"/>
      </w:pPr>
    </w:p>
    <w:p w14:paraId="7586EE76" w14:textId="77777777" w:rsidR="00387870" w:rsidRDefault="00387870" w:rsidP="00387870">
      <w:pPr>
        <w:pStyle w:val="Brdtext"/>
      </w:pPr>
      <w:r>
        <w:t>e) Hur mycket ketamin IV skulle du ge till ett hemodynamiskt instabilt, smärtpåverkat 3-årigt barn för att uppnå sedering/dissociation? (Rosen's 9th ed Chapter 162 p2321)</w:t>
      </w:r>
    </w:p>
    <w:p w14:paraId="56A7C78A" w14:textId="5520C787" w:rsidR="00387870" w:rsidRPr="00EF2BB8" w:rsidRDefault="00387870" w:rsidP="00D03E52">
      <w:pPr>
        <w:pStyle w:val="Rubrik1"/>
        <w:rPr>
          <w:rFonts w:ascii="Times" w:hAnsi="Times"/>
          <w:b/>
          <w:lang w:val="sv-SE"/>
        </w:rPr>
      </w:pPr>
      <w:r>
        <w:rPr>
          <w:lang w:val="sv-SE"/>
        </w:rPr>
        <w:br w:type="page"/>
      </w:r>
      <w:bookmarkStart w:id="152" w:name="_Toc244055582"/>
      <w:bookmarkStart w:id="153" w:name="_Toc244060367"/>
      <w:bookmarkStart w:id="154" w:name="_Toc245046880"/>
      <w:bookmarkStart w:id="155" w:name="_Toc245090783"/>
      <w:bookmarkStart w:id="156" w:name="_Toc245094451"/>
      <w:bookmarkStart w:id="157" w:name="_Toc245131872"/>
      <w:bookmarkStart w:id="158" w:name="_Toc245191810"/>
      <w:bookmarkStart w:id="159" w:name="_Toc245203288"/>
      <w:bookmarkStart w:id="160" w:name="_Toc245203507"/>
      <w:bookmarkStart w:id="161" w:name="_Toc245214452"/>
      <w:bookmarkStart w:id="162" w:name="_Toc245219221"/>
      <w:bookmarkStart w:id="163" w:name="_Toc245219268"/>
      <w:bookmarkStart w:id="164" w:name="_Toc245284792"/>
      <w:bookmarkStart w:id="165" w:name="_Toc245312154"/>
      <w:bookmarkStart w:id="166" w:name="_Toc245312415"/>
      <w:bookmarkStart w:id="167" w:name="_Toc245312545"/>
      <w:bookmarkStart w:id="168" w:name="_Toc245312696"/>
      <w:bookmarkStart w:id="169" w:name="_Toc245313072"/>
      <w:bookmarkStart w:id="170" w:name="_Toc245485456"/>
      <w:bookmarkStart w:id="171" w:name="_Toc245647601"/>
      <w:bookmarkStart w:id="172" w:name="_Toc383850840"/>
      <w:bookmarkStart w:id="173" w:name="_Toc383858228"/>
      <w:bookmarkStart w:id="174" w:name="_Toc384463550"/>
      <w:bookmarkStart w:id="175" w:name="_Toc384463728"/>
      <w:bookmarkStart w:id="176" w:name="_Toc384463836"/>
      <w:bookmarkStart w:id="177" w:name="_Toc384563548"/>
      <w:bookmarkStart w:id="178" w:name="_Toc384728590"/>
      <w:bookmarkStart w:id="179" w:name="_Toc384731237"/>
      <w:bookmarkStart w:id="180" w:name="_Toc384732215"/>
      <w:bookmarkStart w:id="181" w:name="_Toc235928310"/>
      <w:bookmarkStart w:id="182" w:name="_Toc235928370"/>
      <w:bookmarkStart w:id="183" w:name="_Toc235928454"/>
      <w:bookmarkStart w:id="184" w:name="_Toc235928516"/>
      <w:bookmarkStart w:id="185" w:name="_Toc429570608"/>
      <w:bookmarkStart w:id="186" w:name="_Toc429570822"/>
      <w:bookmarkStart w:id="187" w:name="_Toc429581248"/>
      <w:bookmarkStart w:id="188" w:name="_Toc429581306"/>
      <w:bookmarkStart w:id="189" w:name="_Toc429582552"/>
      <w:bookmarkStart w:id="190" w:name="_Toc429585141"/>
      <w:bookmarkStart w:id="191" w:name="_Toc429586106"/>
      <w:r w:rsidRPr="00CA1627">
        <w:rPr>
          <w:lang w:val="sv-SE"/>
        </w:rPr>
        <w:t>I</w:t>
      </w:r>
      <w:r>
        <w:rPr>
          <w:lang w:val="sv-SE"/>
        </w:rPr>
        <w:t>I</w:t>
      </w:r>
      <w:r w:rsidRPr="00CA1627">
        <w:rPr>
          <w:lang w:val="sv-SE"/>
        </w:rPr>
        <w:t>:</w:t>
      </w:r>
      <w:bookmarkEnd w:id="152"/>
      <w:bookmarkEnd w:id="153"/>
      <w:r>
        <w:rPr>
          <w:lang w:val="sv-SE"/>
        </w:rPr>
        <w:t xml:space="preserve">  &lt;C&gt;ABCDE</w:t>
      </w:r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5"/>
      <w:bookmarkEnd w:id="186"/>
      <w:bookmarkEnd w:id="187"/>
      <w:bookmarkEnd w:id="188"/>
      <w:bookmarkEnd w:id="189"/>
      <w:bookmarkEnd w:id="190"/>
      <w:bookmarkEnd w:id="191"/>
      <w:r w:rsidRPr="00CA1627">
        <w:rPr>
          <w:lang w:val="sv-SE"/>
        </w:rPr>
        <w:t xml:space="preserve"> </w:t>
      </w:r>
    </w:p>
    <w:p w14:paraId="7D9EDF68" w14:textId="77777777" w:rsidR="00387870" w:rsidRDefault="00387870" w:rsidP="00387870">
      <w:pPr>
        <w:pStyle w:val="Rubrik2"/>
        <w:rPr>
          <w:lang w:val="sv-SE"/>
        </w:rPr>
      </w:pPr>
    </w:p>
    <w:p w14:paraId="52ED96A9" w14:textId="77777777" w:rsidR="00387870" w:rsidRDefault="00387870" w:rsidP="00387870">
      <w:pPr>
        <w:pStyle w:val="Rubrik2"/>
      </w:pPr>
      <w:bookmarkStart w:id="192" w:name="_Toc245284793"/>
      <w:bookmarkStart w:id="193" w:name="_Toc245312155"/>
      <w:bookmarkStart w:id="194" w:name="_Toc245312416"/>
      <w:bookmarkStart w:id="195" w:name="_Toc245312546"/>
      <w:bookmarkStart w:id="196" w:name="_Toc245312697"/>
      <w:bookmarkStart w:id="197" w:name="_Toc245313073"/>
      <w:bookmarkStart w:id="198" w:name="_Toc245485457"/>
      <w:bookmarkStart w:id="199" w:name="_Toc245647602"/>
      <w:bookmarkStart w:id="200" w:name="_Toc383850841"/>
      <w:bookmarkStart w:id="201" w:name="_Toc383858229"/>
      <w:bookmarkStart w:id="202" w:name="_Toc384463551"/>
      <w:bookmarkStart w:id="203" w:name="_Toc384463729"/>
      <w:bookmarkStart w:id="204" w:name="_Toc384463837"/>
      <w:bookmarkStart w:id="205" w:name="_Toc384563549"/>
      <w:bookmarkStart w:id="206" w:name="_Toc384728591"/>
      <w:bookmarkStart w:id="207" w:name="_Toc384731238"/>
      <w:bookmarkStart w:id="208" w:name="_Toc384732216"/>
      <w:bookmarkStart w:id="209" w:name="_Toc235928311"/>
      <w:bookmarkStart w:id="210" w:name="_Toc235928371"/>
      <w:bookmarkStart w:id="211" w:name="_Toc235928455"/>
      <w:bookmarkStart w:id="212" w:name="_Toc235928517"/>
      <w:bookmarkStart w:id="213" w:name="_Toc244055585"/>
      <w:bookmarkStart w:id="214" w:name="_Toc244060370"/>
      <w:bookmarkStart w:id="215" w:name="_Toc245046882"/>
      <w:bookmarkStart w:id="216" w:name="_Toc245090785"/>
      <w:bookmarkStart w:id="217" w:name="_Toc245094452"/>
      <w:bookmarkStart w:id="218" w:name="_Toc245131873"/>
      <w:bookmarkStart w:id="219" w:name="_Toc245191811"/>
      <w:bookmarkStart w:id="220" w:name="_Toc245203289"/>
      <w:bookmarkStart w:id="221" w:name="_Toc245203508"/>
      <w:bookmarkStart w:id="222" w:name="_Toc245214453"/>
      <w:bookmarkStart w:id="223" w:name="_Toc245219222"/>
      <w:bookmarkStart w:id="224" w:name="_Toc245219269"/>
      <w:bookmarkStart w:id="225" w:name="_Toc429570609"/>
      <w:bookmarkStart w:id="226" w:name="_Toc429570823"/>
      <w:bookmarkStart w:id="227" w:name="_Toc429581249"/>
      <w:bookmarkStart w:id="228" w:name="_Toc429581307"/>
      <w:bookmarkStart w:id="229" w:name="_Toc429582553"/>
      <w:bookmarkStart w:id="230" w:name="_Toc429585142"/>
      <w:bookmarkStart w:id="231" w:name="_Toc429586107"/>
      <w:bookmarkEnd w:id="181"/>
      <w:bookmarkEnd w:id="182"/>
      <w:bookmarkEnd w:id="183"/>
      <w:bookmarkEnd w:id="184"/>
      <w:r>
        <w:t>1</w:t>
      </w:r>
      <w:r w:rsidRPr="004B7E61">
        <w:t>-</w:t>
      </w:r>
      <w:r>
        <w:t>&lt;C&gt;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25"/>
      <w:bookmarkEnd w:id="226"/>
      <w:bookmarkEnd w:id="227"/>
      <w:bookmarkEnd w:id="228"/>
      <w:bookmarkEnd w:id="229"/>
      <w:bookmarkEnd w:id="230"/>
      <w:bookmarkEnd w:id="231"/>
    </w:p>
    <w:p w14:paraId="7FB9B139" w14:textId="198DAC5A" w:rsidR="00387870" w:rsidRDefault="00387870" w:rsidP="00387870">
      <w:pPr>
        <w:pStyle w:val="Brdtext"/>
      </w:pPr>
      <w:r>
        <w:t xml:space="preserve">a) Vad menas med </w:t>
      </w:r>
      <w:r w:rsidRPr="00F20D2A">
        <w:t xml:space="preserve">”&lt;C&gt;” </w:t>
      </w:r>
      <w:r>
        <w:t>och BATLS? (</w:t>
      </w:r>
      <w:hyperlink r:id="rId19" w:history="1">
        <w:r w:rsidRPr="00A01729">
          <w:rPr>
            <w:rStyle w:val="Hyperlnk"/>
          </w:rPr>
          <w:t>Hodgetts 2006</w:t>
        </w:r>
      </w:hyperlink>
      <w:r>
        <w:t xml:space="preserve"> </w:t>
      </w:r>
      <w:r w:rsidR="00722C04">
        <w:fldChar w:fldCharType="begin"/>
      </w:r>
      <w:r w:rsidR="00722C04">
        <w:instrText xml:space="preserve"> ADDIN EN.CITE &lt;EndNote&gt;&lt;Cite&gt;&lt;Author&gt;Hodgetts&lt;/Author&gt;&lt;Year&gt;2006&lt;/Year&gt;&lt;RecNum&gt;605&lt;/RecNum&gt;&lt;DisplayText&gt;[1]&lt;/DisplayText&gt;&lt;record&gt;&lt;rec-number&gt;605&lt;/rec-number&gt;&lt;foreign-keys&gt;&lt;key app="EN" db-id="5rd9tv29z5xd0revrw5xdxzy5w5zpd9tvz55" timestamp="0"&gt;605&lt;/key&gt;&lt;/foreign-keys&gt;&lt;ref-type name="Journal Article"&gt;17&lt;/ref-type&gt;&lt;contributors&gt;&lt;authors&gt;&lt;author&gt;Hodgetts, T. J.&lt;/author&gt;&lt;author&gt;Mahoney, P. F.&lt;/author&gt;&lt;author&gt;Russell, M. Q.&lt;/author&gt;&lt;author&gt;Byers, M.&lt;/author&gt;&lt;/authors&gt;&lt;/contributors&gt;&lt;titles&gt;&lt;title&gt;ABC to &amp;lt;C&amp;gt;ABC: redefining the military trauma paradigm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745-6&lt;/pages&gt;&lt;volume&gt;23&lt;/volume&gt;&lt;number&gt;10&lt;/number&gt;&lt;edition&gt;2006/09/22&lt;/edition&gt;&lt;keywords&gt;&lt;keyword&gt;Clinical Protocols&lt;/keyword&gt;&lt;keyword&gt;Emergency Medical Services/*methods&lt;/keyword&gt;&lt;keyword&gt;Hemorrhage/etiology/*therapy&lt;/keyword&gt;&lt;keyword&gt;Humans&lt;/keyword&gt;&lt;keyword&gt;*Military Personnel&lt;/keyword&gt;&lt;keyword&gt;Wounds and Injuries/*therapy&lt;/keyword&gt;&lt;/keywords&gt;&lt;dates&gt;&lt;year&gt;2006&lt;/year&gt;&lt;pub-dates&gt;&lt;date&gt;Oct&lt;/date&gt;&lt;/pub-dates&gt;&lt;/dates&gt;&lt;isbn&gt;1472-0213 (Electronic)&amp;#xD;1472-0205 (Linking)&lt;/isbn&gt;&lt;accession-num&gt;16988297&lt;/accession-num&gt;&lt;work-type&gt;Editorial&lt;/work-type&gt;&lt;urls&gt;&lt;related-urls&gt;&lt;url&gt;http://www.ncbi.nlm.nih.gov/pubmed/16988297&lt;/url&gt;&lt;/related-urls&gt;&lt;/urls&gt;&lt;custom2&gt;2579588&lt;/custom2&gt;&lt;electronic-resource-num&gt;10.1136/emj.2006.039610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]</w:t>
      </w:r>
      <w:r w:rsidR="00722C04">
        <w:fldChar w:fldCharType="end"/>
      </w:r>
      <w:r>
        <w:t xml:space="preserve"> s745</w:t>
      </w:r>
      <w:r w:rsidRPr="00A01729">
        <w:t>)</w:t>
      </w:r>
    </w:p>
    <w:p w14:paraId="11D0E420" w14:textId="77777777" w:rsidR="00387870" w:rsidRDefault="00387870" w:rsidP="00387870">
      <w:pPr>
        <w:pStyle w:val="Rubrik2"/>
        <w:rPr>
          <w:lang w:val="en-CA"/>
        </w:rPr>
      </w:pPr>
    </w:p>
    <w:p w14:paraId="15CC6264" w14:textId="79037D13" w:rsidR="00387870" w:rsidRDefault="00387870" w:rsidP="00387870">
      <w:pPr>
        <w:pStyle w:val="Brdtext2"/>
      </w:pPr>
    </w:p>
    <w:p w14:paraId="5CE743BC" w14:textId="77777777" w:rsidR="00387870" w:rsidRDefault="00387870" w:rsidP="00387870">
      <w:pPr>
        <w:pStyle w:val="Rubrik2"/>
      </w:pPr>
    </w:p>
    <w:p w14:paraId="15E240C2" w14:textId="77777777" w:rsidR="00E12CCA" w:rsidRPr="00E12CCA" w:rsidRDefault="00E12CCA" w:rsidP="00E12CCA"/>
    <w:p w14:paraId="2F1E5FFC" w14:textId="5C0ED942" w:rsidR="00387870" w:rsidRDefault="00387870" w:rsidP="00387870">
      <w:pPr>
        <w:pStyle w:val="Brdtext"/>
      </w:pPr>
      <w:bookmarkStart w:id="232" w:name="_Toc245312156"/>
      <w:bookmarkStart w:id="233" w:name="_Toc245312417"/>
      <w:r w:rsidRPr="00142F5A">
        <w:t>b) Hur stoppar man en katastrofal blödning från extr</w:t>
      </w:r>
      <w:r>
        <w:t>emiteten</w:t>
      </w:r>
      <w:r w:rsidRPr="00142F5A">
        <w:t>? (</w:t>
      </w:r>
      <w:hyperlink r:id="rId20" w:history="1">
        <w:r w:rsidRPr="00D96473">
          <w:rPr>
            <w:rStyle w:val="Hyperlnk"/>
          </w:rPr>
          <w:t>Lee 2007</w:t>
        </w:r>
      </w:hyperlink>
      <w:r>
        <w:t xml:space="preserve"> </w:t>
      </w:r>
      <w:r w:rsidR="00722C04">
        <w:fldChar w:fldCharType="begin"/>
      </w:r>
      <w:r w:rsidR="00722C04">
        <w:instrText xml:space="preserve"> ADDIN EN.CITE &lt;EndNote&gt;&lt;Cite&gt;&lt;Author&gt;Lee&lt;/Author&gt;&lt;Year&gt;2007&lt;/Year&gt;&lt;RecNum&gt;356&lt;/RecNum&gt;&lt;DisplayText&gt;[2]&lt;/DisplayText&gt;&lt;record&gt;&lt;rec-number&gt;356&lt;/rec-number&gt;&lt;foreign-keys&gt;&lt;key app="EN" db-id="5rd9tv29z5xd0revrw5xdxzy5w5zpd9tvz55" timestamp="0"&gt;356&lt;/key&gt;&lt;/foreign-keys&gt;&lt;ref-type name="Journal Article"&gt;17&lt;/ref-type&gt;&lt;contributors&gt;&lt;authors&gt;&lt;author&gt;Lee, C.&lt;/author&gt;&lt;author&gt;Porter, K. M.&lt;/author&gt;&lt;author&gt;Hodgetts, T. J.&lt;/author&gt;&lt;/authors&gt;&lt;/contributors&gt;&lt;auth-address&gt;Academic Department of Traumatology, West Midlands, UK. drcarolinelee@hotmail.com&lt;/auth-address&gt;&lt;titles&gt;&lt;title&gt;Tourniquet use in the civilian prehospital setting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584-7&lt;/pages&gt;&lt;volume&gt;24&lt;/volume&gt;&lt;number&gt;8&lt;/number&gt;&lt;edition&gt;2007/07/27&lt;/edition&gt;&lt;keywords&gt;&lt;keyword&gt;Caregivers&lt;/keyword&gt;&lt;keyword&gt;Device Removal/methods&lt;/keyword&gt;&lt;keyword&gt;Emergency Medical Services/*methods/standards&lt;/keyword&gt;&lt;keyword&gt;Hemorrhage/*therapy&lt;/keyword&gt;&lt;keyword&gt;Humans&lt;/keyword&gt;&lt;keyword&gt;Military Medicine/instrumentation/methods&lt;/keyword&gt;&lt;keyword&gt;Practice Guidelines as Topic&lt;/keyword&gt;&lt;keyword&gt;*Tourniquets&lt;/keyword&gt;&lt;keyword&gt;Transportation of Patients/methods&lt;/keyword&gt;&lt;/keywords&gt;&lt;dates&gt;&lt;year&gt;2007&lt;/year&gt;&lt;pub-dates&gt;&lt;date&gt;Aug&lt;/date&gt;&lt;/pub-dates&gt;&lt;/dates&gt;&lt;isbn&gt;1472-0213 (Electronic)&amp;#xD;1472-0205 (Linking)&lt;/isbn&gt;&lt;accession-num&gt;17652690&lt;/accession-num&gt;&lt;work-type&gt;Review&lt;/work-type&gt;&lt;urls&gt;&lt;related-urls&gt;&lt;url&gt;http://www.ncbi.nlm.nih.gov/pubmed/17652690&lt;/url&gt;&lt;/related-urls&gt;&lt;/urls&gt;&lt;custom2&gt;2660095&lt;/custom2&gt;&lt;electronic-resource-num&gt;10.1136/emj.2007.046359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]</w:t>
      </w:r>
      <w:r w:rsidR="00722C04">
        <w:fldChar w:fldCharType="end"/>
      </w:r>
      <w:r>
        <w:t xml:space="preserve"> Figure 1</w:t>
      </w:r>
      <w:bookmarkEnd w:id="232"/>
      <w:bookmarkEnd w:id="233"/>
      <w:r w:rsidR="00F64B5A">
        <w:t xml:space="preserve">; </w:t>
      </w:r>
      <w:hyperlink r:id="rId21" w:history="1">
        <w:r w:rsidR="00F64B5A" w:rsidRPr="00F64B5A">
          <w:rPr>
            <w:rStyle w:val="Hyperlnk"/>
          </w:rPr>
          <w:t xml:space="preserve">King 2019 </w:t>
        </w:r>
      </w:hyperlink>
      <w:r w:rsidR="00F64B5A" w:rsidRPr="00F64B5A">
        <w:t xml:space="preserve"> </w:t>
      </w:r>
      <w:r w:rsidR="00722C04">
        <w:fldChar w:fldCharType="begin"/>
      </w:r>
      <w:r w:rsidR="00722C04">
        <w:instrText xml:space="preserve"> ADDIN EN.CITE &lt;EndNote&gt;&lt;Cite&gt;&lt;Author&gt;King&lt;/Author&gt;&lt;Year&gt;2019&lt;/Year&gt;&lt;RecNum&gt;2715&lt;/RecNum&gt;&lt;DisplayText&gt;[3]&lt;/DisplayText&gt;&lt;record&gt;&lt;rec-number&gt;2715&lt;/rec-number&gt;&lt;foreign-keys&gt;&lt;key app="EN" db-id="5rd9tv29z5xd0revrw5xdxzy5w5zpd9tvz55" timestamp="1567937653"&gt;2715&lt;/key&gt;&lt;/foreign-keys&gt;&lt;ref-type name="Journal Article"&gt;17&lt;/ref-type&gt;&lt;contributors&gt;&lt;authors&gt;&lt;author&gt;King, D. R.&lt;/author&gt;&lt;/authors&gt;&lt;/contributors&gt;&lt;auth-address&gt;From the Department of Surgery, Division of Trauma, Emergency Surgery, and Surgical Critical Care, Massachusetts General Hospital, and the Department of Surgery, Harvard Medical School - both in Boston; and the U.S. Army Special Operations Command, Ft. Bragg, NC.&lt;/auth-address&gt;&lt;titles&gt;&lt;title&gt;Initial Care of the Severely Injured Patient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763-770&lt;/pages&gt;&lt;volume&gt;380&lt;/volume&gt;&lt;number&gt;8&lt;/number&gt;&lt;edition&gt;2019/02/21&lt;/edition&gt;&lt;keywords&gt;&lt;keyword&gt;Antifibrinolytic Agents/therapeutic use&lt;/keyword&gt;&lt;keyword&gt;Blood Transfusion&lt;/keyword&gt;&lt;keyword&gt;Emergency Medical Services&lt;/keyword&gt;&lt;keyword&gt;*Emergency Treatment&lt;/keyword&gt;&lt;keyword&gt;Endovascular Procedures&lt;/keyword&gt;&lt;keyword&gt;Hemorrhage/therapy&lt;/keyword&gt;&lt;keyword&gt;Humans&lt;/keyword&gt;&lt;keyword&gt;Time-to-Treatment&lt;/keyword&gt;&lt;keyword&gt;Tourniquets&lt;/keyword&gt;&lt;keyword&gt;Trauma Severity Indices&lt;/keyword&gt;&lt;keyword&gt;Traumatology/*methods/trends&lt;/keyword&gt;&lt;keyword&gt;Wounds and Injuries/*therapy&lt;/keyword&gt;&lt;/keywords&gt;&lt;dates&gt;&lt;year&gt;2019&lt;/year&gt;&lt;pub-dates&gt;&lt;date&gt;Feb 21&lt;/date&gt;&lt;/pub-dates&gt;&lt;/dates&gt;&lt;isbn&gt;0028-4793&lt;/isbn&gt;&lt;accession-num&gt;30786189&lt;/accession-num&gt;&lt;urls&gt;&lt;/urls&gt;&lt;electronic-resource-num&gt;10.1056/NEJMra1609326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3]</w:t>
      </w:r>
      <w:r w:rsidR="00722C04">
        <w:fldChar w:fldCharType="end"/>
      </w:r>
      <w:r w:rsidR="00D0717A">
        <w:t xml:space="preserve"> </w:t>
      </w:r>
      <w:r w:rsidR="00F64B5A">
        <w:t xml:space="preserve">s763-4) </w:t>
      </w:r>
    </w:p>
    <w:p w14:paraId="3B551479" w14:textId="77777777" w:rsidR="00387870" w:rsidRDefault="00387870" w:rsidP="00387870">
      <w:pPr>
        <w:pStyle w:val="Brdtext"/>
      </w:pPr>
    </w:p>
    <w:p w14:paraId="49FF3C33" w14:textId="77777777" w:rsidR="00387870" w:rsidRDefault="00387870" w:rsidP="00387870">
      <w:pPr>
        <w:pStyle w:val="Brdtext"/>
      </w:pPr>
    </w:p>
    <w:p w14:paraId="5FB54CFD" w14:textId="77777777" w:rsidR="00387870" w:rsidRDefault="00387870" w:rsidP="00387870">
      <w:pPr>
        <w:pStyle w:val="Brdtext"/>
      </w:pPr>
    </w:p>
    <w:p w14:paraId="23DB19E3" w14:textId="77777777" w:rsidR="00E12CCA" w:rsidRDefault="00E12CCA" w:rsidP="00387870">
      <w:pPr>
        <w:pStyle w:val="Brdtext"/>
      </w:pPr>
    </w:p>
    <w:p w14:paraId="4957654B" w14:textId="2CC7E01A" w:rsidR="00387870" w:rsidRDefault="00723816" w:rsidP="00387870">
      <w:pPr>
        <w:pStyle w:val="Brdtext"/>
      </w:pPr>
      <w:r>
        <w:t xml:space="preserve">c) </w:t>
      </w:r>
      <w:r w:rsidR="00F13EF0">
        <w:t>Kan en</w:t>
      </w:r>
      <w:r>
        <w:t xml:space="preserve"> improviserad tourniquet</w:t>
      </w:r>
      <w:r w:rsidR="00F13EF0">
        <w:t xml:space="preserve"> försämra blödning</w:t>
      </w:r>
      <w:r>
        <w:t>?</w:t>
      </w:r>
      <w:r w:rsidR="00CF7ECB">
        <w:t xml:space="preserve"> (</w:t>
      </w:r>
      <w:hyperlink r:id="rId22" w:history="1">
        <w:r w:rsidR="00CF7ECB" w:rsidRPr="00CF7ECB">
          <w:rPr>
            <w:rStyle w:val="Hyperlnk"/>
          </w:rPr>
          <w:t>Eikermann 2014</w:t>
        </w:r>
      </w:hyperlink>
      <w:r w:rsidR="00CF7ECB">
        <w:t xml:space="preserve"> </w:t>
      </w:r>
      <w:r w:rsidR="00722C04">
        <w:fldChar w:fldCharType="begin">
          <w:fldData xml:space="preserve">PEVuZE5vdGU+PENpdGU+PEF1dGhvcj5FaWtlcm1hbm48L0F1dGhvcj48WWVhcj4yMDE0PC9ZZWFy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0MS01MTwvcGFnZXM+PHZvbHVtZT4zNzA8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FaWtlcm1hbm48L0F1dGhvcj48WWVhcj4yMDE0PC9ZZWFy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4]</w:t>
      </w:r>
      <w:r w:rsidR="00722C04">
        <w:fldChar w:fldCharType="end"/>
      </w:r>
      <w:r w:rsidR="00CF7ECB">
        <w:t xml:space="preserve"> </w:t>
      </w:r>
      <w:r w:rsidR="00F64B5A">
        <w:t>s</w:t>
      </w:r>
      <w:r w:rsidR="00F13EF0">
        <w:t>1450</w:t>
      </w:r>
    </w:p>
    <w:p w14:paraId="38D5D0DA" w14:textId="7C0DACEE" w:rsidR="00387870" w:rsidRPr="004B7E61" w:rsidRDefault="00387870" w:rsidP="00BE4EB9">
      <w:pPr>
        <w:pStyle w:val="Rubrik2"/>
      </w:pPr>
      <w:r>
        <w:br w:type="page"/>
      </w:r>
      <w:bookmarkStart w:id="234" w:name="_Toc245284794"/>
      <w:bookmarkStart w:id="235" w:name="_Toc245312157"/>
      <w:bookmarkStart w:id="236" w:name="_Toc245312418"/>
      <w:bookmarkStart w:id="237" w:name="_Toc245312547"/>
      <w:bookmarkStart w:id="238" w:name="_Toc245312698"/>
      <w:bookmarkStart w:id="239" w:name="_Toc245313074"/>
      <w:bookmarkStart w:id="240" w:name="_Toc245485458"/>
      <w:bookmarkStart w:id="241" w:name="_Toc245647603"/>
      <w:bookmarkStart w:id="242" w:name="_Toc383850842"/>
      <w:bookmarkStart w:id="243" w:name="_Toc383858230"/>
      <w:bookmarkStart w:id="244" w:name="_Toc384463552"/>
      <w:bookmarkStart w:id="245" w:name="_Toc384463730"/>
      <w:bookmarkStart w:id="246" w:name="_Toc384463838"/>
      <w:bookmarkStart w:id="247" w:name="_Toc384563550"/>
      <w:bookmarkStart w:id="248" w:name="_Toc384728592"/>
      <w:bookmarkStart w:id="249" w:name="_Toc384731239"/>
      <w:bookmarkStart w:id="250" w:name="_Toc384732217"/>
      <w:bookmarkStart w:id="251" w:name="_Toc429570610"/>
      <w:bookmarkStart w:id="252" w:name="_Toc429570824"/>
      <w:bookmarkStart w:id="253" w:name="_Toc429581250"/>
      <w:bookmarkStart w:id="254" w:name="_Toc429581308"/>
      <w:bookmarkStart w:id="255" w:name="_Toc429582554"/>
      <w:bookmarkStart w:id="256" w:name="_Toc429585143"/>
      <w:bookmarkStart w:id="257" w:name="_Toc429586108"/>
      <w:r>
        <w:t>2-</w:t>
      </w:r>
      <w:r w:rsidRPr="004B7E61">
        <w:t>Airway</w:t>
      </w:r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r>
        <w:t xml:space="preserve"> &amp; C-spine</w:t>
      </w:r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</w:p>
    <w:p w14:paraId="7DBA1688" w14:textId="66623DC6" w:rsidR="00387870" w:rsidRPr="005F0027" w:rsidRDefault="00387870" w:rsidP="005F0027">
      <w:pPr>
        <w:pStyle w:val="Brdtext"/>
        <w:rPr>
          <w:rFonts w:ascii="Times" w:hAnsi="Times"/>
        </w:rPr>
      </w:pPr>
      <w:r w:rsidRPr="005F0027">
        <w:rPr>
          <w:rFonts w:ascii="Times" w:hAnsi="Times"/>
        </w:rPr>
        <w:t xml:space="preserve">a) Vilka tre variabler bedöms under ”A” enligt SWESEM? </w:t>
      </w:r>
      <w:r w:rsidR="00276E71" w:rsidRPr="005E00DC">
        <w:t>(</w:t>
      </w:r>
      <w:hyperlink r:id="rId23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219EECD4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DC7E4D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8F039CF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2E6B9C3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8A417F4" w14:textId="2FC37415" w:rsidR="00387870" w:rsidRPr="005F0027" w:rsidRDefault="00387870" w:rsidP="005F0027">
      <w:pPr>
        <w:pStyle w:val="Brdtext"/>
      </w:pPr>
      <w:r w:rsidRPr="005F0027">
        <w:t>b) Vid trauma kan halsryggen vara äventyrad.  Den snabbaste åtgärden är manuell immobilisering av huvudet.  Vilka nackdelar finns med applicering av halskrage under "A"? (</w:t>
      </w:r>
      <w:hyperlink r:id="rId24" w:history="1">
        <w:r w:rsidRPr="005F0027">
          <w:rPr>
            <w:rStyle w:val="Hyperlnk"/>
            <w:rFonts w:ascii="Times" w:hAnsi="Times"/>
          </w:rPr>
          <w:t>Holla 2012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Holla&lt;/Author&gt;&lt;Year&gt;2012&lt;/Year&gt;&lt;RecNum&gt;606&lt;/RecNum&gt;&lt;DisplayText&gt;[5]&lt;/DisplayText&gt;&lt;record&gt;&lt;rec-number&gt;606&lt;/rec-number&gt;&lt;foreign-keys&gt;&lt;key app="EN" db-id="5rd9tv29z5xd0revrw5xdxzy5w5zpd9tvz55" timestamp="0"&gt;606&lt;/key&gt;&lt;/foreign-keys&gt;&lt;ref-type name="Journal Article"&gt;17&lt;/ref-type&gt;&lt;contributors&gt;&lt;authors&gt;&lt;author&gt;Holla, M.&lt;/author&gt;&lt;/authors&gt;&lt;/contributors&gt;&lt;auth-address&gt;Department of Orthopaedic Surgery 357, Radboud University Nijmegen Medical Centre, Postbox 9101, 6500 HB Nijmegen, The Netherlands. m.holla@orthop.umcn.nl&lt;/auth-address&gt;&lt;titles&gt;&lt;title&gt;Value of a rigid collar in addition to head blocks: a proof of principle study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104-7&lt;/pages&gt;&lt;volume&gt;29&lt;/volume&gt;&lt;number&gt;2&lt;/number&gt;&lt;edition&gt;2011/02/22&lt;/edition&gt;&lt;keywords&gt;&lt;keyword&gt;Adult&lt;/keyword&gt;&lt;keyword&gt;Braces/*standards/utilization&lt;/keyword&gt;&lt;keyword&gt;Cervical Vertebrae/*injuries/physiology&lt;/keyword&gt;&lt;keyword&gt;Emergency Medicine/methods&lt;/keyword&gt;&lt;keyword&gt;Female&lt;/keyword&gt;&lt;keyword&gt;Humans&lt;/keyword&gt;&lt;keyword&gt;Immobilization/instrumentation/*methods/standards&lt;/keyword&gt;&lt;keyword&gt;Male&lt;/keyword&gt;&lt;keyword&gt;Medical Illustration&lt;/keyword&gt;&lt;keyword&gt;Middle Aged&lt;/keyword&gt;&lt;keyword&gt;*Range of Motion, Articular/physiology&lt;/keyword&gt;&lt;keyword&gt;Unnecessary Procedures/instrumentation&lt;/keyword&gt;&lt;/keywords&gt;&lt;dates&gt;&lt;year&gt;2012&lt;/year&gt;&lt;pub-dates&gt;&lt;date&gt;Feb&lt;/date&gt;&lt;/pub-dates&gt;&lt;/dates&gt;&lt;isbn&gt;1472-0213 (Electronic)&amp;#xD;1472-0205 (Linking)&lt;/isbn&gt;&lt;accession-num&gt;21335583&lt;/accession-num&gt;&lt;urls&gt;&lt;related-urls&gt;&lt;url&gt;http://www.ncbi.nlm.nih.gov/pubmed/21335583&lt;/url&gt;&lt;/related-urls&gt;&lt;/urls&gt;&lt;electronic-resource-num&gt;10.1136/emj.2010.092973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5]</w:t>
      </w:r>
      <w:r w:rsidR="00722C04">
        <w:fldChar w:fldCharType="end"/>
      </w:r>
      <w:r w:rsidRPr="005F0027">
        <w:t xml:space="preserve"> s106-7)  Ökar halskragen halsryggsimmobilisering hos en patient som har "head blocks"? </w:t>
      </w:r>
    </w:p>
    <w:p w14:paraId="5F5741DB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186647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871643A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11EDE9C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BCA323C" w14:textId="5845D96E" w:rsidR="00387870" w:rsidRPr="005F0027" w:rsidRDefault="00387870" w:rsidP="005F0027">
      <w:pPr>
        <w:pStyle w:val="Brdtext"/>
      </w:pPr>
      <w:r w:rsidRPr="005F0027">
        <w:t>c) Vad drar författarna för slutsatser om värdet av halskragen hos patienter som är fullt vakna (</w:t>
      </w:r>
      <w:hyperlink r:id="rId25" w:history="1">
        <w:r w:rsidRPr="005F0027">
          <w:rPr>
            <w:rStyle w:val="Hyperlnk"/>
            <w:rFonts w:ascii="Times" w:hAnsi="Times"/>
          </w:rPr>
          <w:t>Cowley 2017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Cowley&lt;/Author&gt;&lt;Year&gt;2017&lt;/Year&gt;&lt;RecNum&gt;2365&lt;/RecNum&gt;&lt;DisplayText&gt;[6]&lt;/DisplayText&gt;&lt;record&gt;&lt;rec-number&gt;2365&lt;/rec-number&gt;&lt;foreign-keys&gt;&lt;key app="EN" db-id="5rd9tv29z5xd0revrw5xdxzy5w5zpd9tvz55" timestamp="1522835573"&gt;2365&lt;/key&gt;&lt;/foreign-keys&gt;&lt;ref-type name="Journal Article"&gt;17&lt;/ref-type&gt;&lt;contributors&gt;&lt;authors&gt;&lt;author&gt;Cowley, A.&lt;/author&gt;&lt;author&gt;Hague, A.&lt;/author&gt;&lt;author&gt;Durge, N.&lt;/author&gt;&lt;/authors&gt;&lt;/contributors&gt;&lt;auth-address&gt;aKent, Surrey and Sussex Air Ambulance Trust, Marden bSouth East Coast Ambulance Service NHS Foundation Trust, Banstead cRoyal London Hospital, London, UK.&lt;/auth-address&gt;&lt;titles&gt;&lt;title&gt;Cervical spine immobilization during extrication of the awake patient: a narrative review&lt;/title&gt;&lt;secondary-title&gt;Eur J Emerg Med&lt;/secondary-title&gt;&lt;alt-title&gt;European journal of emergency medicine : official journal of the European Society for Emergency Medicine&lt;/alt-title&gt;&lt;/titles&gt;&lt;periodical&gt;&lt;full-title&gt;Eur J Emerg Med&lt;/full-title&gt;&lt;abbr-1&gt;European journal of emergency medicine : official journal of the European Society for Emergency Medicine&lt;/abbr-1&gt;&lt;/periodical&gt;&lt;alt-periodical&gt;&lt;full-title&gt;Eur J Emerg Med&lt;/full-title&gt;&lt;abbr-1&gt;European journal of emergency medicine : official journal of the European Society for Emergency Medicine&lt;/abbr-1&gt;&lt;/alt-periodical&gt;&lt;pages&gt;158-161&lt;/pages&gt;&lt;volume&gt;24&lt;/volume&gt;&lt;number&gt;3&lt;/number&gt;&lt;edition&gt;2016/10/18&lt;/edition&gt;&lt;keywords&gt;&lt;keyword&gt;*Accidents, Traffic&lt;/keyword&gt;&lt;keyword&gt;Cervical Vertebrae/*injuries&lt;/keyword&gt;&lt;keyword&gt;Humans&lt;/keyword&gt;&lt;keyword&gt;Immobilization/*methods&lt;/keyword&gt;&lt;keyword&gt;Motor Vehicles&lt;/keyword&gt;&lt;keyword&gt;Spinal Cord Injuries/*therapy&lt;/keyword&gt;&lt;/keywords&gt;&lt;dates&gt;&lt;year&gt;2017&lt;/year&gt;&lt;pub-dates&gt;&lt;date&gt;Jun&lt;/date&gt;&lt;/pub-dates&gt;&lt;/dates&gt;&lt;isbn&gt;0969-9546&lt;/isbn&gt;&lt;accession-num&gt;27748690&lt;/accession-num&gt;&lt;urls&gt;&lt;/urls&gt;&lt;electronic-resource-num&gt;10.1097/mej.0000000000000424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6]</w:t>
      </w:r>
      <w:r w:rsidR="00722C04">
        <w:fldChar w:fldCharType="end"/>
      </w:r>
      <w:r w:rsidR="00356D71">
        <w:t xml:space="preserve"> A</w:t>
      </w:r>
      <w:r w:rsidRPr="005F0027">
        <w:t>bstrac</w:t>
      </w:r>
      <w:r w:rsidR="00356D71">
        <w:t>t;</w:t>
      </w:r>
      <w:r w:rsidRPr="005F0027">
        <w:t xml:space="preserve"> </w:t>
      </w:r>
      <w:hyperlink r:id="rId26" w:history="1">
        <w:r w:rsidRPr="005F0027">
          <w:rPr>
            <w:rStyle w:val="Hyperlnk"/>
            <w:rFonts w:ascii="Times" w:hAnsi="Times"/>
          </w:rPr>
          <w:t>Benger 2009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Benger&lt;/Author&gt;&lt;Year&gt;2009&lt;/Year&gt;&lt;RecNum&gt;785&lt;/RecNum&gt;&lt;DisplayText&gt;[7]&lt;/DisplayText&gt;&lt;record&gt;&lt;rec-number&gt;785&lt;/rec-number&gt;&lt;foreign-keys&gt;&lt;key app="EN" db-id="5rd9tv29z5xd0revrw5xdxzy5w5zpd9tvz55" timestamp="0"&gt;785&lt;/key&gt;&lt;/foreign-keys&gt;&lt;ref-type name="Journal Article"&gt;17&lt;/ref-type&gt;&lt;contributors&gt;&lt;authors&gt;&lt;author&gt;Benger, J.&lt;/author&gt;&lt;author&gt;Blackham, J.&lt;/author&gt;&lt;/authors&gt;&lt;/contributors&gt;&lt;auth-address&gt;Faculty of Health and Life Sciences, University of the West of England, Bristol, UK. Jonathan.Benger@uwe.ac.uk&lt;/auth-address&gt;&lt;titles&gt;&lt;title&gt;Why do we put cervical collars on conscious trauma patients?&lt;/title&gt;&lt;secondary-title&gt;Scand J Trauma Resusc Emerg Med&lt;/secondary-title&gt;&lt;alt-title&gt;Scandinavian journal of trauma, resuscitation and emergency medicine&lt;/alt-title&gt;&lt;/titles&gt;&lt;periodical&gt;&lt;full-title&gt;Scand J Trauma Resusc Emerg Med&lt;/full-title&gt;&lt;abbr-1&gt;Scandinavian journal of trauma, resuscitation and emergency medicine&lt;/abbr-1&gt;&lt;/periodical&gt;&lt;alt-periodical&gt;&lt;full-title&gt;Scand J Trauma Resusc Emerg Med&lt;/full-title&gt;&lt;abbr-1&gt;Scandinavian journal of trauma, resuscitation and emergency medicine&lt;/abbr-1&gt;&lt;/alt-periodical&gt;&lt;pages&gt;44&lt;/pages&gt;&lt;volume&gt;17&lt;/volume&gt;&lt;edition&gt;2009/09/22&lt;/edition&gt;&lt;keywords&gt;&lt;keyword&gt;*Consciousness&lt;/keyword&gt;&lt;keyword&gt;Emergency Medical Services/*methods&lt;/keyword&gt;&lt;keyword&gt;Humans&lt;/keyword&gt;&lt;keyword&gt;*Neck&lt;/keyword&gt;&lt;keyword&gt;*Orthotic Devices&lt;/keyword&gt;&lt;keyword&gt;Restraint, Physical/*instrumentation&lt;/keyword&gt;&lt;keyword&gt;*Wounds and Injuries&lt;/keyword&gt;&lt;/keywords&gt;&lt;dates&gt;&lt;year&gt;2009&lt;/year&gt;&lt;/dates&gt;&lt;isbn&gt;1757-7241 (Electronic)&amp;#xD;1757-7241 (Linking)&lt;/isbn&gt;&lt;accession-num&gt;19765308&lt;/accession-num&gt;&lt;urls&gt;&lt;related-urls&gt;&lt;url&gt;http://www.ncbi.nlm.nih.gov/pubmed/19765308&lt;/url&gt;&lt;url&gt;http://www.sjtrem.com/content/pdf/1757-7241-17-44.pdf&lt;/url&gt;&lt;/related-urls&gt;&lt;/urls&gt;&lt;custom2&gt;2751736&lt;/custom2&gt;&lt;electronic-resource-num&gt;10.1186/1757-7241-17-44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7]</w:t>
      </w:r>
      <w:r w:rsidR="00722C04">
        <w:fldChar w:fldCharType="end"/>
      </w:r>
      <w:r w:rsidR="00356D71">
        <w:t xml:space="preserve"> A</w:t>
      </w:r>
      <w:r w:rsidRPr="005F0027">
        <w:t>bstract)</w:t>
      </w:r>
    </w:p>
    <w:p w14:paraId="66F5CFF5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F37D1A0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CF7E57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84EE2D5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D2C33DE" w14:textId="192293BA" w:rsidR="00387870" w:rsidRPr="005F0027" w:rsidRDefault="00387870" w:rsidP="005F0027">
      <w:pPr>
        <w:pStyle w:val="Brdtext"/>
      </w:pPr>
      <w:r w:rsidRPr="005F0027">
        <w:t>d) Vad säger evidensen kring halskragen vid penetrerande halsskada? (</w:t>
      </w:r>
      <w:hyperlink r:id="rId27" w:history="1">
        <w:r w:rsidRPr="005F0027">
          <w:rPr>
            <w:rStyle w:val="Hyperlnk"/>
            <w:rFonts w:ascii="Times" w:hAnsi="Times"/>
          </w:rPr>
          <w:t>Oteir 2015</w:t>
        </w:r>
      </w:hyperlink>
      <w:r w:rsidRPr="005F0027">
        <w:t xml:space="preserve"> </w:t>
      </w:r>
      <w:r w:rsidR="00722C04">
        <w:fldChar w:fldCharType="begin">
          <w:fldData xml:space="preserve">PEVuZE5vdGU+PENpdGU+PEF1dGhvcj5PdGVpcjwvQXV0aG9yPjxZZWFyPjIwMTU8L1llYXI+PFJl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=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PdGVpcjwvQXV0aG9yPjxZZWFyPjIwMTU8L1llYXI+PFJl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=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8]</w:t>
      </w:r>
      <w:r w:rsidR="00722C04">
        <w:fldChar w:fldCharType="end"/>
      </w:r>
      <w:r w:rsidRPr="005F0027">
        <w:t xml:space="preserve"> s535 Conclusion and recommendations)</w:t>
      </w:r>
    </w:p>
    <w:p w14:paraId="27554748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D9C5633" w14:textId="77777777" w:rsidR="00387870" w:rsidRDefault="00387870" w:rsidP="005F0027">
      <w:pPr>
        <w:pStyle w:val="Brdtext"/>
      </w:pPr>
    </w:p>
    <w:p w14:paraId="6560EF40" w14:textId="77777777" w:rsidR="00810129" w:rsidRDefault="00810129" w:rsidP="005F0027">
      <w:pPr>
        <w:pStyle w:val="Brdtext"/>
      </w:pPr>
    </w:p>
    <w:p w14:paraId="52C75D57" w14:textId="77777777" w:rsidR="00810129" w:rsidRPr="005F0027" w:rsidRDefault="00810129" w:rsidP="005F0027">
      <w:pPr>
        <w:pStyle w:val="Brdtext"/>
      </w:pPr>
    </w:p>
    <w:p w14:paraId="41A3891E" w14:textId="731F8FDA" w:rsidR="00387870" w:rsidRPr="005F0027" w:rsidRDefault="00387870" w:rsidP="005F0027">
      <w:pPr>
        <w:pStyle w:val="Brdtext"/>
      </w:pPr>
      <w:r w:rsidRPr="005F0027">
        <w:t>e) Vad säger Norwegian guidelines kring halskrage prehospitalt?  (</w:t>
      </w:r>
      <w:hyperlink r:id="rId28" w:history="1">
        <w:r w:rsidRPr="005F0027">
          <w:rPr>
            <w:rStyle w:val="Hyperlnk"/>
            <w:rFonts w:ascii="Times" w:hAnsi="Times"/>
          </w:rPr>
          <w:t>Kornall 2017</w:t>
        </w:r>
      </w:hyperlink>
      <w:r w:rsidRPr="005F0027">
        <w:t xml:space="preserve"> </w:t>
      </w:r>
      <w:r w:rsidR="00722C04">
        <w:fldChar w:fldCharType="begin">
          <w:fldData xml:space="preserve">PEVuZE5vdGU+PENpdGU+PEF1dGhvcj5Lb3JuaGFsbDwvQXV0aG9yPjxZZWFyPjIwMTc8L1llYXI+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Lb3JuaGFsbDwvQXV0aG9yPjxZZWFyPjIwMTc8L1llYXI+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9]</w:t>
      </w:r>
      <w:r w:rsidR="00722C04">
        <w:fldChar w:fldCharType="end"/>
      </w:r>
      <w:r w:rsidRPr="005F0027">
        <w:t xml:space="preserve"> s6 Recommendation 6)</w:t>
      </w:r>
    </w:p>
    <w:p w14:paraId="631D0EBE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CCB790B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554AC72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686316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4EF9C06" w14:textId="4855B1A4" w:rsidR="00387870" w:rsidRPr="005F0027" w:rsidRDefault="00387870" w:rsidP="005F0027">
      <w:pPr>
        <w:pStyle w:val="Brdtext"/>
      </w:pPr>
      <w:r w:rsidRPr="005F0027">
        <w:t>f) Vad har Sydafrika för rekommendation kring användning av halskragen prehospitalt? (</w:t>
      </w:r>
      <w:hyperlink r:id="rId29" w:history="1">
        <w:r w:rsidRPr="005F0027">
          <w:rPr>
            <w:rStyle w:val="Hyperlnk"/>
            <w:rFonts w:ascii="Times" w:hAnsi="Times"/>
          </w:rPr>
          <w:t>Stanton 2017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 ExcludeYear="1"&gt;&lt;Author&gt;Stanton&lt;/Author&gt;&lt;RecNum&gt;2368&lt;/RecNum&gt;&lt;DisplayText&gt;[10]&lt;/DisplayText&gt;&lt;record&gt;&lt;rec-number&gt;2368&lt;/rec-number&gt;&lt;foreign-keys&gt;&lt;key app="EN" db-id="5rd9tv29z5xd0revrw5xdxzy5w5zpd9tvz55" timestamp="1522836429"&gt;2368&lt;/key&gt;&lt;/foreign-keys&gt;&lt;ref-type name="Journal Article"&gt;17&lt;/ref-type&gt;&lt;contributors&gt;&lt;authors&gt;&lt;author&gt;Stanton, D.&lt;/author&gt;&lt;author&gt;Hardcastle, T.&lt;/author&gt;&lt;author&gt;Muhlbauer, D.&lt;/author&gt;&lt;author&gt;van Zyl, D.&lt;/author&gt;&lt;/authors&gt;&lt;/contributors&gt;&lt;titles&gt;&lt;title&gt;Cervical collars and immobilisation: A South African best practice recommendation&lt;/title&gt;&lt;secondary-title&gt;African Journal of Emergency Medicine&lt;/secondary-title&gt;&lt;/titles&gt;&lt;periodical&gt;&lt;full-title&gt;African Journal of Emergency Medicine&lt;/full-title&gt;&lt;/periodical&gt;&lt;pages&gt;4-8&lt;/pages&gt;&lt;volume&gt;7&lt;/volume&gt;&lt;number&gt;1&lt;/number&gt;&lt;dates&gt;&lt;/dates&gt;&lt;publisher&gt;Elsevier&lt;/publisher&gt;&lt;isbn&gt;2211-419X&lt;/isbn&gt;&lt;urls&gt;&lt;related-urls&gt;&lt;url&gt;http://dx.doi.org/10.1016/j.afjem.2017.01.007&lt;/url&gt;&lt;/related-urls&gt;&lt;/urls&gt;&lt;electronic-resource-num&gt;10.1016/j.afjem.2017.01.007&lt;/electronic-resource-num&gt;&lt;access-date&gt;2018/04/04&lt;/access-date&gt;&lt;/record&gt;&lt;/Cite&gt;&lt;/EndNote&gt;</w:instrText>
      </w:r>
      <w:r w:rsidR="00722C04">
        <w:fldChar w:fldCharType="separate"/>
      </w:r>
      <w:r w:rsidR="00722C04">
        <w:rPr>
          <w:noProof/>
        </w:rPr>
        <w:t>[10]</w:t>
      </w:r>
      <w:r w:rsidR="00722C04">
        <w:fldChar w:fldCharType="end"/>
      </w:r>
      <w:r w:rsidRPr="005F0027">
        <w:t xml:space="preserve"> s6 Cervical Spine Management)</w:t>
      </w:r>
    </w:p>
    <w:p w14:paraId="653363E1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2BAE1C62" w14:textId="77777777" w:rsidR="00810129" w:rsidRDefault="00810129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5183A9D3" w14:textId="77777777" w:rsidR="00810129" w:rsidRDefault="00810129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4316F5C5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1F8BFD2" w14:textId="60C0EAFB" w:rsidR="00116EC3" w:rsidRDefault="00116EC3" w:rsidP="005F0027">
      <w:pPr>
        <w:pStyle w:val="Brdtext"/>
      </w:pPr>
      <w:r w:rsidRPr="00116EC3">
        <w:rPr>
          <w:rFonts w:ascii="Times" w:hAnsi="Times"/>
        </w:rPr>
        <w:t>g)</w:t>
      </w:r>
      <w:r>
        <w:rPr>
          <w:rFonts w:ascii="Times" w:hAnsi="Times"/>
        </w:rPr>
        <w:t xml:space="preserve"> Vad rekommenderas</w:t>
      </w:r>
      <w:r w:rsidR="0006679D">
        <w:rPr>
          <w:rFonts w:ascii="Times" w:hAnsi="Times"/>
        </w:rPr>
        <w:t xml:space="preserve"> gällande användning av stel halskrage prehospitalt i Sverige?</w:t>
      </w:r>
      <w:r w:rsidRPr="00116EC3">
        <w:rPr>
          <w:rFonts w:ascii="Times" w:hAnsi="Times"/>
        </w:rPr>
        <w:t xml:space="preserve"> (</w:t>
      </w:r>
      <w:hyperlink r:id="rId30" w:history="1">
        <w:r w:rsidRPr="00116EC3">
          <w:rPr>
            <w:rStyle w:val="Hyperlnk"/>
            <w:rFonts w:ascii="Times" w:hAnsi="Times"/>
          </w:rPr>
          <w:t>Prehospital spinal rörelsebegränsningar vid trauma Nationella rekommendationer 2019</w:t>
        </w:r>
      </w:hyperlink>
      <w:r w:rsidR="0006679D">
        <w:t xml:space="preserve"> Behandlingsrekommendation 5</w:t>
      </w:r>
      <w:r w:rsidR="00E10D42">
        <w:t xml:space="preserve"> s14-15)</w:t>
      </w:r>
    </w:p>
    <w:p w14:paraId="00B6E405" w14:textId="77777777" w:rsidR="00116EC3" w:rsidRDefault="00116EC3" w:rsidP="005F0027">
      <w:pPr>
        <w:pStyle w:val="Brdtext"/>
      </w:pPr>
    </w:p>
    <w:p w14:paraId="5E7C0400" w14:textId="77777777" w:rsidR="0050771A" w:rsidRDefault="0050771A" w:rsidP="005F0027">
      <w:pPr>
        <w:pStyle w:val="Brdtext"/>
      </w:pPr>
    </w:p>
    <w:p w14:paraId="56B24CCA" w14:textId="77777777" w:rsidR="0050771A" w:rsidRDefault="0050771A" w:rsidP="005F0027">
      <w:pPr>
        <w:pStyle w:val="Brdtext"/>
      </w:pPr>
    </w:p>
    <w:p w14:paraId="62DF528B" w14:textId="77777777" w:rsidR="00810129" w:rsidRDefault="00810129" w:rsidP="005F0027">
      <w:pPr>
        <w:pStyle w:val="Brdtext"/>
      </w:pPr>
    </w:p>
    <w:p w14:paraId="7F8BA233" w14:textId="1CD4FE22" w:rsidR="00387870" w:rsidRPr="005F0027" w:rsidRDefault="00116EC3" w:rsidP="005F0027">
      <w:pPr>
        <w:pStyle w:val="Brdtext"/>
      </w:pPr>
      <w:r>
        <w:t xml:space="preserve">h) </w:t>
      </w:r>
      <w:r w:rsidR="00387870" w:rsidRPr="005F0027">
        <w:t>Många traumapatienter inkommer till akuten där hela kroppen är fastspänd på spineboard.  Om dessa patienter skulle kräkas, vad gör man?</w:t>
      </w:r>
    </w:p>
    <w:p w14:paraId="4089ABD6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C9213B8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C6E7F61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61980C2" w14:textId="77777777" w:rsidR="00810129" w:rsidRDefault="00810129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B0B7807" w14:textId="7BA18D6E" w:rsidR="00387870" w:rsidRPr="005F0027" w:rsidRDefault="00116EC3" w:rsidP="005F0027">
      <w:pPr>
        <w:pStyle w:val="Brdtext"/>
      </w:pPr>
      <w:r>
        <w:t>i</w:t>
      </w:r>
      <w:r w:rsidR="00387870" w:rsidRPr="005F0027">
        <w:t>) För att undersöka patienten behöver man ta bort alla remmar.  Bör man fria huvudet eller bålen först?</w:t>
      </w:r>
    </w:p>
    <w:p w14:paraId="52085386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397885C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77570F87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1FBB3A3" w14:textId="5CFB9216" w:rsidR="00387870" w:rsidRPr="005F0027" w:rsidRDefault="00116EC3" w:rsidP="005F0027">
      <w:pPr>
        <w:pStyle w:val="Brdtext"/>
      </w:pPr>
      <w:r>
        <w:t>j</w:t>
      </w:r>
      <w:r w:rsidR="00387870" w:rsidRPr="005F0027">
        <w:t>) Vid potentiellt trauma till halsryggen är ’head tilt-chin lift’ kontraindicerad.  Hur åtgärdar man en ofri luftväg orsakad av förlust i tonus i övre luftvägen? (</w:t>
      </w:r>
      <w:hyperlink r:id="rId31" w:history="1">
        <w:r w:rsidR="00387870" w:rsidRPr="005F0027">
          <w:rPr>
            <w:rStyle w:val="Hyperlnk"/>
            <w:rFonts w:ascii="Times" w:hAnsi="Times"/>
          </w:rPr>
          <w:t>Albrecht 2010</w:t>
        </w:r>
      </w:hyperlink>
      <w:r w:rsidR="00387870"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Albrecht&lt;/Author&gt;&lt;Year&gt;2010&lt;/Year&gt;&lt;RecNum&gt;1831&lt;/RecNum&gt;&lt;DisplayText&gt;[11]&lt;/DisplayText&gt;&lt;record&gt;&lt;rec-number&gt;1831&lt;/rec-number&gt;&lt;foreign-keys&gt;&lt;key app="EN" db-id="5rd9tv29z5xd0revrw5xdxzy5w5zpd9tvz55" timestamp="1488087622"&gt;1831&lt;/key&gt;&lt;/foreign-keys&gt;&lt;ref-type name="Journal Article"&gt;17&lt;/ref-type&gt;&lt;contributors&gt;&lt;authors&gt;&lt;author&gt;Albrecht, E.&lt;/author&gt;&lt;author&gt;Schoettker, P.&lt;/author&gt;&lt;/authors&gt;&lt;/contributors&gt;&lt;auth-address&gt;Centre Hospitalier Universitaire Vaudois, Lausanne, Switzerland.&lt;/auth-address&gt;&lt;titles&gt;&lt;title&gt;Images in clinical medicine. The jaw-thrust maneuver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32&lt;/pages&gt;&lt;volume&gt;363&lt;/volume&gt;&lt;number&gt;21&lt;/number&gt;&lt;edition&gt;2010/11/19&lt;/edition&gt;&lt;keywords&gt;&lt;keyword&gt;Humans&lt;/keyword&gt;&lt;keyword&gt;Jaw&lt;/keyword&gt;&lt;keyword&gt;Respiration, Artificial/*methods&lt;/keyword&gt;&lt;/keywords&gt;&lt;dates&gt;&lt;year&gt;2010&lt;/year&gt;&lt;pub-dates&gt;&lt;date&gt;Nov 18&lt;/date&gt;&lt;/pub-dates&gt;&lt;/dates&gt;&lt;isbn&gt;0028-4793&lt;/isbn&gt;&lt;accession-num&gt;21083381&lt;/accession-num&gt;&lt;urls&gt;&lt;/urls&gt;&lt;electronic-resource-num&gt;10.1056/NEJMicm0910490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1]</w:t>
      </w:r>
      <w:r w:rsidR="00722C04">
        <w:fldChar w:fldCharType="end"/>
      </w:r>
      <w:r w:rsidR="00387870" w:rsidRPr="005F0027">
        <w:t>)</w:t>
      </w:r>
    </w:p>
    <w:p w14:paraId="10276F53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DE2D35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1D1CBE8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2B2170A" w14:textId="77777777" w:rsidR="00BE5600" w:rsidRPr="004B7E61" w:rsidRDefault="00BE560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88831F6" w14:textId="5880B56A" w:rsidR="00387870" w:rsidRPr="005F0027" w:rsidRDefault="00116EC3" w:rsidP="005F0027">
      <w:pPr>
        <w:pStyle w:val="Brdtext"/>
      </w:pPr>
      <w:r>
        <w:t>k</w:t>
      </w:r>
      <w:r w:rsidR="00387870" w:rsidRPr="005F0027">
        <w:t>) Hur resonerar du kring näskantarell vid skalltrauma? (</w:t>
      </w:r>
      <w:hyperlink r:id="rId32" w:history="1">
        <w:r w:rsidR="00387870" w:rsidRPr="005F0027">
          <w:rPr>
            <w:rStyle w:val="Hyperlnk"/>
            <w:rFonts w:ascii="Times" w:hAnsi="Times"/>
          </w:rPr>
          <w:t>Roberts 2005</w:t>
        </w:r>
      </w:hyperlink>
      <w:r w:rsidR="00387870" w:rsidRPr="005F0027">
        <w:t xml:space="preserve"> </w:t>
      </w:r>
      <w:r w:rsidR="00722C04">
        <w:fldChar w:fldCharType="begin">
          <w:fldData xml:space="preserve">PEVuZE5vdGU+PENpdGU+PEF1dGhvcj5Sb2JlcnRzPC9BdXRob3I+PFllYXI+MjAwNTwvWWVhcj48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2JlcnRzPC9BdXRob3I+PFllYXI+MjAwNTwvWWVhcj48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12]</w:t>
      </w:r>
      <w:r w:rsidR="00722C04">
        <w:fldChar w:fldCharType="end"/>
      </w:r>
      <w:r w:rsidR="009E4A1D">
        <w:t xml:space="preserve"> </w:t>
      </w:r>
      <w:r w:rsidR="00356D71">
        <w:t>sista punkt i Conclusions;</w:t>
      </w:r>
      <w:r w:rsidR="00387870" w:rsidRPr="005F0027">
        <w:t xml:space="preserve"> </w:t>
      </w:r>
      <w:hyperlink r:id="rId33" w:history="1">
        <w:r w:rsidR="00387870" w:rsidRPr="005F0027">
          <w:rPr>
            <w:rStyle w:val="Hyperlnk"/>
            <w:rFonts w:ascii="Times" w:hAnsi="Times"/>
          </w:rPr>
          <w:t>Ellis 2006</w:t>
        </w:r>
      </w:hyperlink>
      <w:r w:rsidR="00387870"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Ellis&lt;/Author&gt;&lt;Year&gt;2006&lt;/Year&gt;&lt;RecNum&gt;2364&lt;/RecNum&gt;&lt;DisplayText&gt;[13]&lt;/DisplayText&gt;&lt;record&gt;&lt;rec-number&gt;2364&lt;/rec-number&gt;&lt;foreign-keys&gt;&lt;key app="EN" db-id="5rd9tv29z5xd0revrw5xdxzy5w5zpd9tvz55" timestamp="1522831116"&gt;2364&lt;/key&gt;&lt;/foreign-keys&gt;&lt;ref-type name="Journal Article"&gt;17&lt;/ref-type&gt;&lt;contributors&gt;&lt;authors&gt;&lt;author&gt;Ellis, D. Y.&lt;/author&gt;&lt;author&gt;Lambert, C.&lt;/author&gt;&lt;author&gt;Shirley, P.&lt;/author&gt;&lt;/authors&gt;&lt;/contributors&gt;&lt;titles&gt;&lt;title&gt;Intracranial placement of nasopharyngeal airways: is it all that rare?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661&lt;/pages&gt;&lt;volume&gt;23&lt;/volume&gt;&lt;number&gt;8&lt;/number&gt;&lt;edition&gt;2006/07/22&lt;/edition&gt;&lt;keywords&gt;&lt;keyword&gt;Airway Obstruction/*therapy&lt;/keyword&gt;&lt;keyword&gt;Craniocerebral Trauma/*therapy&lt;/keyword&gt;&lt;keyword&gt;Facial Injuries/therapy&lt;/keyword&gt;&lt;keyword&gt;Head Injuries, Penetrating/etiology&lt;/keyword&gt;&lt;keyword&gt;Humans&lt;/keyword&gt;&lt;keyword&gt;Intubation, Intratracheal/*adverse effects/methods&lt;/keyword&gt;&lt;keyword&gt;Male&lt;/keyword&gt;&lt;/keywords&gt;&lt;dates&gt;&lt;year&gt;2006&lt;/year&gt;&lt;pub-dates&gt;&lt;date&gt;Aug&lt;/date&gt;&lt;/pub-dates&gt;&lt;/dates&gt;&lt;isbn&gt;1472-0205&lt;/isbn&gt;&lt;accession-num&gt;16858116&lt;/accession-num&gt;&lt;urls&gt;&lt;/urls&gt;&lt;custom2&gt;PMC2564185&lt;/custom2&gt;&lt;electronic-resource-num&gt;10.1136/emj.2006.036541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3]</w:t>
      </w:r>
      <w:r w:rsidR="00722C04">
        <w:fldChar w:fldCharType="end"/>
      </w:r>
      <w:r w:rsidR="00356D71">
        <w:t>;</w:t>
      </w:r>
      <w:r w:rsidR="00387870" w:rsidRPr="005F0027">
        <w:t xml:space="preserve"> </w:t>
      </w:r>
      <w:hyperlink r:id="rId34" w:history="1">
        <w:r w:rsidR="00387870" w:rsidRPr="005F0027">
          <w:rPr>
            <w:rStyle w:val="Hyperlnk"/>
            <w:rFonts w:ascii="Times" w:hAnsi="Times"/>
          </w:rPr>
          <w:t>Steinbruner 2007</w:t>
        </w:r>
      </w:hyperlink>
      <w:r w:rsidR="00387870"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Steinbruner&lt;/Author&gt;&lt;Year&gt;2007&lt;/Year&gt;&lt;RecNum&gt;2363&lt;/RecNum&gt;&lt;DisplayText&gt;[14]&lt;/DisplayText&gt;&lt;record&gt;&lt;rec-number&gt;2363&lt;/rec-number&gt;&lt;foreign-keys&gt;&lt;key app="EN" db-id="5rd9tv29z5xd0revrw5xdxzy5w5zpd9tvz55" timestamp="1522830938"&gt;2363&lt;/key&gt;&lt;/foreign-keys&gt;&lt;ref-type name="Journal Article"&gt;17&lt;/ref-type&gt;&lt;contributors&gt;&lt;authors&gt;&lt;author&gt;Steinbruner, David&lt;/author&gt;&lt;author&gt;Mazur, Robert&lt;/author&gt;&lt;author&gt;Mahoney, Peter F.&lt;/author&gt;&lt;/authors&gt;&lt;/contributors&gt;&lt;titles&gt;&lt;title&gt;Intracranial placement of a nasopharyngeal airway in a gun shot victim&lt;/title&gt;&lt;secondary-title&gt;Emergency Medicine Journal : EMJ&lt;/secondary-title&gt;&lt;/titles&gt;&lt;periodical&gt;&lt;full-title&gt;Emerg Med J&lt;/full-title&gt;&lt;abbr-1&gt;Emergency medicine journal : EMJ&lt;/abbr-1&gt;&lt;/periodical&gt;&lt;pages&gt;311-311&lt;/pages&gt;&lt;volume&gt;24&lt;/volume&gt;&lt;number&gt;4&lt;/number&gt;&lt;dates&gt;&lt;year&gt;2007&lt;/year&gt;&lt;/dates&gt;&lt;publisher&gt;BMJ Group&lt;/publisher&gt;&lt;isbn&gt;1472-0205&amp;#xD;1472-0213&lt;/isbn&gt;&lt;accession-num&gt;PMC2658253&lt;/accession-num&gt;&lt;urls&gt;&lt;related-urls&gt;&lt;url&gt;http://www.ncbi.nlm.nih.gov/pmc/articles/PMC2658253/&lt;/url&gt;&lt;/related-urls&gt;&lt;/urls&gt;&lt;electronic-resource-num&gt;10.1136/emj.2007.046490&lt;/electronic-resource-num&gt;&lt;remote-database-name&gt;PMC&lt;/remote-database-name&gt;&lt;/record&gt;&lt;/Cite&gt;&lt;/EndNote&gt;</w:instrText>
      </w:r>
      <w:r w:rsidR="00722C04">
        <w:fldChar w:fldCharType="separate"/>
      </w:r>
      <w:r w:rsidR="00722C04">
        <w:rPr>
          <w:noProof/>
        </w:rPr>
        <w:t>[14]</w:t>
      </w:r>
      <w:r w:rsidR="00722C04">
        <w:fldChar w:fldCharType="end"/>
      </w:r>
      <w:r w:rsidR="00387870" w:rsidRPr="005F0027">
        <w:t>)</w:t>
      </w:r>
    </w:p>
    <w:p w14:paraId="5BF18A6D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584C31" w14:textId="77777777" w:rsidR="00387870" w:rsidRDefault="00387870" w:rsidP="00387870">
      <w:pPr>
        <w:tabs>
          <w:tab w:val="left" w:pos="2835"/>
        </w:tabs>
        <w:rPr>
          <w:rFonts w:ascii="Arial" w:hAnsi="Arial" w:cs="Arial"/>
          <w:color w:val="262626"/>
          <w:sz w:val="22"/>
          <w:szCs w:val="22"/>
          <w:u w:val="single" w:color="262626"/>
          <w:lang w:val="sv-SE"/>
        </w:rPr>
      </w:pPr>
    </w:p>
    <w:p w14:paraId="569B3977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52A7F20" w14:textId="77777777" w:rsidR="00BE5600" w:rsidRPr="004B7E61" w:rsidRDefault="00BE560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BF86499" w14:textId="2803EB60" w:rsidR="00387870" w:rsidRPr="005F0027" w:rsidRDefault="00116EC3" w:rsidP="005F0027">
      <w:pPr>
        <w:pStyle w:val="Brdtext"/>
        <w:rPr>
          <w:noProof/>
        </w:rPr>
      </w:pPr>
      <w:r>
        <w:t>l</w:t>
      </w:r>
      <w:r w:rsidR="00387870" w:rsidRPr="005F0027">
        <w:t>) En patient inblandad i en trafikolycka inkommer till akuten redan intuberad.  Hur bekräftar du att tuben ligger på rätt plats? (Rosen's 9th Chapter 1 s7-8)</w:t>
      </w:r>
    </w:p>
    <w:p w14:paraId="2337F74F" w14:textId="77777777" w:rsidR="00387870" w:rsidRDefault="00387870" w:rsidP="00387870">
      <w:pPr>
        <w:pStyle w:val="Brdtext2"/>
        <w:rPr>
          <w:lang w:val="sv-SE"/>
        </w:rPr>
      </w:pPr>
      <w:bookmarkStart w:id="258" w:name="_Toc235928313"/>
      <w:bookmarkStart w:id="259" w:name="_Toc235928373"/>
      <w:bookmarkStart w:id="260" w:name="_Toc235928457"/>
      <w:bookmarkStart w:id="261" w:name="_Toc235928519"/>
      <w:bookmarkStart w:id="262" w:name="_Toc244055587"/>
      <w:bookmarkStart w:id="263" w:name="_Toc244060372"/>
    </w:p>
    <w:p w14:paraId="35174E3E" w14:textId="77777777" w:rsidR="00387870" w:rsidRPr="004B7E61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264" w:name="_Toc245046884"/>
      <w:bookmarkStart w:id="265" w:name="_Toc245090787"/>
      <w:bookmarkStart w:id="266" w:name="_Toc245094454"/>
      <w:bookmarkStart w:id="267" w:name="_Toc245131875"/>
      <w:bookmarkStart w:id="268" w:name="_Toc245191813"/>
      <w:bookmarkStart w:id="269" w:name="_Toc245203291"/>
      <w:bookmarkStart w:id="270" w:name="_Toc245203510"/>
      <w:bookmarkStart w:id="271" w:name="_Toc245214455"/>
      <w:bookmarkStart w:id="272" w:name="_Toc245219224"/>
      <w:bookmarkStart w:id="273" w:name="_Toc245219271"/>
      <w:bookmarkStart w:id="274" w:name="_Toc245284795"/>
      <w:bookmarkStart w:id="275" w:name="_Toc245312158"/>
      <w:bookmarkStart w:id="276" w:name="_Toc245312419"/>
      <w:bookmarkStart w:id="277" w:name="_Toc245312548"/>
      <w:bookmarkStart w:id="278" w:name="_Toc245312699"/>
      <w:bookmarkStart w:id="279" w:name="_Toc245313075"/>
      <w:bookmarkStart w:id="280" w:name="_Toc245485459"/>
      <w:bookmarkStart w:id="281" w:name="_Toc245647604"/>
      <w:bookmarkStart w:id="282" w:name="_Toc383850843"/>
      <w:bookmarkStart w:id="283" w:name="_Toc383858231"/>
      <w:bookmarkStart w:id="284" w:name="_Toc384463553"/>
      <w:bookmarkStart w:id="285" w:name="_Toc384463731"/>
      <w:bookmarkStart w:id="286" w:name="_Toc384463839"/>
      <w:bookmarkStart w:id="287" w:name="_Toc384563551"/>
      <w:bookmarkStart w:id="288" w:name="_Toc384728593"/>
      <w:bookmarkStart w:id="289" w:name="_Toc384731240"/>
      <w:bookmarkStart w:id="290" w:name="_Toc384732218"/>
      <w:bookmarkStart w:id="291" w:name="_Toc429570611"/>
      <w:bookmarkStart w:id="292" w:name="_Toc429570825"/>
      <w:bookmarkStart w:id="293" w:name="_Toc429581251"/>
      <w:bookmarkStart w:id="294" w:name="_Toc429581309"/>
      <w:bookmarkStart w:id="295" w:name="_Toc429582555"/>
      <w:bookmarkStart w:id="296" w:name="_Toc429585144"/>
      <w:bookmarkStart w:id="297" w:name="_Toc429586109"/>
      <w:r>
        <w:rPr>
          <w:lang w:val="sv-SE"/>
        </w:rPr>
        <w:t>3</w:t>
      </w:r>
      <w:r w:rsidRPr="004B7E61">
        <w:rPr>
          <w:lang w:val="sv-SE"/>
        </w:rPr>
        <w:t>-Breathing</w:t>
      </w:r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</w:p>
    <w:p w14:paraId="5A21715F" w14:textId="2015090E" w:rsidR="00387870" w:rsidRPr="005F0027" w:rsidRDefault="00387870" w:rsidP="005F0027">
      <w:pPr>
        <w:pStyle w:val="Brdtext"/>
      </w:pPr>
      <w:r w:rsidRPr="005F0027">
        <w:rPr>
          <w:rFonts w:ascii="Times" w:hAnsi="Times"/>
        </w:rPr>
        <w:t xml:space="preserve">a) Vilka fyra variabler bedöms under ”B” enligt SWESEM? </w:t>
      </w:r>
      <w:r w:rsidR="00276E71" w:rsidRPr="005E00DC">
        <w:t>(</w:t>
      </w:r>
      <w:hyperlink r:id="rId35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291D58AA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A5BB3B6" w14:textId="77777777" w:rsidR="00BE5600" w:rsidRDefault="00BE5600" w:rsidP="005F0027">
      <w:pPr>
        <w:pStyle w:val="Brdtext"/>
      </w:pPr>
    </w:p>
    <w:p w14:paraId="3B0A29B8" w14:textId="77777777" w:rsidR="00BE5600" w:rsidRDefault="00BE5600" w:rsidP="005F0027">
      <w:pPr>
        <w:pStyle w:val="Brdtext"/>
      </w:pPr>
    </w:p>
    <w:p w14:paraId="0FEF55E2" w14:textId="77777777" w:rsidR="00BE5600" w:rsidRDefault="00BE5600" w:rsidP="005F0027">
      <w:pPr>
        <w:pStyle w:val="Brdtext"/>
      </w:pPr>
    </w:p>
    <w:p w14:paraId="65DF4527" w14:textId="77777777" w:rsidR="00387870" w:rsidRPr="005F0027" w:rsidRDefault="00387870" w:rsidP="005F0027">
      <w:pPr>
        <w:pStyle w:val="Brdtext"/>
      </w:pPr>
      <w:r w:rsidRPr="005F0027">
        <w:t>b) Vad är patientens minutvolym? (</w:t>
      </w:r>
      <w:hyperlink r:id="rId36" w:history="1">
        <w:r w:rsidRPr="005F0027">
          <w:rPr>
            <w:rStyle w:val="Hyperlnk"/>
            <w:rFonts w:ascii="Times" w:hAnsi="Times"/>
            <w:lang w:eastAsia="ja-JP"/>
          </w:rPr>
          <w:t>Wikipedia</w:t>
        </w:r>
      </w:hyperlink>
      <w:r w:rsidRPr="005F0027">
        <w:t>)</w:t>
      </w:r>
    </w:p>
    <w:p w14:paraId="416CC960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26114C27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6BBE7100" w14:textId="77777777" w:rsidR="00BE5600" w:rsidRDefault="00BE560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04020C28" w14:textId="77777777" w:rsidR="00BE5600" w:rsidRPr="004B7E61" w:rsidRDefault="00BE5600" w:rsidP="00387870">
      <w:pPr>
        <w:tabs>
          <w:tab w:val="left" w:pos="2835"/>
        </w:tabs>
        <w:rPr>
          <w:rFonts w:ascii="Times" w:hAnsi="Times"/>
          <w:b/>
          <w:sz w:val="24"/>
          <w:lang w:eastAsia="ja-JP"/>
        </w:rPr>
      </w:pPr>
    </w:p>
    <w:p w14:paraId="00A33BE1" w14:textId="58F3A1A4" w:rsidR="00387870" w:rsidRPr="005F0027" w:rsidRDefault="00387870" w:rsidP="005F0027">
      <w:pPr>
        <w:pStyle w:val="Brdtext"/>
      </w:pPr>
      <w:r w:rsidRPr="005F0027">
        <w:rPr>
          <w:lang w:eastAsia="ja-JP"/>
        </w:rPr>
        <w:t xml:space="preserve">c) </w:t>
      </w:r>
      <w:r w:rsidRPr="005F0027">
        <w:t>En 20 årig man inkommer efter en traktorolycka.  Hans bröstkorg rör sig konstigt ut (</w:t>
      </w:r>
      <w:hyperlink r:id="rId37" w:history="1">
        <w:r w:rsidRPr="005F0027">
          <w:rPr>
            <w:rStyle w:val="Hyperlnk"/>
            <w:rFonts w:ascii="Times" w:hAnsi="Times"/>
          </w:rPr>
          <w:t>Alexander 2010</w:t>
        </w:r>
      </w:hyperlink>
      <w:r w:rsidRPr="005F0027">
        <w:t xml:space="preserve"> </w:t>
      </w:r>
      <w:r w:rsidR="00722C04">
        <w:fldChar w:fldCharType="begin"/>
      </w:r>
      <w:r w:rsidR="00722C04">
        <w:instrText xml:space="preserve"> ADDIN EN.CITE &lt;EndNote&gt;&lt;Cite&gt;&lt;Author&gt;Alexander&lt;/Author&gt;&lt;Year&gt;2010&lt;/Year&gt;&lt;RecNum&gt;2369&lt;/RecNum&gt;&lt;DisplayText&gt;[15]&lt;/DisplayText&gt;&lt;record&gt;&lt;rec-number&gt;2369&lt;/rec-number&gt;&lt;foreign-keys&gt;&lt;key app="EN" db-id="5rd9tv29z5xd0revrw5xdxzy5w5zpd9tvz55" timestamp="1522836912"&gt;2369&lt;/key&gt;&lt;/foreign-keys&gt;&lt;ref-type name="Journal Article"&gt;17&lt;/ref-type&gt;&lt;contributors&gt;&lt;authors&gt;&lt;author&gt;Alexander, P.&lt;/author&gt;&lt;/authors&gt;&lt;/contributors&gt;&lt;auth-address&gt;Lady Willingdon Hospital, Manali, Himachal Pradesh, India. philalex1@gmail.com&lt;/auth-address&gt;&lt;titles&gt;&lt;title&gt;Images in clinical medicine. Flail chest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35&lt;/pages&gt;&lt;volume&gt;363&lt;/volume&gt;&lt;number&gt;23&lt;/number&gt;&lt;edition&gt;2010/12/03&lt;/edition&gt;&lt;keywords&gt;&lt;keyword&gt;Flail Chest/pathology/*physiopathology&lt;/keyword&gt;&lt;keyword&gt;Humans&lt;/keyword&gt;&lt;keyword&gt;Male&lt;/keyword&gt;&lt;keyword&gt;Motion&lt;/keyword&gt;&lt;keyword&gt;Rib Fractures/physiopathology&lt;/keyword&gt;&lt;keyword&gt;Young Adult&lt;/keyword&gt;&lt;/keywords&gt;&lt;dates&gt;&lt;year&gt;2010&lt;/year&gt;&lt;pub-dates&gt;&lt;date&gt;Dec 2&lt;/date&gt;&lt;/pub-dates&gt;&lt;/dates&gt;&lt;isbn&gt;0028-4793&lt;/isbn&gt;&lt;accession-num&gt;21121828&lt;/accession-num&gt;&lt;urls&gt;&lt;/urls&gt;&lt;electronic-resource-num&gt;10.1056/NEJMicm0904437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5]</w:t>
      </w:r>
      <w:r w:rsidR="00722C04">
        <w:fldChar w:fldCharType="end"/>
      </w:r>
      <w:r w:rsidR="00C4217B">
        <w:t xml:space="preserve"> Videon</w:t>
      </w:r>
      <w:r w:rsidRPr="005F0027">
        <w:t xml:space="preserve">).  Syresaturationen stiger dåligt trots en andningsfrekvens på 36 och ≥ 10 L O2 </w:t>
      </w:r>
      <w:r w:rsidR="00451A85">
        <w:t xml:space="preserve">via mask med reservoir.  Varför?  Hur skulle du </w:t>
      </w:r>
      <w:r w:rsidR="00451A85" w:rsidRPr="00451A85">
        <w:rPr>
          <w:i/>
        </w:rPr>
        <w:t>initialt</w:t>
      </w:r>
      <w:r w:rsidR="00451A85">
        <w:t xml:space="preserve"> åtgärda patientens B problem?</w:t>
      </w:r>
    </w:p>
    <w:p w14:paraId="08F77126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53558CD3" w14:textId="77777777" w:rsidR="007D0051" w:rsidRDefault="007D0051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14085312" w14:textId="77777777" w:rsidR="007D0051" w:rsidRDefault="007D0051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1E67A84B" w14:textId="77777777" w:rsidR="007D0051" w:rsidRPr="004B7E61" w:rsidRDefault="007D005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7BC73C8" w14:textId="234F0B1A" w:rsidR="00387870" w:rsidRPr="005F0027" w:rsidRDefault="00387870" w:rsidP="005F0027">
      <w:pPr>
        <w:pStyle w:val="Brdtext"/>
      </w:pPr>
      <w:r w:rsidRPr="005F0027">
        <w:t>d) En 4 årig flicka inkommer till akuten efter att familjens pittbull rev ett håll i hennes bröstkorg</w:t>
      </w:r>
      <w:r w:rsidR="00436D0B">
        <w:t xml:space="preserve"> (</w:t>
      </w:r>
      <w:hyperlink r:id="rId38" w:history="1">
        <w:r w:rsidR="00436D0B" w:rsidRPr="00D93DC6">
          <w:rPr>
            <w:rStyle w:val="Hyperlnk"/>
          </w:rPr>
          <w:t>https://www.youtube.com/watch?v=linfNOHP4b8</w:t>
        </w:r>
      </w:hyperlink>
      <w:r w:rsidR="00436D0B">
        <w:t>)</w:t>
      </w:r>
      <w:r w:rsidRPr="005F0027">
        <w:t>.  Du hör att luft sugs in vid inandning.  Vad kallas detta tillstånd för?  Hur åtgärder man tillståndet initialt?</w:t>
      </w:r>
      <w:r w:rsidR="00451A85">
        <w:t xml:space="preserve"> (</w:t>
      </w:r>
      <w:hyperlink r:id="rId39" w:history="1">
        <w:r w:rsidR="00451A85" w:rsidRPr="00451A85">
          <w:rPr>
            <w:rStyle w:val="Hyperlnk"/>
          </w:rPr>
          <w:t>Butler 2013</w:t>
        </w:r>
      </w:hyperlink>
      <w:r w:rsidR="00451A85">
        <w:t xml:space="preserve"> </w:t>
      </w:r>
      <w:r w:rsidR="00722C04">
        <w:fldChar w:fldCharType="begin"/>
      </w:r>
      <w:r w:rsidR="00722C04">
        <w:instrText xml:space="preserve"> ADDIN EN.CITE &lt;EndNote&gt;&lt;Cite&gt;&lt;Author&gt;Butler&lt;/Author&gt;&lt;Year&gt;2013&lt;/Year&gt;&lt;RecNum&gt;1091&lt;/RecNum&gt;&lt;DisplayText&gt;[16]&lt;/DisplayText&gt;&lt;record&gt;&lt;rec-number&gt;1091&lt;/rec-number&gt;&lt;foreign-keys&gt;&lt;key app="EN" db-id="5rd9tv29z5xd0revrw5xdxzy5w5zpd9tvz55" timestamp="0"&gt;1091&lt;/key&gt;&lt;/foreign-keys&gt;&lt;ref-type name="Journal Article"&gt;17&lt;/ref-type&gt;&lt;contributors&gt;&lt;authors&gt;&lt;author&gt;Butler, F. K.&lt;/author&gt;&lt;author&gt;Dubose, J. J.&lt;/author&gt;&lt;author&gt;Otten, E. J.&lt;/author&gt;&lt;author&gt;Bennett, D. R.&lt;/author&gt;&lt;author&gt;Gerhardt, R. T.&lt;/author&gt;&lt;author&gt;Kheirabadi, B. S.&lt;/author&gt;&lt;author&gt;Gross, K. R.&lt;/author&gt;&lt;author&gt;Cap, A. P.&lt;/author&gt;&lt;author&gt;Littlejohn, L. F.&lt;/author&gt;&lt;author&gt;Edgar, E. P.&lt;/author&gt;&lt;author&gt;Shackelford, S. A.&lt;/author&gt;&lt;author&gt;Blackbourne, L. H.&lt;/author&gt;&lt;author&gt;Kotwal, R. S.&lt;/author&gt;&lt;author&gt;Holcomb, J. B.&lt;/author&gt;&lt;author&gt;Bailey, J. A.&lt;/author&gt;&lt;/authors&gt;&lt;/contributors&gt;&lt;titles&gt;&lt;title&gt;Management of Open Pneumothorax in Tactical Combat Casualty Care: TCCC Guidelines Change 13-02&lt;/title&gt;&lt;secondary-title&gt;J Spec Oper Med&lt;/secondary-title&gt;&lt;alt-title&gt;Journal of special operations medicine : a peer reviewed journal for SOF medical professionals&lt;/alt-title&gt;&lt;/titles&gt;&lt;periodical&gt;&lt;full-title&gt;J Spec Oper Med&lt;/full-title&gt;&lt;abbr-1&gt;Journal of special operations medicine : a peer reviewed journal for SOF medical professionals&lt;/abbr-1&gt;&lt;/periodical&gt;&lt;alt-periodical&gt;&lt;full-title&gt;J Spec Oper Med&lt;/full-title&gt;&lt;abbr-1&gt;Journal of special operations medicine : a peer reviewed journal for SOF medical professionals&lt;/abbr-1&gt;&lt;/alt-periodical&gt;&lt;pages&gt;81-6&lt;/pages&gt;&lt;volume&gt;13&lt;/volume&gt;&lt;number&gt;3&lt;/number&gt;&lt;edition&gt;2013/09/21&lt;/edition&gt;&lt;dates&gt;&lt;year&gt;2013&lt;/year&gt;&lt;pub-dates&gt;&lt;date&gt;Fall&lt;/date&gt;&lt;/pub-dates&gt;&lt;/dates&gt;&lt;isbn&gt;1553-9768 (Print)&amp;#xD;1553-9768 (Linking)&lt;/isbn&gt;&lt;accession-num&gt;24048995&lt;/accession-num&gt;&lt;urls&gt;&lt;related-urls&gt;&lt;url&gt;http://www.ncbi.nlm.nih.gov/pubmed/24048995&lt;/url&gt;&lt;/related-urls&gt;&lt;/urls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6]</w:t>
      </w:r>
      <w:r w:rsidR="00722C04">
        <w:fldChar w:fldCharType="end"/>
      </w:r>
      <w:r w:rsidR="00C4217B">
        <w:rPr>
          <w:lang w:val="en-CA" w:eastAsia="ja-JP"/>
        </w:rPr>
        <w:t xml:space="preserve"> A</w:t>
      </w:r>
      <w:r w:rsidR="00525740">
        <w:rPr>
          <w:lang w:val="en-CA" w:eastAsia="ja-JP"/>
        </w:rPr>
        <w:t>bstract).  Hur skulle man kunna improvisera en "vented chest seal"?</w:t>
      </w:r>
    </w:p>
    <w:p w14:paraId="04B966DD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7ABDBCA" w14:textId="77777777" w:rsidR="00387870" w:rsidRPr="002C2433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298" w:name="_Toc235928314"/>
      <w:bookmarkStart w:id="299" w:name="_Toc235928374"/>
      <w:bookmarkStart w:id="300" w:name="_Toc235928458"/>
      <w:bookmarkStart w:id="301" w:name="_Toc235928520"/>
      <w:bookmarkStart w:id="302" w:name="_Toc244055588"/>
      <w:bookmarkStart w:id="303" w:name="_Toc244060373"/>
      <w:bookmarkStart w:id="304" w:name="_Toc245046885"/>
      <w:bookmarkStart w:id="305" w:name="_Toc245090788"/>
      <w:bookmarkStart w:id="306" w:name="_Toc245094455"/>
      <w:bookmarkStart w:id="307" w:name="_Toc245131876"/>
      <w:bookmarkStart w:id="308" w:name="_Toc245191814"/>
      <w:bookmarkStart w:id="309" w:name="_Toc245203292"/>
      <w:bookmarkStart w:id="310" w:name="_Toc245203511"/>
      <w:bookmarkStart w:id="311" w:name="_Toc245214456"/>
      <w:bookmarkStart w:id="312" w:name="_Toc245219225"/>
      <w:bookmarkStart w:id="313" w:name="_Toc245219272"/>
      <w:bookmarkStart w:id="314" w:name="_Toc245284796"/>
      <w:bookmarkStart w:id="315" w:name="_Toc245312159"/>
      <w:bookmarkStart w:id="316" w:name="_Toc245312420"/>
      <w:bookmarkStart w:id="317" w:name="_Toc245312549"/>
      <w:bookmarkStart w:id="318" w:name="_Toc245312700"/>
      <w:bookmarkStart w:id="319" w:name="_Toc245313076"/>
      <w:bookmarkStart w:id="320" w:name="_Toc245485460"/>
      <w:bookmarkStart w:id="321" w:name="_Toc245647605"/>
      <w:bookmarkStart w:id="322" w:name="_Toc383850844"/>
      <w:bookmarkStart w:id="323" w:name="_Toc383858232"/>
      <w:bookmarkStart w:id="324" w:name="_Toc384463554"/>
      <w:bookmarkStart w:id="325" w:name="_Toc384463732"/>
      <w:bookmarkStart w:id="326" w:name="_Toc384463840"/>
      <w:bookmarkStart w:id="327" w:name="_Toc384563552"/>
      <w:bookmarkStart w:id="328" w:name="_Toc384728594"/>
      <w:bookmarkStart w:id="329" w:name="_Toc384731241"/>
      <w:bookmarkStart w:id="330" w:name="_Toc384732219"/>
      <w:bookmarkStart w:id="331" w:name="_Toc429570612"/>
      <w:bookmarkStart w:id="332" w:name="_Toc429570826"/>
      <w:bookmarkStart w:id="333" w:name="_Toc429581252"/>
      <w:bookmarkStart w:id="334" w:name="_Toc429581310"/>
      <w:bookmarkStart w:id="335" w:name="_Toc429582556"/>
      <w:bookmarkStart w:id="336" w:name="_Toc429585145"/>
      <w:bookmarkStart w:id="337" w:name="_Toc429586110"/>
      <w:r>
        <w:t>4</w:t>
      </w:r>
      <w:r w:rsidRPr="00C8202B">
        <w:t>-Circulation</w:t>
      </w:r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</w:p>
    <w:p w14:paraId="771BB45D" w14:textId="65298651" w:rsidR="00387870" w:rsidRPr="005E00DC" w:rsidRDefault="00387870" w:rsidP="005E00DC">
      <w:pPr>
        <w:pStyle w:val="Brdtext"/>
      </w:pPr>
      <w:r w:rsidRPr="005E00DC">
        <w:rPr>
          <w:rFonts w:ascii="Times" w:hAnsi="Times"/>
        </w:rPr>
        <w:t xml:space="preserve">a) Vilka variabler bedöms under ”C” enligt SWESEM? </w:t>
      </w:r>
      <w:r w:rsidR="00276E71" w:rsidRPr="005E00DC">
        <w:t>(</w:t>
      </w:r>
      <w:hyperlink r:id="rId40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2AA438AF" w14:textId="77777777" w:rsidR="00387870" w:rsidRDefault="00387870" w:rsidP="005E00DC">
      <w:pPr>
        <w:pStyle w:val="Brdtext"/>
      </w:pPr>
    </w:p>
    <w:p w14:paraId="09AFF50E" w14:textId="77777777" w:rsidR="007D0051" w:rsidRDefault="007D0051" w:rsidP="005E00DC">
      <w:pPr>
        <w:pStyle w:val="Brdtext"/>
      </w:pPr>
    </w:p>
    <w:p w14:paraId="3E58C937" w14:textId="77777777" w:rsidR="007D0051" w:rsidRDefault="007D0051" w:rsidP="005E00DC">
      <w:pPr>
        <w:pStyle w:val="Brdtext"/>
      </w:pPr>
    </w:p>
    <w:p w14:paraId="6F2C267C" w14:textId="77777777" w:rsidR="007D0051" w:rsidRPr="005E00DC" w:rsidRDefault="007D0051" w:rsidP="005E00DC">
      <w:pPr>
        <w:pStyle w:val="Brdtext"/>
      </w:pPr>
    </w:p>
    <w:p w14:paraId="791F4A24" w14:textId="4BCD3FAF" w:rsidR="00387870" w:rsidRPr="005E00DC" w:rsidRDefault="00387870" w:rsidP="005E00DC">
      <w:pPr>
        <w:pStyle w:val="Brdtext"/>
      </w:pPr>
      <w:r w:rsidRPr="005E00DC">
        <w:t>b) Hur undersöker du bäckenringen enligt Rajab? (</w:t>
      </w:r>
      <w:hyperlink r:id="rId41" w:history="1">
        <w:r w:rsidRPr="005E00DC">
          <w:rPr>
            <w:rStyle w:val="Hyperlnk"/>
            <w:rFonts w:ascii="Times" w:hAnsi="Times"/>
          </w:rPr>
          <w:t>Rajab 2013</w:t>
        </w:r>
      </w:hyperlink>
      <w:r w:rsidRPr="005E00DC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5E00DC">
        <w:t>)</w:t>
      </w:r>
    </w:p>
    <w:p w14:paraId="406C4C9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2810FC1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BCD4548" w14:textId="77777777" w:rsidR="007D0051" w:rsidRDefault="007D005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E793BA" w14:textId="77777777" w:rsidR="007D0051" w:rsidRDefault="007D005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C464F22" w14:textId="6E691211" w:rsidR="00387870" w:rsidRPr="005E00DC" w:rsidRDefault="00387870" w:rsidP="005E00DC">
      <w:pPr>
        <w:pStyle w:val="Brdtext"/>
      </w:pPr>
      <w:r w:rsidRPr="005E00DC">
        <w:t>c) Du misstänker en bäckenfraktur.  När är bäckengördel kontraindicerad? (</w:t>
      </w:r>
      <w:hyperlink r:id="rId42" w:history="1">
        <w:r w:rsidRPr="005E00DC">
          <w:rPr>
            <w:rStyle w:val="Hyperlnk"/>
            <w:rFonts w:ascii="Times" w:hAnsi="Times"/>
          </w:rPr>
          <w:t>Rajab 2013</w:t>
        </w:r>
      </w:hyperlink>
      <w:r w:rsidRPr="005E00DC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5E00DC">
        <w:t>)</w:t>
      </w:r>
    </w:p>
    <w:p w14:paraId="00569409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360C403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A68BA88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EC8C142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24C8F17" w14:textId="5A2F4DCF" w:rsidR="00387870" w:rsidRPr="005E00DC" w:rsidRDefault="00387870" w:rsidP="005E00DC">
      <w:pPr>
        <w:pStyle w:val="Brdtext"/>
      </w:pPr>
      <w:r w:rsidRPr="005E00DC">
        <w:t>d) Var bör bäckengördeln trycka på? (</w:t>
      </w:r>
      <w:hyperlink r:id="rId43" w:history="1">
        <w:r w:rsidRPr="005E00DC">
          <w:rPr>
            <w:rStyle w:val="Hyperlnk"/>
            <w:rFonts w:ascii="Times" w:hAnsi="Times"/>
          </w:rPr>
          <w:t>Rajab 2013</w:t>
        </w:r>
      </w:hyperlink>
      <w:r w:rsidRPr="005E00DC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5E00DC">
        <w:t>)</w:t>
      </w:r>
    </w:p>
    <w:p w14:paraId="0E1A43B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1E6E69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6AAD040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20407D5" w14:textId="77777777" w:rsidR="003E111C" w:rsidRDefault="003E111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22853BE" w14:textId="77777777" w:rsidR="00387870" w:rsidRPr="00796C8D" w:rsidRDefault="00387870" w:rsidP="00796C8D">
      <w:pPr>
        <w:pStyle w:val="Brdtext"/>
        <w:rPr>
          <w:rFonts w:cs="AdvPA0C4"/>
          <w:szCs w:val="24"/>
          <w:lang w:bidi="sv-SE"/>
        </w:rPr>
      </w:pPr>
      <w:r w:rsidRPr="00796C8D">
        <w:t>Intraosseös nål i tibia och humerus täcks i pretest 10 infarter, drän, sårskada.</w:t>
      </w:r>
    </w:p>
    <w:p w14:paraId="70217EA8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004DCAE" w14:textId="77777777" w:rsidR="00387870" w:rsidRPr="00E4677E" w:rsidRDefault="00387870" w:rsidP="00387870">
      <w:pPr>
        <w:pStyle w:val="Rubrik2"/>
        <w:rPr>
          <w:b w:val="0"/>
          <w:lang w:val="sv-SE"/>
        </w:rPr>
      </w:pPr>
      <w:bookmarkStart w:id="338" w:name="_Toc235928316"/>
      <w:bookmarkStart w:id="339" w:name="_Toc235928376"/>
      <w:bookmarkStart w:id="340" w:name="_Toc235928460"/>
      <w:bookmarkStart w:id="341" w:name="_Toc235928522"/>
      <w:bookmarkStart w:id="342" w:name="_Toc244055591"/>
      <w:bookmarkStart w:id="343" w:name="_Toc244060376"/>
      <w:bookmarkStart w:id="344" w:name="_Toc245046887"/>
      <w:bookmarkStart w:id="345" w:name="_Toc245090790"/>
      <w:bookmarkStart w:id="346" w:name="_Toc245094456"/>
      <w:bookmarkStart w:id="347" w:name="_Toc245131877"/>
      <w:bookmarkStart w:id="348" w:name="_Toc245191815"/>
      <w:bookmarkStart w:id="349" w:name="_Toc245203293"/>
      <w:bookmarkStart w:id="350" w:name="_Toc245203512"/>
      <w:bookmarkStart w:id="351" w:name="_Toc245214457"/>
      <w:bookmarkStart w:id="352" w:name="_Toc245219227"/>
      <w:bookmarkStart w:id="353" w:name="_Toc245219274"/>
      <w:bookmarkStart w:id="354" w:name="_Toc245284798"/>
      <w:bookmarkStart w:id="355" w:name="_Toc245312160"/>
      <w:bookmarkStart w:id="356" w:name="_Toc245312421"/>
      <w:bookmarkStart w:id="357" w:name="_Toc245312550"/>
      <w:bookmarkStart w:id="358" w:name="_Toc245312701"/>
      <w:bookmarkStart w:id="359" w:name="_Toc245313077"/>
      <w:r>
        <w:rPr>
          <w:rFonts w:eastAsia="Times New Roman"/>
          <w:bCs w:val="0"/>
          <w:iCs w:val="0"/>
          <w:szCs w:val="20"/>
          <w:lang w:val="sv-SE"/>
        </w:rPr>
        <w:br w:type="page"/>
      </w:r>
      <w:bookmarkStart w:id="360" w:name="_Toc245485461"/>
      <w:bookmarkStart w:id="361" w:name="_Toc245647606"/>
      <w:bookmarkStart w:id="362" w:name="_Toc383850845"/>
      <w:bookmarkStart w:id="363" w:name="_Toc383858233"/>
      <w:bookmarkStart w:id="364" w:name="_Toc384463555"/>
      <w:bookmarkStart w:id="365" w:name="_Toc384463733"/>
      <w:bookmarkStart w:id="366" w:name="_Toc384463841"/>
      <w:bookmarkStart w:id="367" w:name="_Toc384563553"/>
      <w:bookmarkStart w:id="368" w:name="_Toc384728595"/>
      <w:bookmarkStart w:id="369" w:name="_Toc384731242"/>
      <w:bookmarkStart w:id="370" w:name="_Toc384732220"/>
      <w:bookmarkStart w:id="371" w:name="_Toc429570613"/>
      <w:bookmarkStart w:id="372" w:name="_Toc429570827"/>
      <w:bookmarkStart w:id="373" w:name="_Toc429581253"/>
      <w:bookmarkStart w:id="374" w:name="_Toc429581311"/>
      <w:bookmarkStart w:id="375" w:name="_Toc429582557"/>
      <w:bookmarkStart w:id="376" w:name="_Toc429585146"/>
      <w:bookmarkStart w:id="377" w:name="_Toc429586111"/>
      <w:r>
        <w:rPr>
          <w:lang w:val="sv-SE"/>
        </w:rPr>
        <w:t>5</w:t>
      </w:r>
      <w:r w:rsidRPr="002C2433">
        <w:rPr>
          <w:lang w:val="sv-SE"/>
        </w:rPr>
        <w:t>-Disability</w:t>
      </w:r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</w:p>
    <w:p w14:paraId="6592DD8B" w14:textId="71197E4E" w:rsidR="00387870" w:rsidRPr="00796C8D" w:rsidRDefault="00387870" w:rsidP="00796C8D">
      <w:pPr>
        <w:pStyle w:val="Brdtext"/>
      </w:pPr>
      <w:r w:rsidRPr="00796C8D">
        <w:t xml:space="preserve">a) Vilka </w:t>
      </w:r>
      <w:r w:rsidR="00684A33">
        <w:t>variabler</w:t>
      </w:r>
      <w:r w:rsidRPr="00796C8D">
        <w:t xml:space="preserve"> bedöms under ”D” SWESEM? </w:t>
      </w:r>
      <w:r w:rsidR="00276E71" w:rsidRPr="005E00DC">
        <w:t>(</w:t>
      </w:r>
      <w:hyperlink r:id="rId44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0982206E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32B9CAC5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1CA4B199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  <w:lang w:val="sv-SE"/>
        </w:rPr>
      </w:pPr>
    </w:p>
    <w:p w14:paraId="753DFFBD" w14:textId="77777777" w:rsidR="00E45CF7" w:rsidRPr="004B7E61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022D3C8" w14:textId="77777777" w:rsidR="00387870" w:rsidRDefault="00387870" w:rsidP="00796C8D">
      <w:pPr>
        <w:pStyle w:val="Brdtext"/>
      </w:pPr>
      <w:r w:rsidRPr="004B7E61">
        <w:t xml:space="preserve">b) </w:t>
      </w:r>
      <w:r>
        <w:t>Vad bör man även kontrollera om patienten är medvetandesänkt ("DEFG")?</w:t>
      </w:r>
    </w:p>
    <w:p w14:paraId="332385DC" w14:textId="77777777" w:rsidR="00387870" w:rsidRDefault="00387870" w:rsidP="00796C8D">
      <w:pPr>
        <w:pStyle w:val="Brdtext"/>
      </w:pPr>
    </w:p>
    <w:p w14:paraId="74D31978" w14:textId="77777777" w:rsidR="00387870" w:rsidRDefault="00387870" w:rsidP="00796C8D">
      <w:pPr>
        <w:pStyle w:val="Brdtext"/>
      </w:pPr>
    </w:p>
    <w:p w14:paraId="6184F48C" w14:textId="77777777" w:rsidR="00387870" w:rsidRDefault="00387870" w:rsidP="00796C8D">
      <w:pPr>
        <w:pStyle w:val="Brdtext"/>
      </w:pPr>
    </w:p>
    <w:p w14:paraId="44A684B0" w14:textId="77777777" w:rsidR="00387870" w:rsidRDefault="00387870" w:rsidP="00796C8D">
      <w:pPr>
        <w:pStyle w:val="Brdtext"/>
      </w:pPr>
    </w:p>
    <w:p w14:paraId="6688E899" w14:textId="77777777" w:rsidR="00E45CF7" w:rsidRDefault="00E45CF7" w:rsidP="00796C8D">
      <w:pPr>
        <w:pStyle w:val="Brdtext"/>
      </w:pPr>
    </w:p>
    <w:p w14:paraId="433D2802" w14:textId="77777777" w:rsidR="00387870" w:rsidRPr="004B7E61" w:rsidRDefault="00387870" w:rsidP="00796C8D">
      <w:pPr>
        <w:pStyle w:val="Brdtext"/>
      </w:pPr>
      <w:r>
        <w:t xml:space="preserve">c) </w:t>
      </w:r>
      <w:r w:rsidRPr="004B7E61">
        <w:t>Varför är det fördelaktigt att bedöma ”D” innan man seder</w:t>
      </w:r>
      <w:r>
        <w:t>ar, paralyserar och intuberar</w:t>
      </w:r>
      <w:r w:rsidRPr="004B7E61">
        <w:t>?</w:t>
      </w:r>
    </w:p>
    <w:p w14:paraId="1C34A6ED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AF48F8A" w14:textId="77777777" w:rsidR="00387870" w:rsidRPr="002C2433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378" w:name="_Toc235928317"/>
      <w:bookmarkStart w:id="379" w:name="_Toc235928377"/>
      <w:bookmarkStart w:id="380" w:name="_Toc235928461"/>
      <w:bookmarkStart w:id="381" w:name="_Toc235928523"/>
      <w:bookmarkStart w:id="382" w:name="_Toc244055592"/>
      <w:bookmarkStart w:id="383" w:name="_Toc244060377"/>
      <w:bookmarkStart w:id="384" w:name="_Toc245046888"/>
      <w:bookmarkStart w:id="385" w:name="_Toc245090791"/>
      <w:bookmarkStart w:id="386" w:name="_Toc245094457"/>
      <w:bookmarkStart w:id="387" w:name="_Toc245131878"/>
      <w:bookmarkStart w:id="388" w:name="_Toc245191816"/>
      <w:bookmarkStart w:id="389" w:name="_Toc245203294"/>
      <w:bookmarkStart w:id="390" w:name="_Toc245203513"/>
      <w:bookmarkStart w:id="391" w:name="_Toc245214458"/>
      <w:bookmarkStart w:id="392" w:name="_Toc245219228"/>
      <w:bookmarkStart w:id="393" w:name="_Toc245219275"/>
      <w:bookmarkStart w:id="394" w:name="_Toc245284799"/>
      <w:bookmarkStart w:id="395" w:name="_Toc245312161"/>
      <w:bookmarkStart w:id="396" w:name="_Toc245312422"/>
      <w:bookmarkStart w:id="397" w:name="_Toc245312551"/>
      <w:bookmarkStart w:id="398" w:name="_Toc245312702"/>
      <w:bookmarkStart w:id="399" w:name="_Toc245313078"/>
      <w:bookmarkStart w:id="400" w:name="_Toc245485462"/>
      <w:bookmarkStart w:id="401" w:name="_Toc245647607"/>
      <w:bookmarkStart w:id="402" w:name="_Toc383850846"/>
      <w:bookmarkStart w:id="403" w:name="_Toc383858234"/>
      <w:bookmarkStart w:id="404" w:name="_Toc384463556"/>
      <w:bookmarkStart w:id="405" w:name="_Toc384463734"/>
      <w:bookmarkStart w:id="406" w:name="_Toc384463842"/>
      <w:bookmarkStart w:id="407" w:name="_Toc384563554"/>
      <w:bookmarkStart w:id="408" w:name="_Toc384728596"/>
      <w:bookmarkStart w:id="409" w:name="_Toc384731243"/>
      <w:bookmarkStart w:id="410" w:name="_Toc384732221"/>
      <w:bookmarkStart w:id="411" w:name="_Toc429570614"/>
      <w:bookmarkStart w:id="412" w:name="_Toc429570828"/>
      <w:bookmarkStart w:id="413" w:name="_Toc429581254"/>
      <w:bookmarkStart w:id="414" w:name="_Toc429581312"/>
      <w:bookmarkStart w:id="415" w:name="_Toc429582558"/>
      <w:bookmarkStart w:id="416" w:name="_Toc429585147"/>
      <w:bookmarkStart w:id="417" w:name="_Toc429586112"/>
      <w:r>
        <w:rPr>
          <w:lang w:val="sv-SE"/>
        </w:rPr>
        <w:t>6</w:t>
      </w:r>
      <w:r w:rsidRPr="002C2433">
        <w:rPr>
          <w:lang w:val="sv-SE"/>
        </w:rPr>
        <w:t>-Exposure</w:t>
      </w:r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</w:p>
    <w:p w14:paraId="033378E1" w14:textId="728F08BB" w:rsidR="00387870" w:rsidRPr="00796C8D" w:rsidRDefault="00387870" w:rsidP="00796C8D">
      <w:pPr>
        <w:pStyle w:val="Brdtext"/>
      </w:pPr>
      <w:r w:rsidRPr="00796C8D">
        <w:t xml:space="preserve">a) Vilka kriterier bedöms under ”E” enligt SWESEM? </w:t>
      </w:r>
      <w:r w:rsidR="00276E71" w:rsidRPr="005E00DC">
        <w:t>(</w:t>
      </w:r>
      <w:hyperlink r:id="rId45" w:history="1">
        <w:r w:rsidR="00276E71" w:rsidRPr="005E00DC">
          <w:rPr>
            <w:rStyle w:val="Hyperlnk"/>
            <w:szCs w:val="24"/>
          </w:rPr>
          <w:t>SWESEMs kompetensdokument</w:t>
        </w:r>
      </w:hyperlink>
      <w:r w:rsidR="00276E71" w:rsidRPr="005E00DC">
        <w:t xml:space="preserve"> Initialt omhändertagande)</w:t>
      </w:r>
    </w:p>
    <w:p w14:paraId="43D35494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D608490" w14:textId="77777777" w:rsidR="00387870" w:rsidRDefault="00387870" w:rsidP="00387870">
      <w:pPr>
        <w:pStyle w:val="Brdtext"/>
      </w:pPr>
    </w:p>
    <w:p w14:paraId="2D502800" w14:textId="77777777" w:rsidR="00E45CF7" w:rsidRDefault="00E45CF7" w:rsidP="00387870">
      <w:pPr>
        <w:pStyle w:val="Brdtext"/>
      </w:pPr>
    </w:p>
    <w:p w14:paraId="771B497C" w14:textId="77777777" w:rsidR="00E45CF7" w:rsidRDefault="00E45CF7" w:rsidP="00387870">
      <w:pPr>
        <w:pStyle w:val="Brdtext"/>
      </w:pPr>
    </w:p>
    <w:p w14:paraId="1ACA5724" w14:textId="5F57F968" w:rsidR="00387870" w:rsidRDefault="00387870" w:rsidP="00387870">
      <w:pPr>
        <w:pStyle w:val="Brdtext"/>
      </w:pPr>
      <w:r>
        <w:t xml:space="preserve">b) Hur känslig </w:t>
      </w:r>
      <w:r w:rsidR="003936E8">
        <w:t>är</w:t>
      </w:r>
      <w:r>
        <w:t xml:space="preserve"> palpation av ryggraden hos en medvetslös patient för att upptäcka benskador?  Vad drar författare för slutsatser?</w:t>
      </w:r>
      <w:r w:rsidR="0059372D">
        <w:t xml:space="preserve"> (</w:t>
      </w:r>
      <w:hyperlink r:id="rId46" w:history="1">
        <w:r w:rsidR="0059372D" w:rsidRPr="0059372D">
          <w:rPr>
            <w:rStyle w:val="Hyperlnk"/>
          </w:rPr>
          <w:t>Singh Tveit 2016</w:t>
        </w:r>
      </w:hyperlink>
      <w:r>
        <w:t xml:space="preserve"> </w:t>
      </w:r>
      <w:r w:rsidR="00722C04">
        <w:rPr>
          <w:lang w:eastAsia="ja-JP"/>
        </w:rPr>
        <w:fldChar w:fldCharType="begin"/>
      </w:r>
      <w:r w:rsidR="00722C04">
        <w:rPr>
          <w:lang w:eastAsia="ja-JP"/>
        </w:rPr>
        <w:instrText xml:space="preserve"> ADDIN EN.CITE &lt;EndNote&gt;&lt;Cite&gt;&lt;Author&gt;Singh Tveit&lt;/Author&gt;&lt;Year&gt;2016&lt;/Year&gt;&lt;RecNum&gt;1739&lt;/RecNum&gt;&lt;DisplayText&gt;[18]&lt;/DisplayText&gt;&lt;record&gt;&lt;rec-number&gt;1739&lt;/rec-number&gt;&lt;foreign-keys&gt;&lt;key app="EN" db-id="5rd9tv29z5xd0revrw5xdxzy5w5zpd9tvz55" timestamp="0"&gt;1739&lt;/key&gt;&lt;/foreign-keys&gt;&lt;ref-type name="Journal Article"&gt;17&lt;/ref-type&gt;&lt;contributors&gt;&lt;authors&gt;&lt;author&gt;Singh Tveit, Megha&lt;/author&gt;&lt;author&gt;Singh, Eshana&lt;/author&gt;&lt;author&gt;Olaussen, Alexander&lt;/author&gt;&lt;author&gt;Liew, Susan&lt;/author&gt;&lt;author&gt;Fitzgerald, Mark C&lt;/author&gt;&lt;author&gt;Mitra, Biswadev&lt;/author&gt;&lt;/authors&gt;&lt;/contributors&gt;&lt;titles&gt;&lt;title&gt;What is the purpose of log roll examination in the unconscious adult trauma patient during trauma reception?&lt;/title&gt;&lt;secondary-title&gt;Emergency Medicine Journal&lt;/secondary-title&gt;&lt;/titles&gt;&lt;periodical&gt;&lt;full-title&gt;Emergency Medicine Journal&lt;/full-title&gt;&lt;/periodical&gt;&lt;pages&gt;632-635&lt;/pages&gt;&lt;volume&gt;33&lt;/volume&gt;&lt;number&gt;9&lt;/number&gt;&lt;dates&gt;&lt;year&gt;2016&lt;/year&gt;&lt;pub-dates&gt;&lt;date&gt;September 1, 2016&lt;/date&gt;&lt;/pub-dates&gt;&lt;/dates&gt;&lt;urls&gt;&lt;related-urls&gt;&lt;url&gt;http://emj.bmj.com/content/33/9/632.abstract&lt;/url&gt;&lt;/related-urls&gt;&lt;/urls&gt;&lt;electronic-resource-num&gt;10.1136/emermed-2015-205450&lt;/electronic-resource-num&gt;&lt;/record&gt;&lt;/Cite&gt;&lt;/EndNote&gt;</w:instrText>
      </w:r>
      <w:r w:rsidR="00722C04">
        <w:rPr>
          <w:lang w:eastAsia="ja-JP"/>
        </w:rPr>
        <w:fldChar w:fldCharType="separate"/>
      </w:r>
      <w:r w:rsidR="00722C04">
        <w:rPr>
          <w:noProof/>
          <w:lang w:eastAsia="ja-JP"/>
        </w:rPr>
        <w:t>[18]</w:t>
      </w:r>
      <w:r w:rsidR="00722C04">
        <w:rPr>
          <w:lang w:eastAsia="ja-JP"/>
        </w:rPr>
        <w:fldChar w:fldCharType="end"/>
      </w:r>
      <w:r w:rsidR="006F56DB">
        <w:rPr>
          <w:lang w:eastAsia="ja-JP"/>
        </w:rPr>
        <w:t xml:space="preserve"> A</w:t>
      </w:r>
      <w:r w:rsidR="00922AD7">
        <w:rPr>
          <w:lang w:eastAsia="ja-JP"/>
        </w:rPr>
        <w:t>bstract Conclusions).</w:t>
      </w:r>
    </w:p>
    <w:p w14:paraId="4E22908E" w14:textId="77777777" w:rsidR="00387870" w:rsidRDefault="00387870" w:rsidP="00387870">
      <w:pPr>
        <w:pStyle w:val="Brdtext"/>
      </w:pPr>
    </w:p>
    <w:p w14:paraId="1F10765F" w14:textId="77777777" w:rsidR="00387870" w:rsidRDefault="00387870" w:rsidP="00387870">
      <w:pPr>
        <w:pStyle w:val="Brdtext"/>
      </w:pPr>
    </w:p>
    <w:p w14:paraId="6CDF10CE" w14:textId="77777777" w:rsidR="00E45CF7" w:rsidRDefault="00E45CF7" w:rsidP="00387870">
      <w:pPr>
        <w:pStyle w:val="Brdtext"/>
      </w:pPr>
    </w:p>
    <w:p w14:paraId="4494AB4B" w14:textId="77777777" w:rsidR="00E45CF7" w:rsidRDefault="00E45CF7" w:rsidP="00387870">
      <w:pPr>
        <w:pStyle w:val="Brdtext"/>
      </w:pPr>
    </w:p>
    <w:p w14:paraId="5599EBBC" w14:textId="43E8033D" w:rsidR="00387870" w:rsidRPr="006263BC" w:rsidRDefault="00387870" w:rsidP="00387870">
      <w:pPr>
        <w:pStyle w:val="Brdtext"/>
      </w:pPr>
      <w:r>
        <w:t xml:space="preserve">c) </w:t>
      </w:r>
      <w:r w:rsidRPr="006263BC">
        <w:t>Vad menas med ”the bullet rule”? (</w:t>
      </w:r>
      <w:hyperlink r:id="rId47" w:history="1">
        <w:r w:rsidRPr="002E5F59">
          <w:rPr>
            <w:rStyle w:val="Hyperlnk"/>
          </w:rPr>
          <w:t>Engels 2012</w:t>
        </w:r>
      </w:hyperlink>
      <w:r w:rsidRPr="006263BC">
        <w:t xml:space="preserve"> </w:t>
      </w:r>
      <w:r w:rsidR="00722C04">
        <w:fldChar w:fldCharType="begin"/>
      </w:r>
      <w:r w:rsidR="00722C04">
        <w:instrText xml:space="preserve"> ADDIN EN.CITE &lt;EndNote&gt;&lt;Cite&gt;&lt;Author&gt;Engels&lt;/Author&gt;&lt;Year&gt;2012&lt;/Year&gt;&lt;RecNum&gt;2355&lt;/RecNum&gt;&lt;DisplayText&gt;[19]&lt;/DisplayText&gt;&lt;record&gt;&lt;rec-number&gt;2355&lt;/rec-number&gt;&lt;foreign-keys&gt;&lt;key app="EN" db-id="5rd9tv29z5xd0revrw5xdxzy5w5zpd9tvz55" timestamp="1522778892"&gt;2355&lt;/key&gt;&lt;/foreign-keys&gt;&lt;ref-type name="Journal Article"&gt;17&lt;/ref-type&gt;&lt;contributors&gt;&lt;authors&gt;&lt;author&gt;Engels, Paul T.&lt;/author&gt;&lt;author&gt;Tien, Homer C.&lt;/author&gt;&lt;/authors&gt;&lt;/contributors&gt;&lt;titles&gt;&lt;title&gt;The lucky penny: an illustration of the bullet rule&lt;/title&gt;&lt;secondary-title&gt;CMAJ : Canadian Medical Association Journal&lt;/secondary-title&gt;&lt;/titles&gt;&lt;periodical&gt;&lt;full-title&gt;CMAJ : Canadian Medical Association Journal&lt;/full-title&gt;&lt;/periodical&gt;&lt;pages&gt;63-65&lt;/pages&gt;&lt;volume&gt;184&lt;/volume&gt;&lt;number&gt;1&lt;/number&gt;&lt;dates&gt;&lt;year&gt;2012&lt;/year&gt;&lt;/dates&gt;&lt;publisher&gt;Canadian Medical Association&lt;/publisher&gt;&lt;isbn&gt;0820-3946&amp;#xD;1488-2329&lt;/isbn&gt;&lt;accession-num&gt;PMC3255182&lt;/accession-num&gt;&lt;urls&gt;&lt;related-urls&gt;&lt;url&gt;http://www.ncbi.nlm.nih.gov/pmc/articles/PMC3255182/&lt;/url&gt;&lt;/related-urls&gt;&lt;/urls&gt;&lt;electronic-resource-num&gt;10.1503/cmaj.110210&lt;/electronic-resource-num&gt;&lt;remote-database-name&gt;PMC&lt;/remote-database-name&gt;&lt;/record&gt;&lt;/Cite&gt;&lt;/EndNote&gt;</w:instrText>
      </w:r>
      <w:r w:rsidR="00722C04">
        <w:fldChar w:fldCharType="separate"/>
      </w:r>
      <w:r w:rsidR="00722C04">
        <w:rPr>
          <w:noProof/>
        </w:rPr>
        <w:t>[19]</w:t>
      </w:r>
      <w:r w:rsidR="00722C04">
        <w:fldChar w:fldCharType="end"/>
      </w:r>
      <w:r>
        <w:t xml:space="preserve"> </w:t>
      </w:r>
      <w:r w:rsidRPr="006263BC">
        <w:t>s63)</w:t>
      </w:r>
    </w:p>
    <w:p w14:paraId="7ED4B345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0EE50A2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67C2AD9" w14:textId="77777777" w:rsidR="00E45CF7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34848F10" w14:textId="77777777" w:rsidR="00E45CF7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E658DFC" w14:textId="5C420773" w:rsidR="004439AC" w:rsidRDefault="00387870" w:rsidP="00796C8D">
      <w:pPr>
        <w:pStyle w:val="Brdtext"/>
      </w:pPr>
      <w:r w:rsidRPr="00796C8D">
        <w:t xml:space="preserve">d) Vilka kliniska fynd talar för skallbasfraktur? </w:t>
      </w:r>
      <w:r w:rsidR="004439AC">
        <w:t>(Rosen's 9th Chapter 34 p310 Box 34.2)</w:t>
      </w:r>
    </w:p>
    <w:p w14:paraId="417C6389" w14:textId="77777777" w:rsidR="00387870" w:rsidRDefault="00387870" w:rsidP="00387870">
      <w:pPr>
        <w:tabs>
          <w:tab w:val="left" w:pos="2835"/>
        </w:tabs>
        <w:rPr>
          <w:i/>
          <w:color w:val="FF0000"/>
          <w:sz w:val="24"/>
        </w:rPr>
      </w:pPr>
    </w:p>
    <w:p w14:paraId="5C71368C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</w:rPr>
      </w:pPr>
    </w:p>
    <w:p w14:paraId="7E467B9D" w14:textId="77777777" w:rsidR="00E45CF7" w:rsidRDefault="00E45CF7" w:rsidP="00387870">
      <w:pPr>
        <w:tabs>
          <w:tab w:val="left" w:pos="2835"/>
        </w:tabs>
        <w:rPr>
          <w:i/>
          <w:color w:val="FF0000"/>
          <w:sz w:val="24"/>
        </w:rPr>
      </w:pPr>
    </w:p>
    <w:p w14:paraId="71011F4F" w14:textId="77777777" w:rsidR="00E45CF7" w:rsidRPr="004B7E61" w:rsidRDefault="00E45CF7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035B88" w14:textId="6AC9FA61" w:rsidR="00387870" w:rsidRPr="00796C8D" w:rsidRDefault="00387870" w:rsidP="00796C8D">
      <w:pPr>
        <w:pStyle w:val="Brdtext"/>
      </w:pPr>
      <w:r w:rsidRPr="00796C8D">
        <w:t xml:space="preserve">e) Hur undersöker man för orbitafraktur? </w:t>
      </w:r>
      <w:r w:rsidR="004439AC">
        <w:t>(Rosen's 9th Chapter 34 p333-4)</w:t>
      </w:r>
    </w:p>
    <w:p w14:paraId="07DB454E" w14:textId="77777777" w:rsidR="00387870" w:rsidRPr="00796C8D" w:rsidRDefault="00387870" w:rsidP="00796C8D">
      <w:pPr>
        <w:pStyle w:val="Brdtext"/>
      </w:pPr>
    </w:p>
    <w:p w14:paraId="01FE6D19" w14:textId="77777777" w:rsidR="00387870" w:rsidRPr="00796C8D" w:rsidRDefault="00387870" w:rsidP="00796C8D">
      <w:pPr>
        <w:pStyle w:val="Brdtext"/>
      </w:pPr>
    </w:p>
    <w:p w14:paraId="18AC0E8F" w14:textId="77777777" w:rsidR="00387870" w:rsidRPr="00796C8D" w:rsidRDefault="00387870" w:rsidP="00796C8D">
      <w:pPr>
        <w:pStyle w:val="Brdtext"/>
      </w:pPr>
    </w:p>
    <w:p w14:paraId="1BB73974" w14:textId="77777777" w:rsidR="00387870" w:rsidRPr="00796C8D" w:rsidRDefault="00387870" w:rsidP="00796C8D">
      <w:pPr>
        <w:pStyle w:val="Brdtext"/>
      </w:pPr>
    </w:p>
    <w:p w14:paraId="5F23D5C7" w14:textId="20CC96E0" w:rsidR="00387870" w:rsidRPr="00796C8D" w:rsidRDefault="00387870" w:rsidP="00796C8D">
      <w:pPr>
        <w:pStyle w:val="Brdtext"/>
      </w:pPr>
      <w:r w:rsidRPr="00796C8D">
        <w:t xml:space="preserve">f) Hur bedömer man om patienten har en nasal septalhematom?  Hur åtgärdar man det? </w:t>
      </w:r>
      <w:r w:rsidR="00BA4DC2">
        <w:t xml:space="preserve">(Roberts 6th </w:t>
      </w:r>
      <w:r w:rsidRPr="00796C8D">
        <w:t>Chapter 63 s1332-3)</w:t>
      </w:r>
    </w:p>
    <w:p w14:paraId="7CCD2DCC" w14:textId="77777777" w:rsidR="00387870" w:rsidRPr="00796C8D" w:rsidRDefault="00387870" w:rsidP="00796C8D">
      <w:pPr>
        <w:pStyle w:val="Brdtext"/>
      </w:pPr>
    </w:p>
    <w:p w14:paraId="6662EAA3" w14:textId="77777777" w:rsidR="00387870" w:rsidRPr="00796C8D" w:rsidRDefault="00387870" w:rsidP="00796C8D">
      <w:pPr>
        <w:pStyle w:val="Brdtext"/>
      </w:pPr>
    </w:p>
    <w:p w14:paraId="7BD04F0B" w14:textId="77777777" w:rsidR="00387870" w:rsidRPr="00796C8D" w:rsidRDefault="00387870" w:rsidP="00796C8D">
      <w:pPr>
        <w:pStyle w:val="Brdtext"/>
      </w:pPr>
    </w:p>
    <w:p w14:paraId="0175656A" w14:textId="77777777" w:rsidR="00387870" w:rsidRPr="00796C8D" w:rsidRDefault="00387870" w:rsidP="00796C8D">
      <w:pPr>
        <w:pStyle w:val="Brdtext"/>
      </w:pPr>
    </w:p>
    <w:p w14:paraId="0FC05646" w14:textId="623E3E50" w:rsidR="00387870" w:rsidRPr="00796C8D" w:rsidRDefault="00387870" w:rsidP="00796C8D">
      <w:pPr>
        <w:pStyle w:val="Brdtext"/>
      </w:pPr>
      <w:r w:rsidRPr="00796C8D">
        <w:t>g) Patienten har en öppen underbensfraktur.  Hur mäter du ankel-brakialindex? (</w:t>
      </w:r>
      <w:hyperlink r:id="rId48" w:history="1">
        <w:r w:rsidRPr="00796C8D">
          <w:rPr>
            <w:rStyle w:val="Hyperlnk"/>
          </w:rPr>
          <w:t>Jönsson 2007</w:t>
        </w:r>
      </w:hyperlink>
      <w:r w:rsidRPr="00796C8D">
        <w:t xml:space="preserve"> </w:t>
      </w:r>
      <w:r w:rsidR="00722C04">
        <w:fldChar w:fldCharType="begin">
          <w:fldData xml:space="preserve">PEVuZE5vdGU+PENpdGU+PEF1dGhvcj5Kb25zc29uPC9BdXRob3I+PFllYXI+MjAwNzwvWWVhcj48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wYWdlcz4zNzc2LTk8L3BhZ2VzPjx2b2x1bWU+MTA0PC92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Kb25zc29uPC9BdXRob3I+PFllYXI+MjAwNzwvWWVhcj48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0]</w:t>
      </w:r>
      <w:r w:rsidR="00722C04">
        <w:fldChar w:fldCharType="end"/>
      </w:r>
      <w:r w:rsidR="006F56DB">
        <w:t xml:space="preserve"> Figur</w:t>
      </w:r>
      <w:r w:rsidRPr="00796C8D">
        <w:t xml:space="preserve"> 1)  Vilken tröskeln korrelerar med kärlskada? (</w:t>
      </w:r>
      <w:hyperlink r:id="rId49" w:history="1">
        <w:r w:rsidRPr="00796C8D">
          <w:rPr>
            <w:rStyle w:val="Hyperlnk"/>
          </w:rPr>
          <w:t>Höglund 2009</w:t>
        </w:r>
      </w:hyperlink>
      <w:r w:rsidRPr="00796C8D">
        <w:t xml:space="preserve"> </w:t>
      </w:r>
      <w:r w:rsidR="00722C04">
        <w:fldChar w:fldCharType="begin"/>
      </w:r>
      <w:r w:rsidR="00722C04">
        <w:instrText xml:space="preserve"> ADDIN EN.CITE &lt;EndNote&gt;&lt;Cite&gt;&lt;Author&gt;Hoglund&lt;/Author&gt;&lt;Year&gt;2009&lt;/Year&gt;&lt;RecNum&gt;2357&lt;/RecNum&gt;&lt;DisplayText&gt;[21]&lt;/DisplayText&gt;&lt;record&gt;&lt;rec-number&gt;2357&lt;/rec-number&gt;&lt;foreign-keys&gt;&lt;key app="EN" db-id="5rd9tv29z5xd0revrw5xdxzy5w5zpd9tvz55" timestamp="1522779079"&gt;2357&lt;/key&gt;&lt;/foreign-keys&gt;&lt;ref-type name="Journal Article"&gt;17&lt;/ref-type&gt;&lt;contributors&gt;&lt;authors&gt;&lt;author&gt;Hoglund, A.&lt;/author&gt;&lt;author&gt;Jansson, K. A.&lt;/author&gt;&lt;/authors&gt;&lt;/contributors&gt;&lt;auth-address&gt;anna.hoglund.485@student.ki.se&lt;/auth-address&gt;&lt;titles&gt;&lt;title&gt;[Initial management of open lower limb fractur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567-71&lt;/pages&gt;&lt;volume&gt;106&lt;/volume&gt;&lt;number&gt;23&lt;/number&gt;&lt;edition&gt;2009/07/09&lt;/edition&gt;&lt;keywords&gt;&lt;keyword&gt;Accidents, Traffic&lt;/keyword&gt;&lt;keyword&gt;Amputation&lt;/keyword&gt;&lt;keyword&gt;Antibiotic Prophylaxis&lt;/keyword&gt;&lt;keyword&gt;Debridement&lt;/keyword&gt;&lt;keyword&gt;Emergency Medical Services&lt;/keyword&gt;&lt;keyword&gt;Emergency Treatment&lt;/keyword&gt;&lt;keyword&gt;Fracture Fixation/methods&lt;/keyword&gt;&lt;keyword&gt;Fracture Fixation, Internal/methods&lt;/keyword&gt;&lt;keyword&gt;*Fractures, Bone/diagnosis/surgery&lt;/keyword&gt;&lt;keyword&gt;*Fractures, Open/diagnosis/surgery&lt;/keyword&gt;&lt;keyword&gt;Humans&lt;/keyword&gt;&lt;keyword&gt;*Leg Injuries/diagnosis/surgery&lt;/keyword&gt;&lt;keyword&gt;Limb Salvage&lt;/keyword&gt;&lt;keyword&gt;Practice Guidelines as Topic&lt;/keyword&gt;&lt;keyword&gt;Reconstructive Surgical Procedures/methods&lt;/keyword&gt;&lt;keyword&gt;Wound Infection/microbiology&lt;/keyword&gt;&lt;/keywords&gt;&lt;dates&gt;&lt;year&gt;2009&lt;/year&gt;&lt;pub-dates&gt;&lt;date&gt;Jun 3-9&lt;/date&gt;&lt;/pub-dates&gt;&lt;/dates&gt;&lt;orig-pub&gt;Initial handlaggning av oppna underbensfrakturer.&lt;/orig-pub&gt;&lt;isbn&gt;0023-7205 (Print)&amp;#xD;0023-7205&lt;/isbn&gt;&lt;accession-num&gt;19583015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1]</w:t>
      </w:r>
      <w:r w:rsidR="00722C04">
        <w:fldChar w:fldCharType="end"/>
      </w:r>
      <w:r w:rsidRPr="00796C8D">
        <w:t xml:space="preserve"> s1568)</w:t>
      </w:r>
    </w:p>
    <w:p w14:paraId="3DC333DC" w14:textId="77777777" w:rsidR="00387870" w:rsidRPr="004B7E61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4A9594A" w14:textId="77777777" w:rsidR="00387870" w:rsidRDefault="00387870" w:rsidP="00796C8D">
      <w:pPr>
        <w:pStyle w:val="Brdtext"/>
      </w:pPr>
    </w:p>
    <w:p w14:paraId="531AFB7B" w14:textId="77777777" w:rsidR="00E45CF7" w:rsidRDefault="00E45CF7" w:rsidP="00796C8D">
      <w:pPr>
        <w:pStyle w:val="Brdtext"/>
      </w:pPr>
    </w:p>
    <w:p w14:paraId="4D2E792C" w14:textId="77777777" w:rsidR="00E45CF7" w:rsidRPr="00796C8D" w:rsidRDefault="00E45CF7" w:rsidP="00796C8D">
      <w:pPr>
        <w:pStyle w:val="Brdtext"/>
      </w:pPr>
    </w:p>
    <w:p w14:paraId="6FD3219B" w14:textId="477AF7A4" w:rsidR="00387870" w:rsidRPr="00796C8D" w:rsidRDefault="00387870" w:rsidP="00796C8D">
      <w:pPr>
        <w:pStyle w:val="Brdtext"/>
      </w:pPr>
      <w:bookmarkStart w:id="418" w:name="_Toc245046889"/>
      <w:bookmarkStart w:id="419" w:name="_Toc245090792"/>
      <w:bookmarkStart w:id="420" w:name="_Toc245094458"/>
      <w:bookmarkStart w:id="421" w:name="_Toc245131879"/>
      <w:bookmarkStart w:id="422" w:name="_Toc245191817"/>
      <w:bookmarkStart w:id="423" w:name="_Toc245203295"/>
      <w:bookmarkStart w:id="424" w:name="_Toc245203514"/>
      <w:bookmarkStart w:id="425" w:name="_Toc245214459"/>
      <w:bookmarkStart w:id="426" w:name="_Toc245219229"/>
      <w:bookmarkStart w:id="427" w:name="_Toc245219276"/>
      <w:bookmarkStart w:id="428" w:name="_Toc245284800"/>
      <w:bookmarkStart w:id="429" w:name="_Toc245312162"/>
      <w:bookmarkStart w:id="430" w:name="_Toc245312423"/>
      <w:bookmarkStart w:id="431" w:name="_Toc245312552"/>
      <w:bookmarkStart w:id="432" w:name="_Toc245312703"/>
      <w:bookmarkStart w:id="433" w:name="_Toc245313079"/>
      <w:bookmarkStart w:id="434" w:name="_Toc235928318"/>
      <w:bookmarkStart w:id="435" w:name="_Toc235928378"/>
      <w:bookmarkStart w:id="436" w:name="_Toc235928462"/>
      <w:bookmarkStart w:id="437" w:name="_Toc235928524"/>
      <w:bookmarkStart w:id="438" w:name="_Toc244055593"/>
      <w:bookmarkStart w:id="439" w:name="_Toc244060378"/>
      <w:r w:rsidRPr="00796C8D">
        <w:t>h) Vilka läkemedel bör ges/övervägas vid öppen extremitetsfraktur? (</w:t>
      </w:r>
      <w:hyperlink r:id="rId50" w:history="1">
        <w:r w:rsidRPr="00796C8D">
          <w:rPr>
            <w:rStyle w:val="Hyperlnk"/>
          </w:rPr>
          <w:t>Höglund 2009</w:t>
        </w:r>
      </w:hyperlink>
      <w:r w:rsidRPr="00796C8D">
        <w:t xml:space="preserve"> </w:t>
      </w:r>
      <w:r w:rsidR="00722C04">
        <w:fldChar w:fldCharType="begin"/>
      </w:r>
      <w:r w:rsidR="00722C04">
        <w:instrText xml:space="preserve"> ADDIN EN.CITE &lt;EndNote&gt;&lt;Cite&gt;&lt;Author&gt;Hoglund&lt;/Author&gt;&lt;Year&gt;2009&lt;/Year&gt;&lt;RecNum&gt;2357&lt;/RecNum&gt;&lt;DisplayText&gt;[21]&lt;/DisplayText&gt;&lt;record&gt;&lt;rec-number&gt;2357&lt;/rec-number&gt;&lt;foreign-keys&gt;&lt;key app="EN" db-id="5rd9tv29z5xd0revrw5xdxzy5w5zpd9tvz55" timestamp="1522779079"&gt;2357&lt;/key&gt;&lt;/foreign-keys&gt;&lt;ref-type name="Journal Article"&gt;17&lt;/ref-type&gt;&lt;contributors&gt;&lt;authors&gt;&lt;author&gt;Hoglund, A.&lt;/author&gt;&lt;author&gt;Jansson, K. A.&lt;/author&gt;&lt;/authors&gt;&lt;/contributors&gt;&lt;auth-address&gt;anna.hoglund.485@student.ki.se&lt;/auth-address&gt;&lt;titles&gt;&lt;title&gt;[Initial management of open lower limb fractur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567-71&lt;/pages&gt;&lt;volume&gt;106&lt;/volume&gt;&lt;number&gt;23&lt;/number&gt;&lt;edition&gt;2009/07/09&lt;/edition&gt;&lt;keywords&gt;&lt;keyword&gt;Accidents, Traffic&lt;/keyword&gt;&lt;keyword&gt;Amputation&lt;/keyword&gt;&lt;keyword&gt;Antibiotic Prophylaxis&lt;/keyword&gt;&lt;keyword&gt;Debridement&lt;/keyword&gt;&lt;keyword&gt;Emergency Medical Services&lt;/keyword&gt;&lt;keyword&gt;Emergency Treatment&lt;/keyword&gt;&lt;keyword&gt;Fracture Fixation/methods&lt;/keyword&gt;&lt;keyword&gt;Fracture Fixation, Internal/methods&lt;/keyword&gt;&lt;keyword&gt;*Fractures, Bone/diagnosis/surgery&lt;/keyword&gt;&lt;keyword&gt;*Fractures, Open/diagnosis/surgery&lt;/keyword&gt;&lt;keyword&gt;Humans&lt;/keyword&gt;&lt;keyword&gt;*Leg Injuries/diagnosis/surgery&lt;/keyword&gt;&lt;keyword&gt;Limb Salvage&lt;/keyword&gt;&lt;keyword&gt;Practice Guidelines as Topic&lt;/keyword&gt;&lt;keyword&gt;Reconstructive Surgical Procedures/methods&lt;/keyword&gt;&lt;keyword&gt;Wound Infection/microbiology&lt;/keyword&gt;&lt;/keywords&gt;&lt;dates&gt;&lt;year&gt;2009&lt;/year&gt;&lt;pub-dates&gt;&lt;date&gt;Jun 3-9&lt;/date&gt;&lt;/pub-dates&gt;&lt;/dates&gt;&lt;orig-pub&gt;Initial handlaggning av oppna underbensfrakturer.&lt;/orig-pub&gt;&lt;isbn&gt;0023-7205 (Print)&amp;#xD;0023-7205&lt;/isbn&gt;&lt;accession-num&gt;19583015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1]</w:t>
      </w:r>
      <w:r w:rsidR="00722C04">
        <w:fldChar w:fldCharType="end"/>
      </w:r>
      <w:r w:rsidRPr="00796C8D">
        <w:t xml:space="preserve"> s1569</w:t>
      </w:r>
      <w:r w:rsidR="00BA4DC2">
        <w:t>)</w:t>
      </w:r>
    </w:p>
    <w:p w14:paraId="11BD1A38" w14:textId="77777777" w:rsidR="00387870" w:rsidRPr="00796C8D" w:rsidRDefault="00387870" w:rsidP="00796C8D">
      <w:pPr>
        <w:pStyle w:val="Brdtext"/>
      </w:pPr>
    </w:p>
    <w:p w14:paraId="1EA380D5" w14:textId="77777777" w:rsidR="00387870" w:rsidRPr="00796C8D" w:rsidRDefault="00387870" w:rsidP="00796C8D">
      <w:pPr>
        <w:pStyle w:val="Brdtext"/>
      </w:pPr>
    </w:p>
    <w:p w14:paraId="01921E7C" w14:textId="77777777" w:rsidR="00387870" w:rsidRDefault="00387870" w:rsidP="00796C8D">
      <w:pPr>
        <w:pStyle w:val="Brdtext"/>
      </w:pPr>
    </w:p>
    <w:p w14:paraId="0AEB5E83" w14:textId="77777777" w:rsidR="00E45CF7" w:rsidRPr="00796C8D" w:rsidRDefault="00E45CF7" w:rsidP="00796C8D">
      <w:pPr>
        <w:pStyle w:val="Brdtext"/>
      </w:pPr>
    </w:p>
    <w:p w14:paraId="5DA829E0" w14:textId="22A96E01" w:rsidR="00387870" w:rsidRPr="00796C8D" w:rsidRDefault="00387870" w:rsidP="00796C8D">
      <w:pPr>
        <w:pStyle w:val="Brdtext"/>
      </w:pPr>
      <w:r w:rsidRPr="00796C8D">
        <w:t xml:space="preserve">i) Varför är det viktigt att förebygga hypotermi hos traumapatienter?  Vad menas med den ”dödliga triaden”? </w:t>
      </w:r>
      <w:r w:rsidR="006430C8">
        <w:t>(</w:t>
      </w:r>
      <w:hyperlink r:id="rId51" w:history="1">
        <w:r w:rsidRPr="006430C8">
          <w:rPr>
            <w:rStyle w:val="Hyperlnk"/>
          </w:rPr>
          <w:t>Mitra 2012</w:t>
        </w:r>
      </w:hyperlink>
      <w:r w:rsidRPr="00796C8D">
        <w:t xml:space="preserve"> </w:t>
      </w:r>
      <w:r w:rsidR="00722C04">
        <w:fldChar w:fldCharType="begin"/>
      </w:r>
      <w:r w:rsidR="00722C04">
        <w:instrText xml:space="preserve"> ADDIN EN.CITE &lt;EndNote&gt;&lt;Cite&gt;&lt;Author&gt;Mitra&lt;/Author&gt;&lt;Year&gt;2012&lt;/Year&gt;&lt;RecNum&gt;288&lt;/RecNum&gt;&lt;DisplayText&gt;[22]&lt;/DisplayText&gt;&lt;record&gt;&lt;rec-number&gt;288&lt;/rec-number&gt;&lt;foreign-keys&gt;&lt;key app="EN" db-id="5rd9tv29z5xd0revrw5xdxzy5w5zpd9tvz55" timestamp="0"&gt;288&lt;/key&gt;&lt;/foreign-keys&gt;&lt;ref-type name="Journal Article"&gt;17&lt;/ref-type&gt;&lt;contributors&gt;&lt;authors&gt;&lt;author&gt;Mitra, B.&lt;/author&gt;&lt;author&gt;Tullio, F.&lt;/author&gt;&lt;author&gt;Cameron, P. A.&lt;/author&gt;&lt;author&gt;Fitzgerald, M.&lt;/author&gt;&lt;/authors&gt;&lt;/contributors&gt;&lt;auth-address&gt;Emergency &amp;amp; Trauma Centre, The Alfred Hospital, Commercial Road., Melbourne, VIC 3004, Australia. b.mitra@alfred.org.au&lt;/auth-address&gt;&lt;titles&gt;&lt;title&gt;Trauma patients with the &amp;apos;triad of death&amp;apos;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622-5&lt;/pages&gt;&lt;volume&gt;29&lt;/volume&gt;&lt;number&gt;8&lt;/number&gt;&lt;edition&gt;2011/07/26&lt;/edition&gt;&lt;keywords&gt;&lt;keyword&gt;Acidosis/etiology/*mortality&lt;/keyword&gt;&lt;keyword&gt;Blood Coagulation Disorders/etiology/*mortality&lt;/keyword&gt;&lt;keyword&gt;Clinical Audit&lt;/keyword&gt;&lt;keyword&gt;Cohort Studies&lt;/keyword&gt;&lt;keyword&gt;Humans&lt;/keyword&gt;&lt;keyword&gt;Hypothermia/etiology/*mortality&lt;/keyword&gt;&lt;keyword&gt;Multiple Trauma/complications/*mortality&lt;/keyword&gt;&lt;keyword&gt;Retrospective Studies&lt;/keyword&gt;&lt;/keywords&gt;&lt;dates&gt;&lt;year&gt;2012&lt;/year&gt;&lt;pub-dates&gt;&lt;date&gt;Aug&lt;/date&gt;&lt;/pub-dates&gt;&lt;/dates&gt;&lt;isbn&gt;1472-0213 (Electronic)&amp;#xD;1472-0205 (Linking)&lt;/isbn&gt;&lt;accession-num&gt;21785151&lt;/accession-num&gt;&lt;urls&gt;&lt;related-urls&gt;&lt;url&gt;http://www.ncbi.nlm.nih.gov/pubmed/21785151&lt;/url&gt;&lt;/related-urls&gt;&lt;/urls&gt;&lt;electronic-resource-num&gt;10.1136/emj.2011.113167&lt;/electronic-resource-num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22]</w:t>
      </w:r>
      <w:r w:rsidR="00722C04">
        <w:fldChar w:fldCharType="end"/>
      </w:r>
      <w:r w:rsidR="006430C8">
        <w:t xml:space="preserve"> s622)</w:t>
      </w:r>
    </w:p>
    <w:bookmarkEnd w:id="418"/>
    <w:bookmarkEnd w:id="419"/>
    <w:bookmarkEnd w:id="420"/>
    <w:bookmarkEnd w:id="421"/>
    <w:bookmarkEnd w:id="422"/>
    <w:bookmarkEnd w:id="423"/>
    <w:bookmarkEnd w:id="424"/>
    <w:bookmarkEnd w:id="425"/>
    <w:bookmarkEnd w:id="426"/>
    <w:bookmarkEnd w:id="427"/>
    <w:bookmarkEnd w:id="428"/>
    <w:bookmarkEnd w:id="429"/>
    <w:bookmarkEnd w:id="430"/>
    <w:bookmarkEnd w:id="431"/>
    <w:bookmarkEnd w:id="432"/>
    <w:bookmarkEnd w:id="433"/>
    <w:bookmarkEnd w:id="434"/>
    <w:bookmarkEnd w:id="435"/>
    <w:bookmarkEnd w:id="436"/>
    <w:bookmarkEnd w:id="437"/>
    <w:bookmarkEnd w:id="438"/>
    <w:bookmarkEnd w:id="439"/>
    <w:p w14:paraId="2A3A892D" w14:textId="0D17557D" w:rsidR="00387870" w:rsidRDefault="00AC7E67" w:rsidP="00AC7E67">
      <w:pPr>
        <w:pStyle w:val="Rubrik1"/>
      </w:pPr>
      <w:r>
        <w:t xml:space="preserve"> </w:t>
      </w:r>
    </w:p>
    <w:p w14:paraId="22AD4AC2" w14:textId="329B493B" w:rsidR="00387870" w:rsidRDefault="00387870" w:rsidP="00387870">
      <w:pPr>
        <w:pStyle w:val="Rubrik1"/>
        <w:rPr>
          <w:lang w:val="sv-SE"/>
        </w:rPr>
      </w:pPr>
      <w:r>
        <w:rPr>
          <w:lang w:val="sv-SE"/>
        </w:rPr>
        <w:br w:type="page"/>
      </w:r>
      <w:bookmarkStart w:id="440" w:name="_Toc244055599"/>
      <w:bookmarkStart w:id="441" w:name="_Toc244060384"/>
      <w:bookmarkStart w:id="442" w:name="_Toc245046896"/>
      <w:bookmarkStart w:id="443" w:name="_Toc245090800"/>
      <w:bookmarkStart w:id="444" w:name="_Toc245094466"/>
      <w:bookmarkStart w:id="445" w:name="_Toc245131890"/>
      <w:bookmarkStart w:id="446" w:name="_Toc245191823"/>
      <w:bookmarkStart w:id="447" w:name="_Toc245203309"/>
      <w:bookmarkStart w:id="448" w:name="_Toc245203520"/>
      <w:bookmarkStart w:id="449" w:name="_Toc245214466"/>
      <w:bookmarkStart w:id="450" w:name="_Toc245219236"/>
      <w:bookmarkStart w:id="451" w:name="_Toc245219283"/>
      <w:bookmarkStart w:id="452" w:name="_Toc245284807"/>
      <w:bookmarkStart w:id="453" w:name="_Toc245312169"/>
      <w:bookmarkStart w:id="454" w:name="_Toc245312430"/>
      <w:bookmarkStart w:id="455" w:name="_Toc245312559"/>
      <w:bookmarkStart w:id="456" w:name="_Toc245312710"/>
      <w:bookmarkStart w:id="457" w:name="_Toc245313086"/>
      <w:bookmarkStart w:id="458" w:name="_Toc245485470"/>
      <w:bookmarkStart w:id="459" w:name="_Toc245647615"/>
      <w:bookmarkStart w:id="460" w:name="_Toc383850854"/>
      <w:bookmarkStart w:id="461" w:name="_Toc383858242"/>
      <w:bookmarkStart w:id="462" w:name="_Toc384463564"/>
      <w:bookmarkStart w:id="463" w:name="_Toc384463742"/>
      <w:bookmarkStart w:id="464" w:name="_Toc384463850"/>
      <w:bookmarkStart w:id="465" w:name="_Toc384563562"/>
      <w:bookmarkStart w:id="466" w:name="_Toc384728604"/>
      <w:bookmarkStart w:id="467" w:name="_Toc384731251"/>
      <w:bookmarkStart w:id="468" w:name="_Toc384732229"/>
      <w:bookmarkStart w:id="469" w:name="_Toc429570622"/>
      <w:bookmarkStart w:id="470" w:name="_Toc429570836"/>
      <w:bookmarkStart w:id="471" w:name="_Toc429581262"/>
      <w:bookmarkStart w:id="472" w:name="_Toc429581320"/>
      <w:bookmarkStart w:id="473" w:name="_Toc429582559"/>
      <w:bookmarkStart w:id="474" w:name="_Toc429585148"/>
      <w:bookmarkStart w:id="475" w:name="_Toc429586113"/>
      <w:r w:rsidR="002F6742">
        <w:rPr>
          <w:lang w:val="sv-SE"/>
        </w:rPr>
        <w:t>III</w:t>
      </w:r>
      <w:r>
        <w:rPr>
          <w:lang w:val="sv-SE"/>
        </w:rPr>
        <w:t xml:space="preserve">:  </w:t>
      </w:r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r>
        <w:rPr>
          <w:lang w:val="sv-SE"/>
        </w:rPr>
        <w:t>SYNDROMHANDLÄGGNING</w:t>
      </w:r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</w:p>
    <w:p w14:paraId="6D19ABEC" w14:textId="77777777" w:rsidR="00387870" w:rsidRDefault="00387870" w:rsidP="00387870">
      <w:pPr>
        <w:pStyle w:val="Rubrik2"/>
        <w:jc w:val="center"/>
        <w:rPr>
          <w:lang w:val="sv-SE"/>
        </w:rPr>
      </w:pPr>
      <w:bookmarkStart w:id="476" w:name="_Toc244055600"/>
      <w:bookmarkStart w:id="477" w:name="_Toc244060385"/>
      <w:bookmarkStart w:id="478" w:name="_Toc245046897"/>
      <w:bookmarkStart w:id="479" w:name="_Toc245090801"/>
      <w:bookmarkStart w:id="480" w:name="_Toc245094467"/>
      <w:bookmarkStart w:id="481" w:name="_Toc245131891"/>
    </w:p>
    <w:p w14:paraId="2BE943C0" w14:textId="387A0B1B" w:rsidR="00682630" w:rsidRDefault="00387870" w:rsidP="00387870">
      <w:pPr>
        <w:pStyle w:val="Rubrik2"/>
        <w:rPr>
          <w:lang w:val="sv-SE"/>
        </w:rPr>
      </w:pPr>
      <w:bookmarkStart w:id="482" w:name="_Toc245191824"/>
      <w:bookmarkStart w:id="483" w:name="_Toc245203310"/>
      <w:bookmarkStart w:id="484" w:name="_Toc245203521"/>
      <w:bookmarkStart w:id="485" w:name="_Toc245214467"/>
      <w:bookmarkStart w:id="486" w:name="_Toc245219237"/>
      <w:bookmarkStart w:id="487" w:name="_Toc245219284"/>
      <w:bookmarkStart w:id="488" w:name="_Toc245284808"/>
      <w:bookmarkStart w:id="489" w:name="_Toc245312170"/>
      <w:bookmarkStart w:id="490" w:name="_Toc245312431"/>
      <w:bookmarkStart w:id="491" w:name="_Toc245312560"/>
      <w:bookmarkStart w:id="492" w:name="_Toc245312711"/>
      <w:bookmarkStart w:id="493" w:name="_Toc245313087"/>
      <w:bookmarkStart w:id="494" w:name="_Toc245485471"/>
      <w:bookmarkStart w:id="495" w:name="_Toc245647616"/>
      <w:bookmarkStart w:id="496" w:name="_Toc383850855"/>
      <w:bookmarkStart w:id="497" w:name="_Toc383858243"/>
      <w:bookmarkStart w:id="498" w:name="_Toc384463565"/>
      <w:bookmarkStart w:id="499" w:name="_Toc384463743"/>
      <w:bookmarkStart w:id="500" w:name="_Toc384463851"/>
      <w:bookmarkStart w:id="501" w:name="_Toc384563563"/>
      <w:bookmarkStart w:id="502" w:name="_Toc384728605"/>
      <w:bookmarkStart w:id="503" w:name="_Toc384731252"/>
      <w:bookmarkStart w:id="504" w:name="_Toc384732230"/>
      <w:bookmarkStart w:id="505" w:name="_Toc429570623"/>
      <w:bookmarkStart w:id="506" w:name="_Toc429570837"/>
      <w:bookmarkStart w:id="507" w:name="_Toc429581263"/>
      <w:bookmarkStart w:id="508" w:name="_Toc429581321"/>
      <w:bookmarkStart w:id="509" w:name="_Toc429582560"/>
      <w:bookmarkStart w:id="510" w:name="_Toc429585149"/>
      <w:bookmarkStart w:id="511" w:name="_Toc429586114"/>
      <w:r>
        <w:rPr>
          <w:lang w:val="sv-SE"/>
        </w:rPr>
        <w:t>1-</w:t>
      </w:r>
      <w:bookmarkEnd w:id="476"/>
      <w:bookmarkEnd w:id="477"/>
      <w:bookmarkEnd w:id="478"/>
      <w:bookmarkEnd w:id="479"/>
      <w:bookmarkEnd w:id="480"/>
      <w:bookmarkEnd w:id="481"/>
      <w:r w:rsidR="002E26E2">
        <w:rPr>
          <w:lang w:val="sv-SE"/>
        </w:rPr>
        <w:t>Resuscitative</w:t>
      </w:r>
      <w:r w:rsidR="00682630">
        <w:rPr>
          <w:lang w:val="sv-SE"/>
        </w:rPr>
        <w:t xml:space="preserve"> Thoracotomy</w:t>
      </w:r>
      <w:bookmarkEnd w:id="505"/>
      <w:bookmarkEnd w:id="506"/>
      <w:bookmarkEnd w:id="507"/>
      <w:bookmarkEnd w:id="508"/>
      <w:bookmarkEnd w:id="509"/>
      <w:bookmarkEnd w:id="510"/>
      <w:bookmarkEnd w:id="511"/>
    </w:p>
    <w:p w14:paraId="3E1B509B" w14:textId="1CA762AA" w:rsidR="00682630" w:rsidRPr="0033375A" w:rsidRDefault="0097624E" w:rsidP="00AC47A4">
      <w:pPr>
        <w:pStyle w:val="Brdtext"/>
      </w:pPr>
      <w:bookmarkStart w:id="512" w:name="_Toc429570624"/>
      <w:r w:rsidRPr="005C419F">
        <w:t xml:space="preserve">a) När är Emergency Bedside/Department/Resuscitative Thoracotomy indicerad?  När är den </w:t>
      </w:r>
      <w:r w:rsidR="00275D20">
        <w:t>icke-rekommenderad</w:t>
      </w:r>
      <w:r w:rsidRPr="005C419F">
        <w:t>?</w:t>
      </w:r>
      <w:r w:rsidR="00AC47A4">
        <w:t xml:space="preserve"> </w:t>
      </w:r>
      <w:r w:rsidR="00682630" w:rsidRPr="0033375A">
        <w:t>(</w:t>
      </w:r>
      <w:hyperlink r:id="rId52" w:history="1">
        <w:r w:rsidR="00B92A36" w:rsidRPr="0033375A">
          <w:rPr>
            <w:rStyle w:val="Hyperlnk"/>
          </w:rPr>
          <w:t>Seamon 2015</w:t>
        </w:r>
      </w:hyperlink>
      <w:r w:rsidR="00B92A36" w:rsidRPr="0033375A">
        <w:t xml:space="preserve"> </w:t>
      </w:r>
      <w:r w:rsidR="00722C04">
        <w:fldChar w:fldCharType="begin">
          <w:fldData xml:space="preserve">PEVuZE5vdGU+PENpdGU+PEF1dGhvcj5TZWFtb248L0F1dGhvcj48WWVhcj4yMDE1PC9ZZWFyPjxS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TZWFtb248L0F1dGhvcj48WWVhcj4yMDE1PC9ZZWFyPjxS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3]</w:t>
      </w:r>
      <w:r w:rsidR="00722C04">
        <w:fldChar w:fldCharType="end"/>
      </w:r>
      <w:r w:rsidR="005C419F" w:rsidRPr="0033375A">
        <w:t xml:space="preserve"> Abstract</w:t>
      </w:r>
      <w:r w:rsidR="005E3FB4" w:rsidRPr="0033375A">
        <w:t xml:space="preserve">; </w:t>
      </w:r>
      <w:hyperlink r:id="rId53" w:history="1">
        <w:r w:rsidR="00DB5C31" w:rsidRPr="0033375A">
          <w:rPr>
            <w:rStyle w:val="Hyperlnk"/>
          </w:rPr>
          <w:t>Narvetsad 2016</w:t>
        </w:r>
      </w:hyperlink>
      <w:r w:rsidR="00DB5C31" w:rsidRPr="0033375A">
        <w:t xml:space="preserve"> </w:t>
      </w:r>
      <w:r w:rsidR="00722C04">
        <w:fldChar w:fldCharType="begin">
          <w:fldData xml:space="preserve">PEVuZE5vdGU+PENpdGU+PEF1dGhvcj5OYXJ2ZXN0YWQ8L0F1dGhvcj48WWVhcj4yMDE2PC9ZZWFy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OYXJ2ZXN0YWQ8L0F1dGhvcj48WWVhcj4yMDE2PC9ZZWFy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4]</w:t>
      </w:r>
      <w:r w:rsidR="00722C04">
        <w:fldChar w:fldCharType="end"/>
      </w:r>
      <w:r w:rsidR="00C30912" w:rsidRPr="0033375A">
        <w:t xml:space="preserve"> A</w:t>
      </w:r>
      <w:r w:rsidR="00B70C36" w:rsidRPr="0033375A">
        <w:t xml:space="preserve">bstract; </w:t>
      </w:r>
      <w:hyperlink r:id="rId54" w:history="1">
        <w:r w:rsidR="00B70C36" w:rsidRPr="0033375A">
          <w:rPr>
            <w:rStyle w:val="Hyperlnk"/>
          </w:rPr>
          <w:t>John Hinds Crack the Chest Get Crucified</w:t>
        </w:r>
      </w:hyperlink>
      <w:r w:rsidR="00B70C36" w:rsidRPr="0033375A">
        <w:t xml:space="preserve"> 02:00)</w:t>
      </w:r>
      <w:bookmarkEnd w:id="512"/>
    </w:p>
    <w:p w14:paraId="492A6356" w14:textId="77777777" w:rsidR="005C419F" w:rsidRDefault="005C419F" w:rsidP="000B18C3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02956CAF" w14:textId="77777777" w:rsidR="00E45CF7" w:rsidRDefault="00E45CF7" w:rsidP="000B18C3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397725AE" w14:textId="77777777" w:rsidR="00E45CF7" w:rsidRDefault="00E45CF7" w:rsidP="000B18C3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AED4F38" w14:textId="77777777" w:rsidR="00E45CF7" w:rsidRPr="000B18C3" w:rsidRDefault="00E45CF7" w:rsidP="000B18C3">
      <w:pPr>
        <w:pStyle w:val="Brdtext"/>
      </w:pPr>
    </w:p>
    <w:p w14:paraId="7A31A41E" w14:textId="30160F57" w:rsidR="005C419F" w:rsidRPr="000B18C3" w:rsidRDefault="000B18C3" w:rsidP="000B18C3">
      <w:pPr>
        <w:pStyle w:val="Brdtext"/>
      </w:pPr>
      <w:r w:rsidRPr="000B18C3">
        <w:t>b) Hur genomförs en</w:t>
      </w:r>
      <w:r>
        <w:t xml:space="preserve"> Resuscitative Thoracotomy?</w:t>
      </w:r>
      <w:r w:rsidRPr="000B18C3">
        <w:t xml:space="preserve"> (</w:t>
      </w:r>
      <w:hyperlink r:id="rId55" w:history="1">
        <w:r w:rsidR="001C66BB">
          <w:rPr>
            <w:rStyle w:val="Hyperlnk"/>
          </w:rPr>
          <w:t>John Hinds Crack the Chest Get Crucified</w:t>
        </w:r>
      </w:hyperlink>
      <w:r w:rsidR="00983075">
        <w:t xml:space="preserve">; </w:t>
      </w:r>
      <w:hyperlink r:id="rId56" w:history="1">
        <w:r w:rsidR="00983075" w:rsidRPr="00983075">
          <w:rPr>
            <w:rStyle w:val="Hyperlnk"/>
          </w:rPr>
          <w:t>Scott Weingart EMCrit Podcast 83</w:t>
        </w:r>
      </w:hyperlink>
      <w:r w:rsidR="00850D1E">
        <w:t xml:space="preserve">; </w:t>
      </w:r>
      <w:hyperlink r:id="rId57" w:history="1">
        <w:r w:rsidR="00850D1E" w:rsidRPr="005F03C1">
          <w:rPr>
            <w:rStyle w:val="Hyperlnk"/>
          </w:rPr>
          <w:t>annan länk till videon</w:t>
        </w:r>
      </w:hyperlink>
      <w:r w:rsidR="00850D1E">
        <w:t>)</w:t>
      </w:r>
    </w:p>
    <w:p w14:paraId="36A8E1D8" w14:textId="77777777" w:rsidR="000B18C3" w:rsidRPr="000B18C3" w:rsidRDefault="000B18C3" w:rsidP="000B18C3">
      <w:pPr>
        <w:pStyle w:val="Brdtext"/>
      </w:pPr>
    </w:p>
    <w:p w14:paraId="261065F4" w14:textId="77777777" w:rsidR="000B18C3" w:rsidRPr="000B18C3" w:rsidRDefault="000B18C3" w:rsidP="000B18C3">
      <w:pPr>
        <w:pStyle w:val="Brdtext"/>
      </w:pPr>
    </w:p>
    <w:p w14:paraId="76C9CDEB" w14:textId="77777777" w:rsidR="00370A9A" w:rsidRDefault="00370A9A">
      <w:r>
        <w:rPr>
          <w:b/>
          <w:bCs/>
          <w:iCs/>
        </w:rPr>
        <w:br w:type="page"/>
      </w:r>
    </w:p>
    <w:p w14:paraId="0CE56676" w14:textId="56543032" w:rsidR="00387870" w:rsidRDefault="00682630" w:rsidP="00387870">
      <w:pPr>
        <w:pStyle w:val="Rubrik2"/>
        <w:rPr>
          <w:lang w:val="sv-SE"/>
        </w:rPr>
      </w:pPr>
      <w:bookmarkStart w:id="513" w:name="_Toc429570625"/>
      <w:bookmarkStart w:id="514" w:name="_Toc429570838"/>
      <w:bookmarkStart w:id="515" w:name="_Toc429581264"/>
      <w:bookmarkStart w:id="516" w:name="_Toc429581322"/>
      <w:bookmarkStart w:id="517" w:name="_Toc429582561"/>
      <w:bookmarkStart w:id="518" w:name="_Toc429585150"/>
      <w:bookmarkStart w:id="519" w:name="_Toc429586115"/>
      <w:r>
        <w:rPr>
          <w:lang w:val="sv-SE"/>
        </w:rPr>
        <w:t>2-</w:t>
      </w:r>
      <w:r w:rsidR="00387870">
        <w:rPr>
          <w:lang w:val="sv-SE"/>
        </w:rPr>
        <w:t>Blödningschock</w:t>
      </w:r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13"/>
      <w:bookmarkEnd w:id="514"/>
      <w:bookmarkEnd w:id="515"/>
      <w:bookmarkEnd w:id="516"/>
      <w:bookmarkEnd w:id="517"/>
      <w:bookmarkEnd w:id="518"/>
      <w:bookmarkEnd w:id="519"/>
    </w:p>
    <w:p w14:paraId="6BBEBDE0" w14:textId="1703C1A2" w:rsidR="00B47AE2" w:rsidRDefault="00387870" w:rsidP="00387870">
      <w:pPr>
        <w:pStyle w:val="Brdtext"/>
      </w:pPr>
      <w:r>
        <w:t>a) Vilken</w:t>
      </w:r>
      <w:r w:rsidR="000F1CFC">
        <w:t xml:space="preserve"> är behandlingsprioritet #1 vid </w:t>
      </w:r>
      <w:r>
        <w:t>blödningschock</w:t>
      </w:r>
      <w:r w:rsidR="000F1CFC">
        <w:t xml:space="preserve"> post trauma</w:t>
      </w:r>
      <w:r>
        <w:t>?</w:t>
      </w:r>
      <w:r w:rsidRPr="003F7925">
        <w:t xml:space="preserve"> </w:t>
      </w:r>
      <w:r w:rsidR="00B47AE2">
        <w:t>(</w:t>
      </w:r>
      <w:hyperlink r:id="rId58" w:history="1">
        <w:r w:rsidR="00B47AE2" w:rsidRPr="001A6CB1">
          <w:rPr>
            <w:rStyle w:val="Hyperlnk"/>
          </w:rPr>
          <w:t>Rossaint 2016</w:t>
        </w:r>
      </w:hyperlink>
      <w:r w:rsidR="00B47AE2">
        <w:t xml:space="preserve"> </w: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5]</w:t>
      </w:r>
      <w:r w:rsidR="00722C04">
        <w:fldChar w:fldCharType="end"/>
      </w:r>
      <w:r w:rsidR="001A6CB1">
        <w:t xml:space="preserve"> R1 p37</w:t>
      </w:r>
      <w:r w:rsidR="00B47AE2">
        <w:t>)</w:t>
      </w:r>
    </w:p>
    <w:p w14:paraId="4D8C6361" w14:textId="77777777" w:rsidR="00B47AE2" w:rsidRDefault="00B47AE2" w:rsidP="00387870">
      <w:pPr>
        <w:pStyle w:val="Brdtext"/>
      </w:pPr>
    </w:p>
    <w:p w14:paraId="1DCD4EEA" w14:textId="77777777" w:rsidR="00B47AE2" w:rsidRDefault="00B47AE2" w:rsidP="00387870">
      <w:pPr>
        <w:pStyle w:val="Brdtext"/>
      </w:pPr>
    </w:p>
    <w:p w14:paraId="0FCF9DFC" w14:textId="77777777" w:rsidR="00387870" w:rsidRDefault="00387870" w:rsidP="00387870">
      <w:pPr>
        <w:pStyle w:val="Brdtext"/>
      </w:pPr>
    </w:p>
    <w:p w14:paraId="2AEC995A" w14:textId="77777777" w:rsidR="00387870" w:rsidRDefault="00387870" w:rsidP="00387870">
      <w:pPr>
        <w:pStyle w:val="Brdtext"/>
      </w:pPr>
    </w:p>
    <w:p w14:paraId="51C3CC23" w14:textId="74F2DBAD" w:rsidR="00387870" w:rsidRPr="00C6575E" w:rsidRDefault="00387870" w:rsidP="00C6575E">
      <w:pPr>
        <w:pStyle w:val="Brdtext"/>
      </w:pPr>
      <w:bookmarkStart w:id="520" w:name="_Toc383858244"/>
      <w:bookmarkStart w:id="521" w:name="_Toc384463566"/>
      <w:bookmarkStart w:id="522" w:name="_Toc384463744"/>
      <w:bookmarkStart w:id="523" w:name="_Toc384463852"/>
      <w:r w:rsidRPr="00C6575E">
        <w:t>b) Vad står REBOA för</w:t>
      </w:r>
      <w:r w:rsidR="009F5FEB">
        <w:t>?  I vilka</w:t>
      </w:r>
      <w:r w:rsidRPr="00C6575E">
        <w:t xml:space="preserve"> sammanhang </w:t>
      </w:r>
      <w:r w:rsidR="009F5FEB">
        <w:t>har</w:t>
      </w:r>
      <w:r w:rsidR="000F1CFC">
        <w:t xml:space="preserve"> den använd</w:t>
      </w:r>
      <w:r w:rsidRPr="00C6575E">
        <w:t>s?</w:t>
      </w:r>
      <w:bookmarkEnd w:id="520"/>
      <w:r w:rsidR="009F5FEB">
        <w:t xml:space="preserve">  </w:t>
      </w:r>
      <w:r w:rsidR="00CF5494">
        <w:t xml:space="preserve">Vad menas med "zone 1" och "zone 3"?  Vilka är potentiella negativa effekter av REBOA?  </w:t>
      </w:r>
      <w:bookmarkEnd w:id="521"/>
      <w:bookmarkEnd w:id="522"/>
      <w:bookmarkEnd w:id="523"/>
      <w:r w:rsidR="00F6776F">
        <w:t>(</w:t>
      </w:r>
      <w:hyperlink r:id="rId59" w:history="1">
        <w:r w:rsidR="00767712">
          <w:rPr>
            <w:rStyle w:val="Hyperlnk"/>
          </w:rPr>
          <w:t>King 2019</w:t>
        </w:r>
      </w:hyperlink>
      <w:r w:rsidR="00767712">
        <w:t xml:space="preserve"> </w:t>
      </w:r>
      <w:r w:rsidR="00722C04">
        <w:fldChar w:fldCharType="begin"/>
      </w:r>
      <w:r w:rsidR="00722C04">
        <w:instrText xml:space="preserve"> ADDIN EN.CITE &lt;EndNote&gt;&lt;Cite&gt;&lt;Author&gt;King&lt;/Author&gt;&lt;Year&gt;2019&lt;/Year&gt;&lt;RecNum&gt;2715&lt;/RecNum&gt;&lt;DisplayText&gt;[3]&lt;/DisplayText&gt;&lt;record&gt;&lt;rec-number&gt;2715&lt;/rec-number&gt;&lt;foreign-keys&gt;&lt;key app="EN" db-id="5rd9tv29z5xd0revrw5xdxzy5w5zpd9tvz55" timestamp="1567937653"&gt;2715&lt;/key&gt;&lt;/foreign-keys&gt;&lt;ref-type name="Journal Article"&gt;17&lt;/ref-type&gt;&lt;contributors&gt;&lt;authors&gt;&lt;author&gt;King, D. R.&lt;/author&gt;&lt;/authors&gt;&lt;/contributors&gt;&lt;auth-address&gt;From the Department of Surgery, Division of Trauma, Emergency Surgery, and Surgical Critical Care, Massachusetts General Hospital, and the Department of Surgery, Harvard Medical School - both in Boston; and the U.S. Army Special Operations Command, Ft. Bragg, NC.&lt;/auth-address&gt;&lt;titles&gt;&lt;title&gt;Initial Care of the Severely Injured Patient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763-770&lt;/pages&gt;&lt;volume&gt;380&lt;/volume&gt;&lt;number&gt;8&lt;/number&gt;&lt;edition&gt;2019/02/21&lt;/edition&gt;&lt;keywords&gt;&lt;keyword&gt;Antifibrinolytic Agents/therapeutic use&lt;/keyword&gt;&lt;keyword&gt;Blood Transfusion&lt;/keyword&gt;&lt;keyword&gt;Emergency Medical Services&lt;/keyword&gt;&lt;keyword&gt;*Emergency Treatment&lt;/keyword&gt;&lt;keyword&gt;Endovascular Procedures&lt;/keyword&gt;&lt;keyword&gt;Hemorrhage/therapy&lt;/keyword&gt;&lt;keyword&gt;Humans&lt;/keyword&gt;&lt;keyword&gt;Time-to-Treatment&lt;/keyword&gt;&lt;keyword&gt;Tourniquets&lt;/keyword&gt;&lt;keyword&gt;Trauma Severity Indices&lt;/keyword&gt;&lt;keyword&gt;Traumatology/*methods/trends&lt;/keyword&gt;&lt;keyword&gt;Wounds and Injuries/*therapy&lt;/keyword&gt;&lt;/keywords&gt;&lt;dates&gt;&lt;year&gt;2019&lt;/year&gt;&lt;pub-dates&gt;&lt;date&gt;Feb 21&lt;/date&gt;&lt;/pub-dates&gt;&lt;/dates&gt;&lt;isbn&gt;0028-4793&lt;/isbn&gt;&lt;accession-num&gt;30786189&lt;/accession-num&gt;&lt;urls&gt;&lt;/urls&gt;&lt;electronic-resource-num&gt;10.1056/NEJMra1609326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3]</w:t>
      </w:r>
      <w:r w:rsidR="00722C04">
        <w:fldChar w:fldCharType="end"/>
      </w:r>
      <w:r w:rsidR="00F6776F">
        <w:t xml:space="preserve"> s767-8)</w:t>
      </w:r>
    </w:p>
    <w:p w14:paraId="696B38EF" w14:textId="77777777" w:rsidR="00387870" w:rsidRDefault="00387870" w:rsidP="00387870">
      <w:pPr>
        <w:pStyle w:val="Brdtext"/>
      </w:pPr>
    </w:p>
    <w:p w14:paraId="386A8B78" w14:textId="77777777" w:rsidR="00E94105" w:rsidRDefault="00E94105" w:rsidP="00387870">
      <w:pPr>
        <w:pStyle w:val="Brdtext"/>
      </w:pPr>
    </w:p>
    <w:p w14:paraId="6F5F3009" w14:textId="77777777" w:rsidR="0099241F" w:rsidRDefault="0099241F" w:rsidP="00387870">
      <w:pPr>
        <w:pStyle w:val="Brdtext"/>
      </w:pPr>
    </w:p>
    <w:p w14:paraId="31C2B1CC" w14:textId="77777777" w:rsidR="0099241F" w:rsidRDefault="0099241F" w:rsidP="00387870">
      <w:pPr>
        <w:pStyle w:val="Brdtext"/>
      </w:pPr>
    </w:p>
    <w:p w14:paraId="51741D0A" w14:textId="3AAFBDA2" w:rsidR="00387870" w:rsidRDefault="007E5D5A" w:rsidP="00387870">
      <w:pPr>
        <w:pStyle w:val="Brdtext"/>
        <w:rPr>
          <w:lang w:eastAsia="ja-JP"/>
        </w:rPr>
      </w:pPr>
      <w:r>
        <w:t>c</w:t>
      </w:r>
      <w:r w:rsidR="00387870">
        <w:t xml:space="preserve">) </w:t>
      </w:r>
      <w:r w:rsidR="00387870" w:rsidRPr="00946406">
        <w:rPr>
          <w:lang w:eastAsia="ja-JP"/>
        </w:rPr>
        <w:t>Hur resonerar du kring blodtrycksmålet</w:t>
      </w:r>
      <w:r w:rsidR="00FD6787">
        <w:rPr>
          <w:lang w:eastAsia="ja-JP"/>
        </w:rPr>
        <w:t xml:space="preserve"> vid posttraumatisk blödningschock</w:t>
      </w:r>
      <w:r w:rsidR="00387870" w:rsidRPr="00946406">
        <w:rPr>
          <w:lang w:eastAsia="ja-JP"/>
        </w:rPr>
        <w:t xml:space="preserve">? </w:t>
      </w:r>
      <w:r w:rsidR="001A6CB1">
        <w:t>(</w:t>
      </w:r>
      <w:hyperlink r:id="rId60" w:history="1">
        <w:r w:rsidR="001A6CB1" w:rsidRPr="001A6CB1">
          <w:rPr>
            <w:rStyle w:val="Hyperlnk"/>
          </w:rPr>
          <w:t>Rossaint 2016</w:t>
        </w:r>
      </w:hyperlink>
      <w:r w:rsidR="001A6CB1">
        <w:t xml:space="preserve"> </w: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5]</w:t>
      </w:r>
      <w:r w:rsidR="00722C04">
        <w:fldChar w:fldCharType="end"/>
      </w:r>
      <w:r w:rsidR="001A6CB1">
        <w:t xml:space="preserve"> R13 p38)  </w:t>
      </w:r>
      <w:r w:rsidR="00AC5059">
        <w:t>Vilka är u</w:t>
      </w:r>
      <w:r w:rsidR="00387870">
        <w:t xml:space="preserve">ndantag för </w:t>
      </w:r>
      <w:r w:rsidR="00FD6787">
        <w:t>"damage control</w:t>
      </w:r>
      <w:r w:rsidR="00387870">
        <w:t xml:space="preserve"> resuscitation</w:t>
      </w:r>
      <w:r w:rsidR="00FD6787">
        <w:t>"</w:t>
      </w:r>
      <w:r w:rsidR="00E94105">
        <w:t xml:space="preserve"> </w:t>
      </w:r>
      <w:r w:rsidR="00FD6787">
        <w:t>/ "permissive hypotension"</w:t>
      </w:r>
      <w:r w:rsidR="00387870">
        <w:t>?</w:t>
      </w:r>
      <w:r w:rsidR="001A6CB1">
        <w:t xml:space="preserve"> </w:t>
      </w:r>
      <w:r w:rsidR="00FD6787">
        <w:t>(</w:t>
      </w:r>
      <w:hyperlink r:id="rId61" w:history="1">
        <w:r w:rsidR="00FD6787" w:rsidRPr="001A6CB1">
          <w:rPr>
            <w:rStyle w:val="Hyperlnk"/>
          </w:rPr>
          <w:t>Rossaint 2016</w:t>
        </w:r>
      </w:hyperlink>
      <w:r w:rsidR="00FD6787">
        <w:t xml:space="preserve"> </w: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 </w:instrText>
      </w:r>
      <w:r w:rsidR="00722C04">
        <w:fldChar w:fldCharType="begin">
          <w:fldData xml:space="preserve">PEVuZE5vdGU+PENpdGU+PEF1dGhvcj5Sb3NzYWludDwvQXV0aG9yPjxZZWFyPjIwMTY8L1llYXI+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</w:fldData>
        </w:fldChar>
      </w:r>
      <w:r w:rsidR="00722C04">
        <w:instrText xml:space="preserve"> ADDIN EN.CITE.DATA </w:instrText>
      </w:r>
      <w:r w:rsidR="00722C04">
        <w:fldChar w:fldCharType="end"/>
      </w:r>
      <w:r w:rsidR="00722C04">
        <w:fldChar w:fldCharType="separate"/>
      </w:r>
      <w:r w:rsidR="00722C04">
        <w:rPr>
          <w:noProof/>
        </w:rPr>
        <w:t>[25]</w:t>
      </w:r>
      <w:r w:rsidR="00722C04">
        <w:fldChar w:fldCharType="end"/>
      </w:r>
      <w:r w:rsidR="00FD6787">
        <w:t xml:space="preserve"> p14)  </w:t>
      </w:r>
    </w:p>
    <w:p w14:paraId="6E8AD7E8" w14:textId="77777777" w:rsidR="00387870" w:rsidRDefault="00387870" w:rsidP="00387870">
      <w:pPr>
        <w:pStyle w:val="Brdtext"/>
        <w:rPr>
          <w:lang w:eastAsia="ja-JP"/>
        </w:rPr>
      </w:pPr>
    </w:p>
    <w:p w14:paraId="73B57AFB" w14:textId="77777777" w:rsidR="00E94105" w:rsidRDefault="00E94105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143BF289" w14:textId="77777777" w:rsidR="00E94105" w:rsidRDefault="00E94105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5AD43547" w14:textId="77777777" w:rsidR="00E94105" w:rsidRPr="004D773B" w:rsidRDefault="00E94105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0487E33F" w14:textId="7011B1A8" w:rsidR="00387870" w:rsidRDefault="00F55FA4" w:rsidP="00387870">
      <w:pPr>
        <w:pStyle w:val="Brdtext"/>
      </w:pPr>
      <w:r>
        <w:t>d</w:t>
      </w:r>
      <w:r w:rsidR="00387870">
        <w:t>) Vilken nytta har crystalloider vid "resuscitation" av en pa</w:t>
      </w:r>
      <w:r w:rsidR="007E5D5A">
        <w:t>tient med blödningschock enligt</w:t>
      </w:r>
      <w:r>
        <w:t xml:space="preserve"> </w:t>
      </w:r>
      <w:r w:rsidR="00387870">
        <w:t>Dutton? (</w:t>
      </w:r>
      <w:hyperlink r:id="rId62" w:history="1">
        <w:r w:rsidR="00387870" w:rsidRPr="00F46EF6">
          <w:rPr>
            <w:rStyle w:val="Hyperlnk"/>
          </w:rPr>
          <w:t>Hemostatic Resuscitation by Richard Dutton-EM Crit</w:t>
        </w:r>
      </w:hyperlink>
      <w:r w:rsidR="000F1CFC">
        <w:t xml:space="preserve"> 17.</w:t>
      </w:r>
      <w:r w:rsidR="00387870">
        <w:t>34)</w:t>
      </w:r>
    </w:p>
    <w:p w14:paraId="6C25AD58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7C77F16A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207577CE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5581DCE5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72042CD5" w14:textId="576BD532" w:rsidR="00387870" w:rsidRDefault="00F55FA4" w:rsidP="00387870">
      <w:pPr>
        <w:pStyle w:val="HTML-adress"/>
        <w:tabs>
          <w:tab w:val="left" w:pos="2835"/>
        </w:tabs>
        <w:rPr>
          <w:lang w:eastAsia="ja-JP"/>
        </w:rPr>
      </w:pPr>
      <w:r>
        <w:rPr>
          <w:lang w:eastAsia="ja-JP"/>
        </w:rPr>
        <w:t>e</w:t>
      </w:r>
      <w:r w:rsidR="00387870" w:rsidRPr="003F7925">
        <w:rPr>
          <w:lang w:eastAsia="ja-JP"/>
        </w:rPr>
        <w:t>)</w:t>
      </w:r>
      <w:r w:rsidR="00387870">
        <w:rPr>
          <w:lang w:eastAsia="ja-JP"/>
        </w:rPr>
        <w:t xml:space="preserve"> </w:t>
      </w:r>
      <w:r w:rsidR="0034364E">
        <w:rPr>
          <w:lang w:eastAsia="ja-JP"/>
        </w:rPr>
        <w:t>Finns det bevis att</w:t>
      </w:r>
      <w:r w:rsidR="00387870">
        <w:rPr>
          <w:lang w:eastAsia="ja-JP"/>
        </w:rPr>
        <w:t xml:space="preserve"> &gt; 1,5 L kristalloidbehandling </w:t>
      </w:r>
      <w:r w:rsidR="0034364E">
        <w:rPr>
          <w:lang w:eastAsia="ja-JP"/>
        </w:rPr>
        <w:t xml:space="preserve">vid traumatisk blödningschock kan </w:t>
      </w:r>
      <w:r w:rsidR="00387870">
        <w:rPr>
          <w:lang w:eastAsia="ja-JP"/>
        </w:rPr>
        <w:t>vara far</w:t>
      </w:r>
      <w:r w:rsidR="007666E3">
        <w:rPr>
          <w:lang w:eastAsia="ja-JP"/>
        </w:rPr>
        <w:t>lig? (</w:t>
      </w:r>
      <w:hyperlink r:id="rId63" w:history="1">
        <w:r w:rsidR="007666E3" w:rsidRPr="00934BCA">
          <w:rPr>
            <w:rStyle w:val="Hyperlnk"/>
            <w:lang w:eastAsia="ja-JP"/>
          </w:rPr>
          <w:t>Ley 2011</w:t>
        </w:r>
      </w:hyperlink>
      <w:r w:rsidR="00722C04">
        <w:fldChar w:fldCharType="begin">
          <w:fldData xml:space="preserve">PEVuZE5vdGU+PENpdGU+PEF1dGhvcj5MZXk8L0F1dGhvcj48WWVhcj4yMDExPC9ZZWFyPjxSZWNO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MZXk8L0F1dGhvcj48WWVhcj4yMDExPC9ZZWFyPjxSZWNO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26]</w:t>
      </w:r>
      <w:r w:rsidR="00722C04">
        <w:fldChar w:fldCharType="end"/>
      </w:r>
      <w:r w:rsidR="007666E3">
        <w:t xml:space="preserve"> A</w:t>
      </w:r>
      <w:r w:rsidR="0034364E">
        <w:t>bstrac</w:t>
      </w:r>
      <w:r w:rsidR="00387870">
        <w:t>t)</w:t>
      </w:r>
    </w:p>
    <w:p w14:paraId="5D99F9A1" w14:textId="77777777" w:rsidR="00387870" w:rsidRDefault="00387870" w:rsidP="00387870">
      <w:pPr>
        <w:pStyle w:val="HTML-adress"/>
        <w:tabs>
          <w:tab w:val="left" w:pos="2835"/>
        </w:tabs>
        <w:rPr>
          <w:lang w:eastAsia="ja-JP"/>
        </w:rPr>
      </w:pPr>
    </w:p>
    <w:p w14:paraId="770A8E7F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152BA193" w14:textId="77777777" w:rsidR="0099241F" w:rsidRDefault="0099241F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45E23C4C" w14:textId="77777777" w:rsidR="0099241F" w:rsidRPr="004D773B" w:rsidRDefault="0099241F" w:rsidP="00387870">
      <w:pPr>
        <w:pStyle w:val="HTML-adress"/>
        <w:tabs>
          <w:tab w:val="left" w:pos="2835"/>
        </w:tabs>
        <w:rPr>
          <w:rFonts w:ascii="Times" w:hAnsi="Times"/>
          <w:i/>
          <w:lang w:val="sv-SE" w:eastAsia="ja-JP"/>
        </w:rPr>
      </w:pPr>
    </w:p>
    <w:p w14:paraId="6B098563" w14:textId="76DC0FB1" w:rsidR="00387870" w:rsidRDefault="00F55FA4" w:rsidP="00387870">
      <w:pPr>
        <w:pStyle w:val="Brdtext"/>
        <w:rPr>
          <w:lang w:eastAsia="ja-JP"/>
        </w:rPr>
      </w:pPr>
      <w:r>
        <w:rPr>
          <w:lang w:eastAsia="ja-JP"/>
        </w:rPr>
        <w:t>f</w:t>
      </w:r>
      <w:r w:rsidR="00387870" w:rsidRPr="003F7925">
        <w:rPr>
          <w:lang w:eastAsia="ja-JP"/>
        </w:rPr>
        <w:t xml:space="preserve">) </w:t>
      </w:r>
      <w:r w:rsidR="00387870">
        <w:rPr>
          <w:lang w:eastAsia="ja-JP"/>
        </w:rPr>
        <w:t xml:space="preserve">ABC (Assessment of Blood Consumption) score kan förutsäga behov för massiv transfusion.  Vilka parametrar ingår i ABC score? </w:t>
      </w:r>
      <w:r w:rsidR="00387870" w:rsidRPr="00946406">
        <w:rPr>
          <w:lang w:eastAsia="ja-JP"/>
        </w:rPr>
        <w:t>(</w:t>
      </w:r>
      <w:hyperlink r:id="rId64" w:history="1">
        <w:r w:rsidR="00387870" w:rsidRPr="003F0E38">
          <w:rPr>
            <w:rStyle w:val="Hyperlnk"/>
          </w:rPr>
          <w:t xml:space="preserve">Widmark 2016 </w:t>
        </w:r>
      </w:hyperlink>
      <w:r w:rsidR="00722C04">
        <w:fldChar w:fldCharType="begin"/>
      </w:r>
      <w:r w:rsidR="0099241F">
        <w:instrText xml:space="preserve"> ADDIN EN.CITE &lt;EndNote&gt;&lt;Cite&gt;&lt;Author&gt;Widmark&lt;/Author&gt;&lt;Year&gt;2016&lt;/Year&gt;&lt;RecNum&gt;1849&lt;/RecNum&gt;&lt;DisplayText&gt;[27]&lt;/DisplayText&gt;&lt;record&gt;&lt;rec-number&gt;1849&lt;/rec-number&gt;&lt;foreign-keys&gt;&lt;key app="EN" db-id="5rd9tv29z5xd0revrw5xdxzy5w5zpd9tvz55" timestamp="1488392569"&gt;1849&lt;/key&gt;&lt;/foreign-keys&gt;&lt;ref-type name="Journal Article"&gt;17&lt;/ref-type&gt;&lt;contributors&gt;&lt;authors&gt;&lt;author&gt;Widmark, T.&lt;/author&gt;&lt;author&gt;Johansson, A.&lt;/author&gt;&lt;/authors&gt;&lt;/contributors&gt;&lt;auth-address&gt;Anestesi och intensivvardskliniken - Universitetssjukhuset Orebro Orebro, Sweden Anestesi och intensivvardskliniken - Universitetssjukhuset Orebro Orebro, Sweden.&amp;#xD;Anestesi- och intensivvardskliniken - Universitetssjukhuset Orebro Orebro, Sweden Anestesi- och intensivvardskliniken - Universitetssjukhuset Orebro Orebro, Sweden.&lt;/auth-address&gt;&lt;titles&gt;&lt;title&gt;[Massive bleeding in trauma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3&lt;/volume&gt;&lt;edition&gt;2016/01/20&lt;/edition&gt;&lt;keywords&gt;&lt;keyword&gt;Adult&lt;/keyword&gt;&lt;keyword&gt;Antifibrinolytic Agents/therapeutic use&lt;/keyword&gt;&lt;keyword&gt;Blood Coagulation Disorders/etiology&lt;/keyword&gt;&lt;keyword&gt;Blood Transfusion&lt;/keyword&gt;&lt;keyword&gt;Child&lt;/keyword&gt;&lt;keyword&gt;Hemorrhage/complications/diagnosis/*therapy&lt;/keyword&gt;&lt;keyword&gt;Humans&lt;/keyword&gt;&lt;keyword&gt;Shock/etiology&lt;/keyword&gt;&lt;keyword&gt;Trauma Severity Indices&lt;/keyword&gt;&lt;keyword&gt;Wounds and Injuries/complications/therapy&lt;/keyword&gt;&lt;/keywords&gt;&lt;dates&gt;&lt;year&gt;2016&lt;/year&gt;&lt;pub-dates&gt;&lt;date&gt;Jan 18&lt;/date&gt;&lt;/pub-dates&gt;&lt;/dates&gt;&lt;orig-pub&gt;ABC om - Massiv blodning vid trauma.&lt;/orig-pub&gt;&lt;isbn&gt;0023-7205&lt;/isbn&gt;&lt;accession-num&gt;26785266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27]</w:t>
      </w:r>
      <w:r w:rsidR="00722C04">
        <w:fldChar w:fldCharType="end"/>
      </w:r>
      <w:r w:rsidR="00387870">
        <w:t xml:space="preserve"> </w:t>
      </w:r>
      <w:r w:rsidR="00387870">
        <w:rPr>
          <w:lang w:eastAsia="ja-JP"/>
        </w:rPr>
        <w:t>s2 Tabell 3</w:t>
      </w:r>
      <w:r w:rsidR="00387870" w:rsidRPr="00946406">
        <w:rPr>
          <w:lang w:eastAsia="ja-JP"/>
        </w:rPr>
        <w:t>)</w:t>
      </w:r>
    </w:p>
    <w:p w14:paraId="1911AB6F" w14:textId="77777777" w:rsidR="00387870" w:rsidRDefault="00387870" w:rsidP="00387870">
      <w:pPr>
        <w:pStyle w:val="Brdtext"/>
        <w:rPr>
          <w:lang w:eastAsia="ja-JP"/>
        </w:rPr>
      </w:pPr>
    </w:p>
    <w:p w14:paraId="700D5879" w14:textId="77777777" w:rsidR="0099241F" w:rsidRDefault="0099241F" w:rsidP="00387870">
      <w:pPr>
        <w:pStyle w:val="Brdtext"/>
        <w:rPr>
          <w:lang w:eastAsia="ja-JP"/>
        </w:rPr>
      </w:pPr>
    </w:p>
    <w:p w14:paraId="4B08149D" w14:textId="77777777" w:rsidR="0099241F" w:rsidRDefault="0099241F" w:rsidP="00387870">
      <w:pPr>
        <w:pStyle w:val="Brdtext"/>
        <w:rPr>
          <w:lang w:eastAsia="ja-JP"/>
        </w:rPr>
      </w:pPr>
    </w:p>
    <w:p w14:paraId="100BB237" w14:textId="77777777" w:rsidR="0099241F" w:rsidRDefault="0099241F" w:rsidP="00387870">
      <w:pPr>
        <w:pStyle w:val="Brdtext"/>
        <w:rPr>
          <w:lang w:eastAsia="ja-JP"/>
        </w:rPr>
      </w:pPr>
    </w:p>
    <w:p w14:paraId="55EA7925" w14:textId="4C7A3793" w:rsidR="00387870" w:rsidRPr="001A3011" w:rsidRDefault="00F55FA4" w:rsidP="00387870">
      <w:pPr>
        <w:pStyle w:val="Brdtext"/>
      </w:pPr>
      <w:r>
        <w:t>g</w:t>
      </w:r>
      <w:r w:rsidR="00387870" w:rsidRPr="001A3011">
        <w:t>) Hur resonera</w:t>
      </w:r>
      <w:r w:rsidR="00EB5D47">
        <w:t xml:space="preserve">r du kring </w:t>
      </w:r>
      <w:r w:rsidR="00387870" w:rsidRPr="001A3011">
        <w:t>blodprodukter</w:t>
      </w:r>
      <w:r w:rsidR="00EB5D47">
        <w:t xml:space="preserve"> vid massiv transfusion</w:t>
      </w:r>
      <w:r w:rsidR="00387870" w:rsidRPr="001A3011">
        <w:t>?</w:t>
      </w:r>
      <w:r w:rsidR="00EB5D47">
        <w:t xml:space="preserve">  Vad menas med "4:4:1"?</w:t>
      </w:r>
      <w:r w:rsidR="00387870" w:rsidRPr="001A3011">
        <w:t xml:space="preserve"> (</w:t>
      </w:r>
      <w:hyperlink r:id="rId65" w:history="1">
        <w:r w:rsidR="00387870" w:rsidRPr="003F0E38">
          <w:rPr>
            <w:rStyle w:val="Hyperlnk"/>
          </w:rPr>
          <w:t xml:space="preserve">Widmark 2016 </w:t>
        </w:r>
      </w:hyperlink>
      <w:r w:rsidR="00722C04">
        <w:fldChar w:fldCharType="begin"/>
      </w:r>
      <w:r w:rsidR="0099241F">
        <w:instrText xml:space="preserve"> ADDIN EN.CITE &lt;EndNote&gt;&lt;Cite&gt;&lt;Author&gt;Widmark&lt;/Author&gt;&lt;Year&gt;2016&lt;/Year&gt;&lt;RecNum&gt;1849&lt;/RecNum&gt;&lt;DisplayText&gt;[27]&lt;/DisplayText&gt;&lt;record&gt;&lt;rec-number&gt;1849&lt;/rec-number&gt;&lt;foreign-keys&gt;&lt;key app="EN" db-id="5rd9tv29z5xd0revrw5xdxzy5w5zpd9tvz55" timestamp="1488392569"&gt;1849&lt;/key&gt;&lt;/foreign-keys&gt;&lt;ref-type name="Journal Article"&gt;17&lt;/ref-type&gt;&lt;contributors&gt;&lt;authors&gt;&lt;author&gt;Widmark, T.&lt;/author&gt;&lt;author&gt;Johansson, A.&lt;/author&gt;&lt;/authors&gt;&lt;/contributors&gt;&lt;auth-address&gt;Anestesi och intensivvardskliniken - Universitetssjukhuset Orebro Orebro, Sweden Anestesi och intensivvardskliniken - Universitetssjukhuset Orebro Orebro, Sweden.&amp;#xD;Anestesi- och intensivvardskliniken - Universitetssjukhuset Orebro Orebro, Sweden Anestesi- och intensivvardskliniken - Universitetssjukhuset Orebro Orebro, Sweden.&lt;/auth-address&gt;&lt;titles&gt;&lt;title&gt;[Massive bleeding in trauma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volume&gt;113&lt;/volume&gt;&lt;edition&gt;2016/01/20&lt;/edition&gt;&lt;keywords&gt;&lt;keyword&gt;Adult&lt;/keyword&gt;&lt;keyword&gt;Antifibrinolytic Agents/therapeutic use&lt;/keyword&gt;&lt;keyword&gt;Blood Coagulation Disorders/etiology&lt;/keyword&gt;&lt;keyword&gt;Blood Transfusion&lt;/keyword&gt;&lt;keyword&gt;Child&lt;/keyword&gt;&lt;keyword&gt;Hemorrhage/complications/diagnosis/*therapy&lt;/keyword&gt;&lt;keyword&gt;Humans&lt;/keyword&gt;&lt;keyword&gt;Shock/etiology&lt;/keyword&gt;&lt;keyword&gt;Trauma Severity Indices&lt;/keyword&gt;&lt;keyword&gt;Wounds and Injuries/complications/therapy&lt;/keyword&gt;&lt;/keywords&gt;&lt;dates&gt;&lt;year&gt;2016&lt;/year&gt;&lt;pub-dates&gt;&lt;date&gt;Jan 18&lt;/date&gt;&lt;/pub-dates&gt;&lt;/dates&gt;&lt;orig-pub&gt;ABC om - Massiv blodning vid trauma.&lt;/orig-pub&gt;&lt;isbn&gt;0023-7205&lt;/isbn&gt;&lt;accession-num&gt;26785266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27]</w:t>
      </w:r>
      <w:r w:rsidR="00722C04">
        <w:fldChar w:fldCharType="end"/>
      </w:r>
      <w:r w:rsidR="00587B5F">
        <w:t xml:space="preserve"> s4)</w:t>
      </w:r>
    </w:p>
    <w:p w14:paraId="1F3666A5" w14:textId="77777777" w:rsidR="00387870" w:rsidRDefault="00387870" w:rsidP="00387870">
      <w:pPr>
        <w:pStyle w:val="Brdtext"/>
      </w:pPr>
    </w:p>
    <w:p w14:paraId="050C987E" w14:textId="77777777" w:rsidR="00387870" w:rsidRDefault="00387870" w:rsidP="00387870">
      <w:pPr>
        <w:pStyle w:val="Brdtext"/>
      </w:pPr>
    </w:p>
    <w:p w14:paraId="4F42D75D" w14:textId="77777777" w:rsidR="00387870" w:rsidRDefault="00387870" w:rsidP="00387870">
      <w:pPr>
        <w:pStyle w:val="Brdtext"/>
      </w:pPr>
    </w:p>
    <w:p w14:paraId="524CF076" w14:textId="77777777" w:rsidR="00387870" w:rsidRDefault="00387870" w:rsidP="00387870">
      <w:pPr>
        <w:pStyle w:val="Brdtext"/>
      </w:pPr>
    </w:p>
    <w:p w14:paraId="4C360C78" w14:textId="639CFE50" w:rsidR="00587B5F" w:rsidRPr="00587B5F" w:rsidRDefault="00F55FA4" w:rsidP="00387870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sz w:val="24"/>
          <w:szCs w:val="24"/>
          <w:lang w:val="sv-SE"/>
        </w:rPr>
      </w:pPr>
      <w:r>
        <w:rPr>
          <w:sz w:val="24"/>
          <w:szCs w:val="24"/>
          <w:lang w:val="sv-SE"/>
        </w:rPr>
        <w:t>h</w:t>
      </w:r>
      <w:r w:rsidR="00387870" w:rsidRPr="00587B5F">
        <w:rPr>
          <w:sz w:val="24"/>
          <w:szCs w:val="24"/>
          <w:lang w:val="sv-SE"/>
        </w:rPr>
        <w:t>) Vad händer med kalciumet vid transfusion</w:t>
      </w:r>
      <w:r w:rsidR="00587B5F">
        <w:rPr>
          <w:sz w:val="24"/>
          <w:szCs w:val="24"/>
          <w:lang w:val="sv-SE"/>
        </w:rPr>
        <w:t xml:space="preserve"> av blodprodukter</w:t>
      </w:r>
      <w:r w:rsidR="00387870" w:rsidRPr="00587B5F">
        <w:rPr>
          <w:sz w:val="24"/>
          <w:szCs w:val="24"/>
          <w:lang w:val="sv-SE"/>
        </w:rPr>
        <w:t>?</w:t>
      </w:r>
      <w:r w:rsidR="00587B5F">
        <w:rPr>
          <w:sz w:val="24"/>
          <w:szCs w:val="24"/>
          <w:lang w:val="sv-SE"/>
        </w:rPr>
        <w:t xml:space="preserve">  Vad gör man åt det?</w:t>
      </w:r>
      <w:r w:rsidR="00587B5F" w:rsidRPr="00587B5F">
        <w:rPr>
          <w:sz w:val="24"/>
          <w:szCs w:val="24"/>
          <w:lang w:val="sv-SE"/>
        </w:rPr>
        <w:t xml:space="preserve"> </w:t>
      </w:r>
      <w:r w:rsidR="00587B5F" w:rsidRPr="00587B5F">
        <w:rPr>
          <w:sz w:val="24"/>
          <w:szCs w:val="24"/>
        </w:rPr>
        <w:t>(</w:t>
      </w:r>
      <w:hyperlink r:id="rId66" w:history="1">
        <w:r w:rsidR="00587B5F" w:rsidRPr="00587B5F">
          <w:rPr>
            <w:rStyle w:val="Hyperlnk"/>
            <w:sz w:val="24"/>
            <w:szCs w:val="24"/>
          </w:rPr>
          <w:t>Hemostas vid allvarlig blödning</w:t>
        </w:r>
      </w:hyperlink>
      <w:r w:rsidR="00587B5F" w:rsidRPr="00587B5F">
        <w:rPr>
          <w:sz w:val="24"/>
          <w:szCs w:val="24"/>
        </w:rPr>
        <w:t xml:space="preserve"> s</w:t>
      </w:r>
      <w:r w:rsidR="00587B5F">
        <w:rPr>
          <w:sz w:val="24"/>
          <w:szCs w:val="24"/>
        </w:rPr>
        <w:t>36, s21</w:t>
      </w:r>
      <w:r w:rsidR="00587B5F" w:rsidRPr="00587B5F">
        <w:rPr>
          <w:sz w:val="24"/>
          <w:szCs w:val="24"/>
        </w:rPr>
        <w:t>)</w:t>
      </w:r>
    </w:p>
    <w:p w14:paraId="3999483D" w14:textId="77777777" w:rsidR="00587B5F" w:rsidRDefault="00587B5F" w:rsidP="00387870">
      <w:pPr>
        <w:widowControl w:val="0"/>
        <w:tabs>
          <w:tab w:val="left" w:pos="0"/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  <w:tab w:val="left" w:pos="11520"/>
        </w:tabs>
        <w:autoSpaceDE w:val="0"/>
        <w:autoSpaceDN w:val="0"/>
        <w:adjustRightInd w:val="0"/>
        <w:rPr>
          <w:rFonts w:ascii="Times" w:hAnsi="Times"/>
          <w:sz w:val="24"/>
          <w:szCs w:val="24"/>
          <w:lang w:val="sv-SE"/>
        </w:rPr>
      </w:pPr>
    </w:p>
    <w:p w14:paraId="7BD38938" w14:textId="77777777" w:rsidR="00387870" w:rsidRDefault="00387870" w:rsidP="00387870">
      <w:pPr>
        <w:pStyle w:val="Brdtext"/>
      </w:pPr>
    </w:p>
    <w:p w14:paraId="7D4432D5" w14:textId="77777777" w:rsidR="00387870" w:rsidRDefault="00387870" w:rsidP="00387870">
      <w:pPr>
        <w:pStyle w:val="Brdtext"/>
      </w:pPr>
    </w:p>
    <w:p w14:paraId="3C5F2192" w14:textId="77777777" w:rsidR="00387870" w:rsidRDefault="00387870" w:rsidP="00387870">
      <w:pPr>
        <w:pStyle w:val="Brdtext"/>
      </w:pPr>
    </w:p>
    <w:p w14:paraId="6FBC9D7B" w14:textId="77777777" w:rsidR="00E51101" w:rsidRDefault="00E51101">
      <w:pPr>
        <w:rPr>
          <w:rFonts w:eastAsia="Times"/>
          <w:sz w:val="24"/>
          <w:lang w:val="sv-SE" w:eastAsia="en-US"/>
        </w:rPr>
      </w:pPr>
      <w:r>
        <w:br w:type="page"/>
      </w:r>
    </w:p>
    <w:p w14:paraId="2897B22F" w14:textId="0C929DCE" w:rsidR="00387870" w:rsidRPr="003C03AF" w:rsidRDefault="00F55FA4" w:rsidP="00387870">
      <w:pPr>
        <w:pStyle w:val="Brdtext"/>
      </w:pPr>
      <w:r>
        <w:t>i</w:t>
      </w:r>
      <w:r w:rsidR="00387870">
        <w:t xml:space="preserve">) Minskar tranexamsyra mortalitet vid posttraumatisk </w:t>
      </w:r>
      <w:r w:rsidR="000F1CFC">
        <w:t>blödnings</w:t>
      </w:r>
      <w:r w:rsidR="00387870">
        <w:t>chock, och i så fall inom vilken tidsram? (</w:t>
      </w:r>
      <w:hyperlink r:id="rId67" w:history="1">
        <w:r w:rsidR="005E2012" w:rsidRPr="005E2012">
          <w:rPr>
            <w:rStyle w:val="Hyperlnk"/>
          </w:rPr>
          <w:t>Roberts 2011</w:t>
        </w:r>
      </w:hyperlink>
      <w:r w:rsidR="00722C04">
        <w:fldChar w:fldCharType="begin">
          <w:fldData xml:space="preserve">PEVuZE5vdGU+PENpdGU+PEF1dGhvcj5Sb2JlcnRzPC9BdXRob3I+PFllYXI+MjAxMTwvWWVhcj48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xMDk2LTEw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Sb2JlcnRzPC9BdXRob3I+PFllYXI+MjAxMTwvWWVhcj48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28]</w:t>
      </w:r>
      <w:r w:rsidR="00722C04">
        <w:fldChar w:fldCharType="end"/>
      </w:r>
      <w:r w:rsidR="00565BD1">
        <w:t xml:space="preserve"> </w:t>
      </w:r>
      <w:r w:rsidR="00340B70">
        <w:t>A</w:t>
      </w:r>
      <w:r w:rsidR="003517CA">
        <w:t>bstrac</w:t>
      </w:r>
      <w:r w:rsidR="00387870">
        <w:t>t)  Ökar tranexamsyra risken för trombotiska komplikationer? (</w:t>
      </w:r>
      <w:hyperlink r:id="rId68" w:history="1">
        <w:r w:rsidR="00387870" w:rsidRPr="003517CA">
          <w:rPr>
            <w:rStyle w:val="Hyperlnk"/>
          </w:rPr>
          <w:t>Roberts 2012</w:t>
        </w:r>
      </w:hyperlink>
      <w:r w:rsidR="00573087">
        <w:t xml:space="preserve"> </w:t>
      </w:r>
      <w:r w:rsidR="00722C04">
        <w:fldChar w:fldCharType="begin">
          <w:fldData xml:space="preserve">PEVuZE5vdGU+PENpdGU+PEF1dGhvcj5Sb2JlcnRzPC9BdXRob3I+PFllYXI+MjAxMjwvWWVhcj48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Sb2JlcnRzPC9BdXRob3I+PFllYXI+MjAxMjwvWWVhcj48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29]</w:t>
      </w:r>
      <w:r w:rsidR="00722C04">
        <w:fldChar w:fldCharType="end"/>
      </w:r>
      <w:r w:rsidR="00340B70">
        <w:t xml:space="preserve"> Abstract</w:t>
      </w:r>
      <w:r w:rsidR="00387870">
        <w:t>)  Vilken dos rekommenderas av Svenska Sällskap för Trombos och Hemostas?</w:t>
      </w:r>
      <w:r w:rsidR="00587B5F">
        <w:t xml:space="preserve"> </w:t>
      </w:r>
      <w:r w:rsidR="00587B5F" w:rsidRPr="00587B5F">
        <w:rPr>
          <w:szCs w:val="24"/>
        </w:rPr>
        <w:t>(</w:t>
      </w:r>
      <w:hyperlink r:id="rId69" w:history="1">
        <w:r w:rsidR="00587B5F" w:rsidRPr="003F57B1">
          <w:rPr>
            <w:rStyle w:val="Hyperlnk"/>
            <w:szCs w:val="24"/>
          </w:rPr>
          <w:t>Hemostas vid allvarlig blödning</w:t>
        </w:r>
      </w:hyperlink>
      <w:r w:rsidR="00565BD1">
        <w:rPr>
          <w:szCs w:val="24"/>
        </w:rPr>
        <w:t xml:space="preserve"> </w:t>
      </w:r>
      <w:r w:rsidR="00587B5F">
        <w:rPr>
          <w:szCs w:val="24"/>
        </w:rPr>
        <w:t>s21</w:t>
      </w:r>
      <w:r w:rsidR="00587B5F" w:rsidRPr="00587B5F">
        <w:rPr>
          <w:szCs w:val="24"/>
        </w:rPr>
        <w:t>)</w:t>
      </w:r>
    </w:p>
    <w:p w14:paraId="5E9B8E3D" w14:textId="77777777" w:rsidR="00387870" w:rsidRDefault="00387870" w:rsidP="00387870">
      <w:pPr>
        <w:pStyle w:val="Brdtext"/>
      </w:pPr>
    </w:p>
    <w:p w14:paraId="10AC99D9" w14:textId="77777777" w:rsidR="00387870" w:rsidRDefault="00387870" w:rsidP="00387870">
      <w:pPr>
        <w:pStyle w:val="Brdtext"/>
      </w:pPr>
    </w:p>
    <w:p w14:paraId="79C7E373" w14:textId="77777777" w:rsidR="003517CA" w:rsidRDefault="003517CA" w:rsidP="00387870">
      <w:pPr>
        <w:pStyle w:val="Brdtext"/>
      </w:pPr>
    </w:p>
    <w:p w14:paraId="046D9CF4" w14:textId="77777777" w:rsidR="003517CA" w:rsidRDefault="003517CA" w:rsidP="00387870">
      <w:pPr>
        <w:pStyle w:val="Brdtext"/>
      </w:pPr>
    </w:p>
    <w:p w14:paraId="7C2AFEF3" w14:textId="7890B3ED" w:rsidR="003517CA" w:rsidRDefault="00F55FA4" w:rsidP="00387870">
      <w:pPr>
        <w:pStyle w:val="Brdtext"/>
      </w:pPr>
      <w:r>
        <w:t>j</w:t>
      </w:r>
      <w:r w:rsidR="003517CA">
        <w:t>) Hur reverserar man Waran och NOAC behandling?</w:t>
      </w:r>
      <w:r w:rsidR="00ED08BF">
        <w:t xml:space="preserve"> </w:t>
      </w:r>
      <w:r w:rsidR="00ED08BF" w:rsidRPr="00587B5F">
        <w:rPr>
          <w:szCs w:val="24"/>
        </w:rPr>
        <w:t>(</w:t>
      </w:r>
      <w:hyperlink r:id="rId70" w:history="1">
        <w:r w:rsidR="00ED08BF" w:rsidRPr="00587B5F">
          <w:rPr>
            <w:rStyle w:val="Hyperlnk"/>
            <w:szCs w:val="24"/>
          </w:rPr>
          <w:t>Hemostas vid allvarlig blödning</w:t>
        </w:r>
      </w:hyperlink>
      <w:r w:rsidR="00ED08BF">
        <w:rPr>
          <w:szCs w:val="24"/>
        </w:rPr>
        <w:t xml:space="preserve"> s26</w:t>
      </w:r>
      <w:r w:rsidR="00062ECA">
        <w:rPr>
          <w:szCs w:val="24"/>
        </w:rPr>
        <w:t xml:space="preserve">; </w:t>
      </w:r>
      <w:hyperlink r:id="rId71" w:history="1">
        <w:r w:rsidR="00062ECA" w:rsidRPr="00062ECA">
          <w:rPr>
            <w:rStyle w:val="Hyperlnk"/>
            <w:szCs w:val="24"/>
          </w:rPr>
          <w:t>Kortversion Kliniska råd NOAK (DOAK)</w:t>
        </w:r>
      </w:hyperlink>
      <w:r w:rsidR="00062ECA">
        <w:rPr>
          <w:szCs w:val="24"/>
        </w:rPr>
        <w:t xml:space="preserve"> s1)</w:t>
      </w:r>
    </w:p>
    <w:p w14:paraId="30F95BC8" w14:textId="77777777" w:rsidR="00387870" w:rsidRDefault="00387870" w:rsidP="00387870">
      <w:pPr>
        <w:pStyle w:val="Brdtext"/>
      </w:pPr>
    </w:p>
    <w:p w14:paraId="6942E829" w14:textId="06967464" w:rsidR="00387870" w:rsidRDefault="00387870" w:rsidP="00387870">
      <w:pPr>
        <w:pStyle w:val="Rubrik2"/>
        <w:rPr>
          <w:lang w:val="sv-SE"/>
        </w:rPr>
      </w:pPr>
      <w:bookmarkStart w:id="524" w:name="_Toc244055606"/>
      <w:bookmarkStart w:id="525" w:name="_Toc244060390"/>
      <w:bookmarkStart w:id="526" w:name="_Toc245046903"/>
      <w:bookmarkStart w:id="527" w:name="_Toc245090807"/>
      <w:bookmarkStart w:id="528" w:name="_Toc245094473"/>
      <w:bookmarkStart w:id="529" w:name="_Toc245131897"/>
      <w:bookmarkStart w:id="530" w:name="_Toc245191830"/>
      <w:bookmarkStart w:id="531" w:name="_Toc245203316"/>
      <w:bookmarkStart w:id="532" w:name="_Toc245203527"/>
      <w:bookmarkStart w:id="533" w:name="_Toc245214473"/>
      <w:r>
        <w:rPr>
          <w:rFonts w:eastAsia="Times New Roman"/>
          <w:b w:val="0"/>
          <w:bCs w:val="0"/>
          <w:iCs w:val="0"/>
          <w:szCs w:val="20"/>
          <w:lang w:val="sv-SE"/>
        </w:rPr>
        <w:br w:type="page"/>
      </w:r>
      <w:bookmarkStart w:id="534" w:name="_Toc245219238"/>
      <w:bookmarkStart w:id="535" w:name="_Toc245219285"/>
      <w:bookmarkStart w:id="536" w:name="_Toc245284809"/>
      <w:bookmarkStart w:id="537" w:name="_Toc245312171"/>
      <w:bookmarkStart w:id="538" w:name="_Toc245312432"/>
      <w:bookmarkStart w:id="539" w:name="_Toc245312561"/>
      <w:bookmarkStart w:id="540" w:name="_Toc245312712"/>
      <w:bookmarkStart w:id="541" w:name="_Toc245313088"/>
      <w:bookmarkStart w:id="542" w:name="_Toc245485472"/>
      <w:bookmarkStart w:id="543" w:name="_Toc245647617"/>
      <w:bookmarkStart w:id="544" w:name="_Toc383850856"/>
      <w:bookmarkStart w:id="545" w:name="_Toc383858245"/>
      <w:bookmarkStart w:id="546" w:name="_Toc384463567"/>
      <w:bookmarkStart w:id="547" w:name="_Toc384463745"/>
      <w:bookmarkStart w:id="548" w:name="_Toc384463853"/>
      <w:bookmarkStart w:id="549" w:name="_Toc384563564"/>
      <w:bookmarkStart w:id="550" w:name="_Toc384728606"/>
      <w:bookmarkStart w:id="551" w:name="_Toc384731253"/>
      <w:bookmarkStart w:id="552" w:name="_Toc384732231"/>
      <w:bookmarkStart w:id="553" w:name="_Toc429570626"/>
      <w:bookmarkStart w:id="554" w:name="_Toc429570839"/>
      <w:bookmarkStart w:id="555" w:name="_Toc429581265"/>
      <w:bookmarkStart w:id="556" w:name="_Toc429581323"/>
      <w:bookmarkStart w:id="557" w:name="_Toc429582562"/>
      <w:bookmarkStart w:id="558" w:name="_Toc429585151"/>
      <w:bookmarkStart w:id="559" w:name="_Toc429586116"/>
      <w:r w:rsidR="004D0CA8">
        <w:rPr>
          <w:lang w:val="sv-SE"/>
        </w:rPr>
        <w:t>3</w:t>
      </w:r>
      <w:r>
        <w:rPr>
          <w:lang w:val="sv-SE"/>
        </w:rPr>
        <w:t>-Tamponad</w:t>
      </w:r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</w:p>
    <w:p w14:paraId="08A313C7" w14:textId="343E00E2" w:rsidR="001460FA" w:rsidRPr="00140542" w:rsidRDefault="00237E75" w:rsidP="00140542">
      <w:pPr>
        <w:pStyle w:val="Brdtext"/>
        <w:rPr>
          <w:rFonts w:eastAsia="Times New Roman"/>
          <w:szCs w:val="24"/>
          <w:lang w:val="en-US"/>
        </w:rPr>
      </w:pPr>
      <w:r w:rsidRPr="00592F46">
        <w:rPr>
          <w:szCs w:val="24"/>
        </w:rPr>
        <w:t xml:space="preserve">a) </w:t>
      </w:r>
      <w:r w:rsidR="001460FA">
        <w:rPr>
          <w:szCs w:val="24"/>
        </w:rPr>
        <w:t xml:space="preserve">Vad händer med </w:t>
      </w:r>
      <w:r w:rsidR="00140542">
        <w:rPr>
          <w:rFonts w:eastAsiaTheme="minorEastAsia"/>
        </w:rPr>
        <w:t xml:space="preserve">intrapericardial, right atrial, pulmonary artery diastolic, och pulmonary capillary wedge pressures vid tamponad? </w:t>
      </w:r>
      <w:r w:rsidR="00140542" w:rsidRPr="00592F46">
        <w:rPr>
          <w:szCs w:val="24"/>
        </w:rPr>
        <w:t>(</w:t>
      </w:r>
      <w:hyperlink r:id="rId72" w:history="1">
        <w:r w:rsidR="00140542" w:rsidRPr="00592F46">
          <w:rPr>
            <w:rStyle w:val="Hyperlnk"/>
            <w:szCs w:val="24"/>
          </w:rPr>
          <w:t>Roy 2007</w:t>
        </w:r>
      </w:hyperlink>
      <w:r w:rsidR="00140542" w:rsidRPr="00592F46">
        <w:rPr>
          <w:szCs w:val="24"/>
        </w:rPr>
        <w:t xml:space="preserve"> </w:t>
      </w:r>
      <w:r w:rsidR="00722C04">
        <w:rPr>
          <w:szCs w:val="24"/>
        </w:rPr>
        <w:fldChar w:fldCharType="begin"/>
      </w:r>
      <w:r w:rsidR="0099241F">
        <w:rPr>
          <w:szCs w:val="24"/>
        </w:rPr>
        <w:instrText xml:space="preserve"> ADDIN EN.CITE &lt;EndNote&gt;&lt;Cite&gt;&lt;Author&gt;Roy&lt;/Author&gt;&lt;Year&gt;2007&lt;/Year&gt;&lt;RecNum&gt;417&lt;/RecNum&gt;&lt;DisplayText&gt;[30]&lt;/DisplayText&gt;&lt;record&gt;&lt;rec-number&gt;417&lt;/rec-number&gt;&lt;foreign-keys&gt;&lt;key app="EN" db-id="5rd9tv29z5xd0revrw5xdxzy5w5zpd9tvz55" timestamp="0"&gt;417&lt;/key&gt;&lt;/foreign-keys&gt;&lt;ref-type name="Journal Article"&gt;17&lt;/ref-type&gt;&lt;contributors&gt;&lt;authors&gt;&lt;author&gt;Roy, C. L.&lt;/author&gt;&lt;author&gt;Minor, M. A.&lt;/author&gt;&lt;author&gt;Brookhart, M. A.&lt;/author&gt;&lt;author&gt;Choudhry, N. K.&lt;/author&gt;&lt;/authors&gt;&lt;/contributors&gt;&lt;auth-address&gt;Division of General Medicine, Brigham and Women&amp;apos;s Hospital, Harvard Medical School, Boston, Mass 02115, USA. croy@partners.org&lt;/auth-address&gt;&lt;titles&gt;&lt;title&gt;Does this patient with a pericardial effusion have cardiac tamponade?&lt;/title&gt;&lt;secondary-title&gt;JAMA&lt;/secondary-title&gt;&lt;alt-title&gt;JAMA : the journal of the American Medical Association&lt;/alt-title&gt;&lt;/titles&gt;&lt;periodical&gt;&lt;full-title&gt;Jama&lt;/full-title&gt;&lt;abbr-1&gt;Jama&lt;/abbr-1&gt;&lt;/periodical&gt;&lt;pages&gt;1810-8&lt;/pages&gt;&lt;volume&gt;297&lt;/volume&gt;&lt;number&gt;16&lt;/number&gt;&lt;edition&gt;2007/04/26&lt;/edition&gt;&lt;keywords&gt;&lt;keyword&gt;Cardiac Tamponade/*diagnosis/*etiology/physiopathology/therapy&lt;/keyword&gt;&lt;keyword&gt;Echocardiography&lt;/keyword&gt;&lt;keyword&gt;Humans&lt;/keyword&gt;&lt;keyword&gt;Pericardial Effusion/*complications/diagnosis/therapy&lt;/keyword&gt;&lt;keyword&gt;Pericardiocentesis&lt;/keyword&gt;&lt;keyword&gt;Physical Examination&lt;/keyword&gt;&lt;keyword&gt;Pulse&lt;/keyword&gt;&lt;keyword&gt;Radiography&lt;/keyword&gt;&lt;/keywords&gt;&lt;dates&gt;&lt;year&gt;2007&lt;/year&gt;&lt;pub-dates&gt;&lt;date&gt;Apr 25&lt;/date&gt;&lt;/pub-dates&gt;&lt;/dates&gt;&lt;isbn&gt;1538-3598 (Electronic)&amp;#xD;0098-7484 (Linking)&lt;/isbn&gt;&lt;accession-num&gt;17456823&lt;/accession-num&gt;&lt;work-type&gt;Review&lt;/work-type&gt;&lt;urls&gt;&lt;related-urls&gt;&lt;url&gt;http://www.ncbi.nlm.nih.gov/pubmed/17456823&lt;/url&gt;&lt;/related-urls&gt;&lt;/urls&gt;&lt;electronic-resource-num&gt;10.1001/jama.297.16.1810&lt;/electronic-resource-num&gt;&lt;language&gt;eng&lt;/language&gt;&lt;/record&gt;&lt;/Cite&gt;&lt;/EndNote&gt;</w:instrText>
      </w:r>
      <w:r w:rsidR="00722C04">
        <w:rPr>
          <w:szCs w:val="24"/>
        </w:rPr>
        <w:fldChar w:fldCharType="separate"/>
      </w:r>
      <w:r w:rsidR="0099241F">
        <w:rPr>
          <w:noProof/>
          <w:szCs w:val="24"/>
        </w:rPr>
        <w:t>[30]</w:t>
      </w:r>
      <w:r w:rsidR="00722C04">
        <w:rPr>
          <w:szCs w:val="24"/>
        </w:rPr>
        <w:fldChar w:fldCharType="end"/>
      </w:r>
      <w:r w:rsidR="00140542" w:rsidRPr="00592F46">
        <w:rPr>
          <w:szCs w:val="24"/>
        </w:rPr>
        <w:t xml:space="preserve"> </w:t>
      </w:r>
      <w:r w:rsidR="00140542">
        <w:rPr>
          <w:szCs w:val="24"/>
        </w:rPr>
        <w:t>s1811)</w:t>
      </w:r>
    </w:p>
    <w:p w14:paraId="4C3B8AA0" w14:textId="77777777" w:rsidR="00140542" w:rsidRDefault="00140542" w:rsidP="00387870">
      <w:pPr>
        <w:rPr>
          <w:i/>
          <w:color w:val="FF0000"/>
          <w:sz w:val="24"/>
        </w:rPr>
      </w:pPr>
    </w:p>
    <w:p w14:paraId="31F279FC" w14:textId="77777777" w:rsidR="00E51101" w:rsidRDefault="00E51101" w:rsidP="00387870">
      <w:pPr>
        <w:rPr>
          <w:i/>
          <w:color w:val="FF0000"/>
          <w:sz w:val="24"/>
        </w:rPr>
      </w:pPr>
    </w:p>
    <w:p w14:paraId="3E3E8D97" w14:textId="77777777" w:rsidR="00E51101" w:rsidRDefault="00E51101" w:rsidP="00387870">
      <w:pPr>
        <w:rPr>
          <w:i/>
          <w:color w:val="FF0000"/>
          <w:sz w:val="24"/>
        </w:rPr>
      </w:pPr>
    </w:p>
    <w:p w14:paraId="00CAB9EB" w14:textId="77777777" w:rsidR="00E51101" w:rsidRDefault="00E51101" w:rsidP="00387870">
      <w:pPr>
        <w:rPr>
          <w:sz w:val="24"/>
          <w:szCs w:val="24"/>
        </w:rPr>
      </w:pPr>
    </w:p>
    <w:p w14:paraId="234200FB" w14:textId="26E1B321" w:rsidR="00140542" w:rsidRDefault="00140542" w:rsidP="00387870">
      <w:pPr>
        <w:rPr>
          <w:sz w:val="24"/>
          <w:szCs w:val="24"/>
        </w:rPr>
      </w:pPr>
      <w:r>
        <w:rPr>
          <w:sz w:val="24"/>
          <w:szCs w:val="24"/>
        </w:rPr>
        <w:t xml:space="preserve">b) Vilka echocardiografiska fynd talar för perikard tamponad?  </w:t>
      </w:r>
      <w:r w:rsidRPr="00592F46">
        <w:rPr>
          <w:sz w:val="24"/>
          <w:szCs w:val="24"/>
        </w:rPr>
        <w:t>(</w:t>
      </w:r>
      <w:hyperlink r:id="rId73" w:history="1">
        <w:r w:rsidRPr="00592F46">
          <w:rPr>
            <w:rStyle w:val="Hyperlnk"/>
            <w:sz w:val="24"/>
            <w:szCs w:val="24"/>
          </w:rPr>
          <w:t>Roy 2007</w:t>
        </w:r>
      </w:hyperlink>
      <w:r w:rsidRPr="00592F46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Roy&lt;/Author&gt;&lt;Year&gt;2007&lt;/Year&gt;&lt;RecNum&gt;417&lt;/RecNum&gt;&lt;DisplayText&gt;[30]&lt;/DisplayText&gt;&lt;record&gt;&lt;rec-number&gt;417&lt;/rec-number&gt;&lt;foreign-keys&gt;&lt;key app="EN" db-id="5rd9tv29z5xd0revrw5xdxzy5w5zpd9tvz55" timestamp="0"&gt;417&lt;/key&gt;&lt;/foreign-keys&gt;&lt;ref-type name="Journal Article"&gt;17&lt;/ref-type&gt;&lt;contributors&gt;&lt;authors&gt;&lt;author&gt;Roy, C. L.&lt;/author&gt;&lt;author&gt;Minor, M. A.&lt;/author&gt;&lt;author&gt;Brookhart, M. A.&lt;/author&gt;&lt;author&gt;Choudhry, N. K.&lt;/author&gt;&lt;/authors&gt;&lt;/contributors&gt;&lt;auth-address&gt;Division of General Medicine, Brigham and Women&amp;apos;s Hospital, Harvard Medical School, Boston, Mass 02115, USA. croy@partners.org&lt;/auth-address&gt;&lt;titles&gt;&lt;title&gt;Does this patient with a pericardial effusion have cardiac tamponade?&lt;/title&gt;&lt;secondary-title&gt;JAMA&lt;/secondary-title&gt;&lt;alt-title&gt;JAMA : the journal of the American Medical Association&lt;/alt-title&gt;&lt;/titles&gt;&lt;periodical&gt;&lt;full-title&gt;Jama&lt;/full-title&gt;&lt;abbr-1&gt;Jama&lt;/abbr-1&gt;&lt;/periodical&gt;&lt;pages&gt;1810-8&lt;/pages&gt;&lt;volume&gt;297&lt;/volume&gt;&lt;number&gt;16&lt;/number&gt;&lt;edition&gt;2007/04/26&lt;/edition&gt;&lt;keywords&gt;&lt;keyword&gt;Cardiac Tamponade/*diagnosis/*etiology/physiopathology/therapy&lt;/keyword&gt;&lt;keyword&gt;Echocardiography&lt;/keyword&gt;&lt;keyword&gt;Humans&lt;/keyword&gt;&lt;keyword&gt;Pericardial Effusion/*complications/diagnosis/therapy&lt;/keyword&gt;&lt;keyword&gt;Pericardiocentesis&lt;/keyword&gt;&lt;keyword&gt;Physical Examination&lt;/keyword&gt;&lt;keyword&gt;Pulse&lt;/keyword&gt;&lt;keyword&gt;Radiography&lt;/keyword&gt;&lt;/keywords&gt;&lt;dates&gt;&lt;year&gt;2007&lt;/year&gt;&lt;pub-dates&gt;&lt;date&gt;Apr 25&lt;/date&gt;&lt;/pub-dates&gt;&lt;/dates&gt;&lt;isbn&gt;1538-3598 (Electronic)&amp;#xD;0098-7484 (Linking)&lt;/isbn&gt;&lt;accession-num&gt;17456823&lt;/accession-num&gt;&lt;work-type&gt;Review&lt;/work-type&gt;&lt;urls&gt;&lt;related-urls&gt;&lt;url&gt;http://www.ncbi.nlm.nih.gov/pubmed/17456823&lt;/url&gt;&lt;/related-urls&gt;&lt;/urls&gt;&lt;electronic-resource-num&gt;10.1001/jama.297.16.1810&lt;/electronic-resource-num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0]</w:t>
      </w:r>
      <w:r w:rsidR="00722C04">
        <w:rPr>
          <w:sz w:val="24"/>
          <w:szCs w:val="24"/>
        </w:rPr>
        <w:fldChar w:fldCharType="end"/>
      </w:r>
      <w:r w:rsidRPr="00592F46">
        <w:rPr>
          <w:sz w:val="24"/>
          <w:szCs w:val="24"/>
        </w:rPr>
        <w:t xml:space="preserve"> </w:t>
      </w:r>
      <w:r>
        <w:rPr>
          <w:sz w:val="24"/>
          <w:szCs w:val="24"/>
        </w:rPr>
        <w:t>s1811-2)</w:t>
      </w:r>
    </w:p>
    <w:p w14:paraId="2B45D11F" w14:textId="77777777" w:rsidR="00140542" w:rsidRDefault="00140542" w:rsidP="00387870">
      <w:pPr>
        <w:rPr>
          <w:rFonts w:eastAsiaTheme="minorEastAsia"/>
          <w:i/>
          <w:color w:val="FF0000"/>
          <w:sz w:val="24"/>
          <w:lang w:val="sv-SE"/>
        </w:rPr>
      </w:pPr>
    </w:p>
    <w:p w14:paraId="7C4B1A99" w14:textId="77777777" w:rsidR="00E51101" w:rsidRDefault="00E51101" w:rsidP="00387870">
      <w:pPr>
        <w:rPr>
          <w:rFonts w:eastAsiaTheme="minorEastAsia"/>
          <w:i/>
          <w:color w:val="FF0000"/>
          <w:sz w:val="24"/>
          <w:lang w:val="sv-SE"/>
        </w:rPr>
      </w:pPr>
    </w:p>
    <w:p w14:paraId="6848628E" w14:textId="77777777" w:rsidR="00E51101" w:rsidRDefault="00E51101" w:rsidP="00387870">
      <w:pPr>
        <w:rPr>
          <w:rFonts w:eastAsiaTheme="minorEastAsia"/>
          <w:i/>
          <w:color w:val="FF0000"/>
          <w:sz w:val="24"/>
          <w:lang w:val="sv-SE"/>
        </w:rPr>
      </w:pPr>
    </w:p>
    <w:p w14:paraId="3BF9DA72" w14:textId="77777777" w:rsidR="00E51101" w:rsidRDefault="00E51101" w:rsidP="00387870">
      <w:pPr>
        <w:rPr>
          <w:sz w:val="24"/>
          <w:szCs w:val="24"/>
        </w:rPr>
      </w:pPr>
    </w:p>
    <w:p w14:paraId="46D16B4C" w14:textId="0CC1228E" w:rsidR="00387870" w:rsidRDefault="000F1CFC" w:rsidP="00387870">
      <w:pPr>
        <w:rPr>
          <w:sz w:val="24"/>
          <w:szCs w:val="24"/>
        </w:rPr>
      </w:pPr>
      <w:r>
        <w:rPr>
          <w:sz w:val="24"/>
          <w:szCs w:val="24"/>
        </w:rPr>
        <w:t>c</w:t>
      </w:r>
      <w:r w:rsidR="00237E75">
        <w:rPr>
          <w:sz w:val="24"/>
          <w:szCs w:val="24"/>
        </w:rPr>
        <w:t xml:space="preserve">) </w:t>
      </w:r>
      <w:r w:rsidR="00387870" w:rsidRPr="00434742">
        <w:rPr>
          <w:sz w:val="24"/>
          <w:szCs w:val="24"/>
        </w:rPr>
        <w:t>Vilken roll spelar perikardiocentes vid posttraumatisk tamponad? (</w:t>
      </w:r>
      <w:hyperlink r:id="rId74" w:history="1">
        <w:r w:rsidR="00387870" w:rsidRPr="00434742">
          <w:rPr>
            <w:rStyle w:val="Hyperlnk"/>
            <w:sz w:val="24"/>
            <w:szCs w:val="24"/>
          </w:rPr>
          <w:t>Fitch 2012</w:t>
        </w:r>
      </w:hyperlink>
      <w:r w:rsidR="00387870" w:rsidRPr="00434742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Fitch&lt;/Author&gt;&lt;Year&gt;2012&lt;/Year&gt;&lt;RecNum&gt;261&lt;/RecNum&gt;&lt;DisplayText&gt;[31]&lt;/DisplayText&gt;&lt;record&gt;&lt;rec-number&gt;261&lt;/rec-number&gt;&lt;foreign-keys&gt;&lt;key app="EN" db-id="5rd9tv29z5xd0revrw5xdxzy5w5zpd9tvz55" timestamp="0"&gt;261&lt;/key&gt;&lt;/foreign-keys&gt;&lt;ref-type name="Journal Article"&gt;17&lt;/ref-type&gt;&lt;contributors&gt;&lt;authors&gt;&lt;author&gt;Fitch, M. T.&lt;/author&gt;&lt;author&gt;Nicks, B. A.&lt;/author&gt;&lt;author&gt;Pariyadath, M.&lt;/author&gt;&lt;author&gt;McGinnis, H. D.&lt;/author&gt;&lt;author&gt;Manthey, D. E.&lt;/author&gt;&lt;/authors&gt;&lt;/contributors&gt;&lt;titles&gt;&lt;title&gt;Videos in clinical medicine. Emergency pericardiocentesi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17&lt;/pages&gt;&lt;volume&gt;366&lt;/volume&gt;&lt;number&gt;12&lt;/number&gt;&lt;edition&gt;2012/03/23&lt;/edition&gt;&lt;keywords&gt;&lt;keyword&gt;Aftercare&lt;/keyword&gt;&lt;keyword&gt;Cardiac Tamponade/diagnosis/*surgery&lt;/keyword&gt;&lt;keyword&gt;Emergency Treatment/methods&lt;/keyword&gt;&lt;keyword&gt;Humans&lt;/keyword&gt;&lt;keyword&gt;Pericardiocentesis/adverse effects/contraindications/instrumentation/*methods&lt;/keyword&gt;&lt;/keywords&gt;&lt;dates&gt;&lt;year&gt;2012&lt;/year&gt;&lt;pub-dates&gt;&lt;date&gt;Mar 22&lt;/date&gt;&lt;/pub-dates&gt;&lt;/dates&gt;&lt;isbn&gt;1533-4406 (Electronic)&amp;#xD;0028-4793 (Linking)&lt;/isbn&gt;&lt;accession-num&gt;22435385&lt;/accession-num&gt;&lt;work-type&gt;Review&amp;#xD;Video-Audio Media&lt;/work-type&gt;&lt;urls&gt;&lt;related-urls&gt;&lt;url&gt;http://www.ncbi.nlm.nih.gov/pubmed/22435385&lt;/url&gt;&lt;/related-urls&gt;&lt;/urls&gt;&lt;electronic-resource-num&gt;10.1056/NEJMvcm0907841&lt;/electronic-resource-num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1]</w:t>
      </w:r>
      <w:r w:rsidR="00722C04">
        <w:rPr>
          <w:sz w:val="24"/>
          <w:szCs w:val="24"/>
        </w:rPr>
        <w:fldChar w:fldCharType="end"/>
      </w:r>
      <w:r w:rsidR="00387870">
        <w:rPr>
          <w:sz w:val="24"/>
          <w:szCs w:val="24"/>
        </w:rPr>
        <w:t xml:space="preserve"> </w:t>
      </w:r>
      <w:r w:rsidR="00387870" w:rsidRPr="00434742">
        <w:rPr>
          <w:sz w:val="24"/>
          <w:szCs w:val="24"/>
        </w:rPr>
        <w:t>Contraindications)</w:t>
      </w:r>
    </w:p>
    <w:p w14:paraId="0C8773D0" w14:textId="77777777" w:rsidR="000F1CFC" w:rsidRDefault="000F1CFC" w:rsidP="00387870">
      <w:pPr>
        <w:rPr>
          <w:sz w:val="24"/>
          <w:szCs w:val="24"/>
        </w:rPr>
      </w:pPr>
    </w:p>
    <w:p w14:paraId="4372A344" w14:textId="77777777" w:rsidR="000F1CFC" w:rsidRDefault="000F1CFC" w:rsidP="00387870">
      <w:pPr>
        <w:rPr>
          <w:sz w:val="24"/>
          <w:szCs w:val="24"/>
        </w:rPr>
      </w:pPr>
    </w:p>
    <w:p w14:paraId="12B6FEC6" w14:textId="77777777" w:rsidR="000F1CFC" w:rsidRDefault="000F1CFC" w:rsidP="00387870">
      <w:pPr>
        <w:rPr>
          <w:sz w:val="24"/>
          <w:szCs w:val="24"/>
        </w:rPr>
      </w:pPr>
    </w:p>
    <w:p w14:paraId="1158B24C" w14:textId="77777777" w:rsidR="000F1CFC" w:rsidRDefault="000F1CFC" w:rsidP="00387870">
      <w:pPr>
        <w:rPr>
          <w:sz w:val="24"/>
          <w:szCs w:val="24"/>
        </w:rPr>
      </w:pPr>
    </w:p>
    <w:p w14:paraId="12BCC236" w14:textId="19D5227E" w:rsidR="000F1CFC" w:rsidRPr="00434742" w:rsidRDefault="000F1CFC" w:rsidP="00387870">
      <w:pPr>
        <w:rPr>
          <w:sz w:val="24"/>
          <w:szCs w:val="24"/>
        </w:rPr>
      </w:pPr>
      <w:r>
        <w:rPr>
          <w:sz w:val="24"/>
          <w:szCs w:val="24"/>
        </w:rPr>
        <w:t>d) Vilka åtgärder rekommenderas vid traumatisk tamponad? (</w:t>
      </w:r>
      <w:hyperlink r:id="rId75" w:history="1">
        <w:r w:rsidRPr="000F1CFC">
          <w:rPr>
            <w:rStyle w:val="Hyperlnk"/>
            <w:sz w:val="24"/>
            <w:szCs w:val="24"/>
          </w:rPr>
          <w:t>Truhlar 2015</w:t>
        </w:r>
      </w:hyperlink>
      <w:r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 w:val="24"/>
          <w:szCs w:val="24"/>
        </w:rPr>
        <w:instrText xml:space="preserve"> ADDIN EN.CITE </w:instrText>
      </w:r>
      <w:r w:rsidR="0099241F">
        <w:rPr>
          <w:sz w:val="24"/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 w:val="24"/>
          <w:szCs w:val="24"/>
        </w:rPr>
        <w:instrText xml:space="preserve"> ADDIN EN.CITE.DATA </w:instrText>
      </w:r>
      <w:r w:rsidR="0099241F">
        <w:rPr>
          <w:sz w:val="24"/>
          <w:szCs w:val="24"/>
        </w:rPr>
      </w:r>
      <w:r w:rsidR="0099241F">
        <w:rPr>
          <w:sz w:val="24"/>
          <w:szCs w:val="24"/>
        </w:rPr>
        <w:fldChar w:fldCharType="end"/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2]</w:t>
      </w:r>
      <w:r w:rsidR="00722C04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s162-3</w:t>
      </w:r>
      <w:r w:rsidR="00107A9A">
        <w:rPr>
          <w:sz w:val="24"/>
          <w:szCs w:val="24"/>
        </w:rPr>
        <w:t>)</w:t>
      </w:r>
    </w:p>
    <w:p w14:paraId="6B0E2CDB" w14:textId="77777777" w:rsidR="00387870" w:rsidRDefault="00387870" w:rsidP="00387870"/>
    <w:p w14:paraId="19DBBD21" w14:textId="77777777" w:rsidR="00387870" w:rsidRDefault="00387870" w:rsidP="00387870">
      <w:pPr>
        <w:pStyle w:val="Rubrik2"/>
      </w:pPr>
      <w:bookmarkStart w:id="560" w:name="_Toc244055607"/>
      <w:bookmarkStart w:id="561" w:name="_Toc244060391"/>
      <w:bookmarkStart w:id="562" w:name="_Toc245046904"/>
      <w:bookmarkStart w:id="563" w:name="_Toc245090808"/>
      <w:bookmarkStart w:id="564" w:name="_Toc245094474"/>
      <w:bookmarkStart w:id="565" w:name="_Toc245131898"/>
      <w:bookmarkStart w:id="566" w:name="_Toc245191831"/>
      <w:bookmarkStart w:id="567" w:name="_Toc245203317"/>
      <w:bookmarkStart w:id="568" w:name="_Toc245203528"/>
      <w:bookmarkStart w:id="569" w:name="_Toc245214474"/>
      <w:bookmarkStart w:id="570" w:name="_Toc245219239"/>
      <w:bookmarkStart w:id="571" w:name="_Toc245219286"/>
      <w:bookmarkStart w:id="572" w:name="_Toc245284810"/>
      <w:bookmarkStart w:id="573" w:name="_Toc245312172"/>
      <w:bookmarkStart w:id="574" w:name="_Toc245312433"/>
      <w:bookmarkStart w:id="575" w:name="_Toc245312562"/>
      <w:bookmarkStart w:id="576" w:name="_Toc245312713"/>
      <w:bookmarkStart w:id="577" w:name="_Toc245313089"/>
      <w:bookmarkStart w:id="578" w:name="_Toc245485473"/>
    </w:p>
    <w:p w14:paraId="1DF3604D" w14:textId="77777777" w:rsidR="00387870" w:rsidRDefault="00387870" w:rsidP="00387870"/>
    <w:p w14:paraId="1CC21E20" w14:textId="77777777" w:rsidR="00387870" w:rsidRDefault="00387870" w:rsidP="00387870"/>
    <w:p w14:paraId="5E0A7549" w14:textId="77777777" w:rsidR="00387870" w:rsidRPr="00434742" w:rsidRDefault="00387870" w:rsidP="00387870"/>
    <w:p w14:paraId="0D29E78A" w14:textId="77777777" w:rsidR="001460FA" w:rsidRDefault="001460FA">
      <w:pPr>
        <w:rPr>
          <w:rFonts w:eastAsia="ＭＳ ゴシック"/>
          <w:b/>
          <w:bCs/>
          <w:iCs/>
          <w:sz w:val="24"/>
          <w:szCs w:val="28"/>
        </w:rPr>
      </w:pPr>
      <w:bookmarkStart w:id="579" w:name="_Toc245647618"/>
      <w:bookmarkStart w:id="580" w:name="_Toc383850857"/>
      <w:bookmarkStart w:id="581" w:name="_Toc383858246"/>
      <w:bookmarkStart w:id="582" w:name="_Toc384463568"/>
      <w:bookmarkStart w:id="583" w:name="_Toc384463746"/>
      <w:bookmarkStart w:id="584" w:name="_Toc384463854"/>
      <w:bookmarkStart w:id="585" w:name="_Toc384563565"/>
      <w:r>
        <w:br w:type="page"/>
      </w:r>
    </w:p>
    <w:p w14:paraId="52424C2F" w14:textId="59C0311D" w:rsidR="00387870" w:rsidRDefault="004D0CA8" w:rsidP="00387870">
      <w:pPr>
        <w:pStyle w:val="Rubrik2"/>
      </w:pPr>
      <w:bookmarkStart w:id="586" w:name="_Toc384728607"/>
      <w:bookmarkStart w:id="587" w:name="_Toc384731254"/>
      <w:bookmarkStart w:id="588" w:name="_Toc384732232"/>
      <w:bookmarkStart w:id="589" w:name="_Toc429570627"/>
      <w:bookmarkStart w:id="590" w:name="_Toc429570840"/>
      <w:bookmarkStart w:id="591" w:name="_Toc429581266"/>
      <w:bookmarkStart w:id="592" w:name="_Toc429581324"/>
      <w:bookmarkStart w:id="593" w:name="_Toc429582563"/>
      <w:bookmarkStart w:id="594" w:name="_Toc429585152"/>
      <w:bookmarkStart w:id="595" w:name="_Toc429586117"/>
      <w:r>
        <w:t>4</w:t>
      </w:r>
      <w:r w:rsidR="00387870">
        <w:t>-Övertryckspneumothorax</w:t>
      </w:r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</w:p>
    <w:p w14:paraId="547178AC" w14:textId="77777777" w:rsidR="00387870" w:rsidRPr="00EA620F" w:rsidRDefault="00387870" w:rsidP="00387870">
      <w:pPr>
        <w:rPr>
          <w:sz w:val="24"/>
          <w:szCs w:val="24"/>
        </w:rPr>
      </w:pPr>
      <w:r w:rsidRPr="00EA620F">
        <w:rPr>
          <w:sz w:val="24"/>
          <w:szCs w:val="24"/>
        </w:rPr>
        <w:t xml:space="preserve">a) Vilka kliniska fynd kan förekomma vid övertryckspneumothorax? </w:t>
      </w:r>
      <w:r w:rsidRPr="00EA620F">
        <w:rPr>
          <w:rFonts w:ascii="Times" w:hAnsi="Times"/>
          <w:sz w:val="24"/>
          <w:lang w:val="sv-SE"/>
        </w:rPr>
        <w:t>(</w:t>
      </w:r>
      <w:hyperlink r:id="rId76" w:history="1">
        <w:r w:rsidRPr="00EA620F">
          <w:rPr>
            <w:rStyle w:val="Hyperlnk"/>
            <w:rFonts w:ascii="Times" w:hAnsi="Times"/>
            <w:sz w:val="24"/>
            <w:lang w:val="sv-SE"/>
          </w:rPr>
          <w:t>Roberts 6th</w:t>
        </w:r>
      </w:hyperlink>
      <w:r>
        <w:rPr>
          <w:rFonts w:ascii="Times" w:hAnsi="Times"/>
          <w:sz w:val="24"/>
          <w:lang w:val="sv-SE"/>
        </w:rPr>
        <w:t xml:space="preserve"> Chapter 10 s193</w:t>
      </w:r>
      <w:r w:rsidRPr="00EA620F">
        <w:rPr>
          <w:rFonts w:ascii="Times" w:hAnsi="Times"/>
          <w:sz w:val="24"/>
          <w:lang w:val="sv-SE"/>
        </w:rPr>
        <w:t>)</w:t>
      </w:r>
    </w:p>
    <w:p w14:paraId="202F30E8" w14:textId="77777777" w:rsidR="00387870" w:rsidRDefault="00387870" w:rsidP="00387870"/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9"/>
        <w:gridCol w:w="7987"/>
      </w:tblGrid>
      <w:tr w:rsidR="00387870" w:rsidRPr="008A5414" w14:paraId="52376601" w14:textId="77777777" w:rsidTr="00107A9A">
        <w:trPr>
          <w:trHeight w:val="54"/>
        </w:trPr>
        <w:tc>
          <w:tcPr>
            <w:tcW w:w="1809" w:type="dxa"/>
            <w:shd w:val="clear" w:color="auto" w:fill="auto"/>
          </w:tcPr>
          <w:p w14:paraId="4D7406A0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Inspektion av huvudet/halsen</w:t>
            </w:r>
          </w:p>
        </w:tc>
        <w:tc>
          <w:tcPr>
            <w:tcW w:w="7987" w:type="dxa"/>
            <w:shd w:val="clear" w:color="auto" w:fill="auto"/>
          </w:tcPr>
          <w:p w14:paraId="00D53D97" w14:textId="77777777" w:rsidR="00387870" w:rsidRDefault="00387870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65002925" w14:textId="2910B3FA" w:rsidR="00107A9A" w:rsidRPr="008A5414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</w:tc>
      </w:tr>
      <w:tr w:rsidR="00387870" w:rsidRPr="008A5414" w14:paraId="629CB0A0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32510DFB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B</w:t>
            </w:r>
          </w:p>
        </w:tc>
        <w:tc>
          <w:tcPr>
            <w:tcW w:w="7987" w:type="dxa"/>
            <w:shd w:val="clear" w:color="auto" w:fill="auto"/>
          </w:tcPr>
          <w:p w14:paraId="0FA86D13" w14:textId="77777777" w:rsidR="00107A9A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4B6D339E" w14:textId="77777777" w:rsidR="00107A9A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3761FED7" w14:textId="77777777" w:rsidR="00107A9A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3FD23202" w14:textId="55796F12" w:rsidR="00107A9A" w:rsidRDefault="00107A9A" w:rsidP="00107A9A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2EA6DA05" w14:textId="77777777" w:rsidR="00107A9A" w:rsidRDefault="00107A9A" w:rsidP="00107A9A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5206C031" w14:textId="77777777" w:rsidR="00107A9A" w:rsidRPr="008A5414" w:rsidRDefault="00107A9A" w:rsidP="00107A9A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72DEA63F" w14:textId="457A565F" w:rsidR="00387870" w:rsidRPr="008A5414" w:rsidRDefault="00387870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</w:tc>
      </w:tr>
      <w:tr w:rsidR="00387870" w:rsidRPr="008A5414" w14:paraId="50E4D3AA" w14:textId="77777777" w:rsidTr="00107A9A">
        <w:trPr>
          <w:trHeight w:val="427"/>
        </w:trPr>
        <w:tc>
          <w:tcPr>
            <w:tcW w:w="1809" w:type="dxa"/>
            <w:shd w:val="clear" w:color="auto" w:fill="auto"/>
          </w:tcPr>
          <w:p w14:paraId="3030E023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C</w:t>
            </w:r>
          </w:p>
        </w:tc>
        <w:tc>
          <w:tcPr>
            <w:tcW w:w="7987" w:type="dxa"/>
            <w:shd w:val="clear" w:color="auto" w:fill="auto"/>
          </w:tcPr>
          <w:p w14:paraId="13C83283" w14:textId="77777777" w:rsidR="00387870" w:rsidRDefault="00387870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  <w:p w14:paraId="2C804BB3" w14:textId="6807F17D" w:rsidR="00107A9A" w:rsidRPr="008A5414" w:rsidRDefault="00107A9A" w:rsidP="00387870">
            <w:pPr>
              <w:pStyle w:val="Punktlista"/>
              <w:numPr>
                <w:ilvl w:val="0"/>
                <w:numId w:val="8"/>
              </w:numPr>
              <w:tabs>
                <w:tab w:val="clear" w:pos="360"/>
              </w:tabs>
              <w:ind w:left="176" w:hanging="176"/>
              <w:rPr>
                <w:i/>
              </w:rPr>
            </w:pPr>
          </w:p>
        </w:tc>
      </w:tr>
    </w:tbl>
    <w:p w14:paraId="7598FF17" w14:textId="77777777" w:rsidR="00387870" w:rsidRDefault="00387870" w:rsidP="00387870"/>
    <w:p w14:paraId="52D6AB06" w14:textId="2CA1773A" w:rsidR="00107A9A" w:rsidRDefault="00387870" w:rsidP="00387870">
      <w:pPr>
        <w:pStyle w:val="Brdtext"/>
      </w:pPr>
      <w:r>
        <w:t xml:space="preserve">b) Var är det klassiska stället för att genomföra en "needle decompression thoracostomy"? </w:t>
      </w:r>
      <w:r w:rsidRPr="00EA620F">
        <w:t>(</w:t>
      </w:r>
      <w:hyperlink r:id="rId77" w:history="1">
        <w:r w:rsidRPr="00EA620F">
          <w:rPr>
            <w:rStyle w:val="Hyperlnk"/>
          </w:rPr>
          <w:t>Roberts 6th</w:t>
        </w:r>
      </w:hyperlink>
      <w:r>
        <w:t xml:space="preserve"> Chapter 10 s198, fig 10-10</w:t>
      </w:r>
      <w:r w:rsidRPr="00EA620F">
        <w:t xml:space="preserve">) </w:t>
      </w:r>
      <w:r w:rsidR="00107A9A">
        <w:t xml:space="preserve">Vad rekommenderar European Resuscitation Council istället? </w:t>
      </w:r>
      <w:r w:rsidR="00107A9A">
        <w:rPr>
          <w:szCs w:val="24"/>
        </w:rPr>
        <w:t>(</w:t>
      </w:r>
      <w:hyperlink r:id="rId78" w:history="1">
        <w:r w:rsidR="00107A9A" w:rsidRPr="000F1CFC">
          <w:rPr>
            <w:rStyle w:val="Hyperlnk"/>
            <w:szCs w:val="24"/>
          </w:rPr>
          <w:t>Truhlar 2015</w:t>
        </w:r>
      </w:hyperlink>
      <w:r w:rsidR="00107A9A">
        <w:rPr>
          <w:szCs w:val="24"/>
        </w:rPr>
        <w:t xml:space="preserve"> </w:t>
      </w:r>
      <w:r w:rsidR="00722C04">
        <w:rPr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Cs w:val="24"/>
        </w:rPr>
        <w:instrText xml:space="preserve"> ADDIN EN.CITE </w:instrText>
      </w:r>
      <w:r w:rsidR="0099241F">
        <w:rPr>
          <w:szCs w:val="24"/>
        </w:rPr>
        <w:fldChar w:fldCharType="begin">
          <w:fldData xml:space="preserve">PEVuZE5vdGU+PENpdGU+PEF1dGhvcj5UcnVobGFyPC9BdXRob3I+PFllYXI+MjAxNTwvWWVhcj48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</w:fldData>
        </w:fldChar>
      </w:r>
      <w:r w:rsidR="0099241F">
        <w:rPr>
          <w:szCs w:val="24"/>
        </w:rPr>
        <w:instrText xml:space="preserve"> ADDIN EN.CITE.DATA </w:instrText>
      </w:r>
      <w:r w:rsidR="0099241F">
        <w:rPr>
          <w:szCs w:val="24"/>
        </w:rPr>
      </w:r>
      <w:r w:rsidR="0099241F">
        <w:rPr>
          <w:szCs w:val="24"/>
        </w:rPr>
        <w:fldChar w:fldCharType="end"/>
      </w:r>
      <w:r w:rsidR="00722C04">
        <w:rPr>
          <w:szCs w:val="24"/>
        </w:rPr>
        <w:fldChar w:fldCharType="separate"/>
      </w:r>
      <w:r w:rsidR="0099241F">
        <w:rPr>
          <w:noProof/>
          <w:szCs w:val="24"/>
        </w:rPr>
        <w:t>[32]</w:t>
      </w:r>
      <w:r w:rsidR="00722C04">
        <w:rPr>
          <w:szCs w:val="24"/>
        </w:rPr>
        <w:fldChar w:fldCharType="end"/>
      </w:r>
      <w:r w:rsidR="00D37361">
        <w:rPr>
          <w:szCs w:val="24"/>
        </w:rPr>
        <w:t xml:space="preserve"> s16</w:t>
      </w:r>
      <w:r w:rsidR="00107A9A">
        <w:rPr>
          <w:szCs w:val="24"/>
        </w:rPr>
        <w:t>3)</w:t>
      </w:r>
    </w:p>
    <w:p w14:paraId="7C61D001" w14:textId="77777777" w:rsidR="00610503" w:rsidRDefault="00610503" w:rsidP="00387870">
      <w:pPr>
        <w:pStyle w:val="Rubrik2"/>
      </w:pPr>
    </w:p>
    <w:p w14:paraId="4F75C2B4" w14:textId="77777777" w:rsidR="00610503" w:rsidRDefault="00610503" w:rsidP="00387870">
      <w:pPr>
        <w:pStyle w:val="Rubrik2"/>
      </w:pPr>
    </w:p>
    <w:p w14:paraId="5DEF2212" w14:textId="77777777" w:rsidR="00BB25DE" w:rsidRDefault="00BB25DE" w:rsidP="00BB25DE"/>
    <w:p w14:paraId="39FAF60A" w14:textId="77777777" w:rsidR="00BB25DE" w:rsidRPr="00BB25DE" w:rsidRDefault="00BB25DE" w:rsidP="00BB25DE"/>
    <w:p w14:paraId="3ACB08AF" w14:textId="537B84B0" w:rsidR="009A7CF6" w:rsidRPr="008332B4" w:rsidRDefault="008332B4" w:rsidP="008332B4">
      <w:pPr>
        <w:pStyle w:val="Brdtext"/>
      </w:pPr>
      <w:bookmarkStart w:id="596" w:name="_Toc384731255"/>
      <w:r>
        <w:t>c) Hur åtgärdade Dr. Wallace</w:t>
      </w:r>
      <w:r w:rsidR="00610503" w:rsidRPr="008332B4">
        <w:t xml:space="preserve"> övertryckspneumothorax som utvecklade under flyg över Stilla Havet?</w:t>
      </w:r>
      <w:bookmarkEnd w:id="596"/>
      <w:r>
        <w:t xml:space="preserve"> (</w:t>
      </w:r>
      <w:hyperlink r:id="rId79" w:history="1">
        <w:r w:rsidRPr="008946C8">
          <w:rPr>
            <w:rStyle w:val="Hyperlnk"/>
          </w:rPr>
          <w:t>Wallace 1995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Wallace&lt;/Author&gt;&lt;Year&gt;1995&lt;/Year&gt;&lt;RecNum&gt;2380&lt;/RecNum&gt;&lt;DisplayText&gt;[33]&lt;/DisplayText&gt;&lt;record&gt;&lt;rec-number&gt;2380&lt;/rec-number&gt;&lt;foreign-keys&gt;&lt;key app="EN" db-id="5rd9tv29z5xd0revrw5xdxzy5w5zpd9tvz55" timestamp="1523105614"&gt;2380&lt;/key&gt;&lt;/foreign-keys&gt;&lt;ref-type name="Journal Article"&gt;17&lt;/ref-type&gt;&lt;contributors&gt;&lt;authors&gt;&lt;author&gt;Wallace, T. W.&lt;/author&gt;&lt;author&gt;Wong, T.&lt;/author&gt;&lt;author&gt;O&amp;apos;Bichere, A.&lt;/author&gt;&lt;author&gt;Ellis, B. W.&lt;/author&gt;&lt;/authors&gt;&lt;/contributors&gt;&lt;titles&gt;&lt;title&gt;Managing in flight emergencies&lt;/title&gt;&lt;secondary-title&gt;BMJ : British Medical Journal&lt;/secondary-title&gt;&lt;/titles&gt;&lt;periodical&gt;&lt;full-title&gt;BMJ : British Medical Journal&lt;/full-title&gt;&lt;/periodical&gt;&lt;pages&gt;374-376&lt;/pages&gt;&lt;volume&gt;311&lt;/volume&gt;&lt;number&gt;7001&lt;/number&gt;&lt;dates&gt;&lt;year&gt;1995&lt;/year&gt;&lt;/dates&gt;&lt;publisher&gt;BMJ Group&lt;/publisher&gt;&lt;isbn&gt;0959-8138&amp;#xD;1468-5833&lt;/isbn&gt;&lt;accession-num&gt;PMC2550436&lt;/accession-num&gt;&lt;urls&gt;&lt;related-urls&gt;&lt;url&gt;http://www.ncbi.nlm.nih.gov/pmc/articles/PMC2550436/&lt;/url&gt;&lt;/related-urls&gt;&lt;/urls&gt;&lt;remote-database-name&gt;PMC&lt;/remote-database-name&gt;&lt;/record&gt;&lt;/Cite&gt;&lt;/EndNote&gt;</w:instrText>
      </w:r>
      <w:r w:rsidR="00722C04">
        <w:fldChar w:fldCharType="separate"/>
      </w:r>
      <w:r w:rsidR="0099241F">
        <w:rPr>
          <w:noProof/>
        </w:rPr>
        <w:t>[33]</w:t>
      </w:r>
      <w:r w:rsidR="00722C04">
        <w:fldChar w:fldCharType="end"/>
      </w:r>
      <w:r>
        <w:t>)</w:t>
      </w:r>
    </w:p>
    <w:p w14:paraId="4A35B168" w14:textId="77777777" w:rsidR="009A7CF6" w:rsidRDefault="009A7CF6" w:rsidP="00387870">
      <w:pPr>
        <w:pStyle w:val="Rubrik2"/>
        <w:rPr>
          <w:rStyle w:val="BrdtextChar"/>
          <w:b w:val="0"/>
        </w:rPr>
      </w:pPr>
    </w:p>
    <w:p w14:paraId="76FB8930" w14:textId="6A554679" w:rsidR="00387870" w:rsidRPr="006E4C9D" w:rsidRDefault="00387870" w:rsidP="00387870">
      <w:pPr>
        <w:pStyle w:val="Rubrik2"/>
      </w:pPr>
      <w:r>
        <w:br w:type="page"/>
      </w:r>
      <w:bookmarkStart w:id="597" w:name="_Toc244055608"/>
      <w:bookmarkStart w:id="598" w:name="_Toc244060392"/>
      <w:bookmarkStart w:id="599" w:name="_Toc245046905"/>
      <w:bookmarkStart w:id="600" w:name="_Toc245090809"/>
      <w:bookmarkStart w:id="601" w:name="_Toc245094475"/>
      <w:bookmarkStart w:id="602" w:name="_Toc245131899"/>
      <w:bookmarkStart w:id="603" w:name="_Toc245219240"/>
      <w:bookmarkStart w:id="604" w:name="_Toc245219287"/>
      <w:bookmarkStart w:id="605" w:name="_Toc245284811"/>
      <w:bookmarkStart w:id="606" w:name="_Toc245312173"/>
      <w:bookmarkStart w:id="607" w:name="_Toc245312434"/>
      <w:bookmarkStart w:id="608" w:name="_Toc245312563"/>
      <w:bookmarkStart w:id="609" w:name="_Toc245312714"/>
      <w:bookmarkStart w:id="610" w:name="_Toc245313090"/>
      <w:bookmarkStart w:id="611" w:name="_Toc245485474"/>
      <w:bookmarkStart w:id="612" w:name="_Toc245647619"/>
      <w:bookmarkStart w:id="613" w:name="_Toc383850858"/>
      <w:bookmarkStart w:id="614" w:name="_Toc383858247"/>
      <w:bookmarkStart w:id="615" w:name="_Toc384463569"/>
      <w:bookmarkStart w:id="616" w:name="_Toc384463747"/>
      <w:bookmarkStart w:id="617" w:name="_Toc384463855"/>
      <w:bookmarkStart w:id="618" w:name="_Toc384563566"/>
      <w:bookmarkStart w:id="619" w:name="_Toc384728608"/>
      <w:bookmarkStart w:id="620" w:name="_Toc384731256"/>
      <w:bookmarkStart w:id="621" w:name="_Toc384732233"/>
      <w:bookmarkStart w:id="622" w:name="_Toc429570628"/>
      <w:bookmarkStart w:id="623" w:name="_Toc429570841"/>
      <w:bookmarkStart w:id="624" w:name="_Toc429581267"/>
      <w:bookmarkStart w:id="625" w:name="_Toc429581325"/>
      <w:bookmarkStart w:id="626" w:name="_Toc429582564"/>
      <w:bookmarkStart w:id="627" w:name="_Toc429585153"/>
      <w:bookmarkStart w:id="628" w:name="_Toc429586118"/>
      <w:r w:rsidR="004D0CA8">
        <w:t>5</w:t>
      </w:r>
      <w:r>
        <w:t>-Neurogen chock</w:t>
      </w:r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</w:p>
    <w:p w14:paraId="2ACB0028" w14:textId="39886DE9" w:rsidR="00387870" w:rsidRPr="00803DE2" w:rsidRDefault="00387870" w:rsidP="00387870">
      <w:pPr>
        <w:rPr>
          <w:sz w:val="24"/>
          <w:szCs w:val="24"/>
        </w:rPr>
      </w:pPr>
      <w:r w:rsidRPr="00803DE2">
        <w:rPr>
          <w:sz w:val="24"/>
          <w:szCs w:val="24"/>
        </w:rPr>
        <w:t>Vilka kliniska fynd före</w:t>
      </w:r>
      <w:r>
        <w:rPr>
          <w:sz w:val="24"/>
          <w:szCs w:val="24"/>
        </w:rPr>
        <w:t>kommer hos en patient med neurogen chock utlöst av en skada på C6 nivå</w:t>
      </w:r>
      <w:r w:rsidRPr="00803DE2">
        <w:rPr>
          <w:sz w:val="24"/>
          <w:szCs w:val="24"/>
        </w:rPr>
        <w:t>? (</w:t>
      </w:r>
      <w:hyperlink r:id="rId80" w:history="1">
        <w:r w:rsidRPr="00E94F9B">
          <w:rPr>
            <w:rStyle w:val="Hyperlnk"/>
            <w:sz w:val="24"/>
            <w:szCs w:val="24"/>
          </w:rPr>
          <w:t>Thumbikat 2005</w:t>
        </w:r>
      </w:hyperlink>
      <w:r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Thumbikat&lt;/Author&gt;&lt;Year&gt;2005&lt;/Year&gt;&lt;RecNum&gt;280&lt;/RecNum&gt;&lt;DisplayText&gt;[34]&lt;/DisplayText&gt;&lt;record&gt;&lt;rec-number&gt;280&lt;/rec-number&gt;&lt;foreign-keys&gt;&lt;key app="EN" db-id="5rd9tv29z5xd0revrw5xdxzy5w5zpd9tvz55" timestamp="0"&gt;280&lt;/key&gt;&lt;/foreign-keys&gt;&lt;ref-type name="Journal Article"&gt;17&lt;/ref-type&gt;&lt;contributors&gt;&lt;authors&gt;&lt;author&gt;Thumbikat, P.&lt;/author&gt;&lt;author&gt;McClelland, M.R.&lt;/author&gt;&lt;/authors&gt;&lt;/contributors&gt;&lt;titles&gt;&lt;title&gt;Acute injury to the spinal cord&lt;/title&gt;&lt;secondary-title&gt;Surgery 2005&lt;/secondary-title&gt;&lt;/titles&gt;&lt;pages&gt;13–18&lt;/pages&gt;&lt;number&gt;23&lt;/number&gt;&lt;dates&gt;&lt;year&gt;2005&lt;/year&gt;&lt;/dates&gt;&lt;urls&gt;&lt;/urls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34]</w:t>
      </w:r>
      <w:r w:rsidR="00722C04">
        <w:rPr>
          <w:sz w:val="24"/>
          <w:szCs w:val="24"/>
        </w:rPr>
        <w:fldChar w:fldCharType="end"/>
      </w:r>
      <w:r w:rsidRPr="00803DE2">
        <w:rPr>
          <w:sz w:val="24"/>
          <w:szCs w:val="24"/>
        </w:rPr>
        <w:t>)</w:t>
      </w:r>
    </w:p>
    <w:p w14:paraId="48D1D2FA" w14:textId="77777777" w:rsidR="00387870" w:rsidRDefault="00387870" w:rsidP="00387870"/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09"/>
        <w:gridCol w:w="7987"/>
      </w:tblGrid>
      <w:tr w:rsidR="00387870" w:rsidRPr="008A5414" w14:paraId="10271EDC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34978F7F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B</w:t>
            </w:r>
          </w:p>
        </w:tc>
        <w:tc>
          <w:tcPr>
            <w:tcW w:w="7987" w:type="dxa"/>
            <w:shd w:val="clear" w:color="auto" w:fill="auto"/>
          </w:tcPr>
          <w:p w14:paraId="3568CA56" w14:textId="77777777" w:rsidR="00387870" w:rsidRPr="008A5414" w:rsidRDefault="00387870" w:rsidP="005E00DC">
            <w:pPr>
              <w:pStyle w:val="Brdtext"/>
            </w:pPr>
          </w:p>
        </w:tc>
      </w:tr>
      <w:tr w:rsidR="00387870" w:rsidRPr="008A5414" w14:paraId="47A34E67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47D79AB0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 w:rsidRPr="008A5414">
              <w:rPr>
                <w:sz w:val="24"/>
                <w:szCs w:val="24"/>
              </w:rPr>
              <w:t>C</w:t>
            </w:r>
          </w:p>
        </w:tc>
        <w:tc>
          <w:tcPr>
            <w:tcW w:w="7987" w:type="dxa"/>
            <w:shd w:val="clear" w:color="auto" w:fill="auto"/>
          </w:tcPr>
          <w:p w14:paraId="355637B1" w14:textId="77777777" w:rsidR="00387870" w:rsidRPr="008A5414" w:rsidRDefault="00387870" w:rsidP="005E00DC">
            <w:pPr>
              <w:pStyle w:val="Brdtext"/>
            </w:pPr>
          </w:p>
        </w:tc>
      </w:tr>
      <w:tr w:rsidR="00387870" w:rsidRPr="008A5414" w14:paraId="7990E0D4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5F039BBC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</w:t>
            </w:r>
          </w:p>
        </w:tc>
        <w:tc>
          <w:tcPr>
            <w:tcW w:w="7987" w:type="dxa"/>
            <w:shd w:val="clear" w:color="auto" w:fill="auto"/>
          </w:tcPr>
          <w:p w14:paraId="287A5EBA" w14:textId="77777777" w:rsidR="00387870" w:rsidRPr="008A5414" w:rsidRDefault="00387870" w:rsidP="005E00DC">
            <w:pPr>
              <w:pStyle w:val="Brdtext"/>
            </w:pPr>
          </w:p>
        </w:tc>
      </w:tr>
      <w:tr w:rsidR="00387870" w:rsidRPr="008A5414" w14:paraId="32C37460" w14:textId="77777777" w:rsidTr="005E00DC">
        <w:trPr>
          <w:trHeight w:val="875"/>
        </w:trPr>
        <w:tc>
          <w:tcPr>
            <w:tcW w:w="1809" w:type="dxa"/>
            <w:shd w:val="clear" w:color="auto" w:fill="auto"/>
          </w:tcPr>
          <w:p w14:paraId="460E2E5C" w14:textId="77777777" w:rsidR="00387870" w:rsidRPr="008A5414" w:rsidRDefault="00387870" w:rsidP="005E00DC">
            <w:pPr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</w:t>
            </w:r>
          </w:p>
        </w:tc>
        <w:tc>
          <w:tcPr>
            <w:tcW w:w="7987" w:type="dxa"/>
            <w:shd w:val="clear" w:color="auto" w:fill="auto"/>
          </w:tcPr>
          <w:p w14:paraId="29155751" w14:textId="77777777" w:rsidR="00387870" w:rsidRPr="008A5414" w:rsidRDefault="00387870" w:rsidP="005E00DC">
            <w:pPr>
              <w:pStyle w:val="Brdtext"/>
            </w:pPr>
          </w:p>
        </w:tc>
      </w:tr>
    </w:tbl>
    <w:p w14:paraId="0F545853" w14:textId="77777777" w:rsidR="00387870" w:rsidRDefault="00387870" w:rsidP="00387870"/>
    <w:p w14:paraId="4B22ABC6" w14:textId="50A89653" w:rsidR="00387870" w:rsidRPr="00706170" w:rsidRDefault="00387870" w:rsidP="00706170">
      <w:pPr>
        <w:pStyle w:val="Rubrik1"/>
      </w:pPr>
      <w:r w:rsidRPr="004B7E61">
        <w:rPr>
          <w:lang w:val="sv-SE"/>
        </w:rPr>
        <w:br w:type="page"/>
      </w:r>
      <w:bookmarkStart w:id="629" w:name="_Toc245090819"/>
      <w:bookmarkStart w:id="630" w:name="_Toc245094485"/>
      <w:bookmarkStart w:id="631" w:name="_Toc245131909"/>
      <w:bookmarkStart w:id="632" w:name="_Toc245191841"/>
      <w:bookmarkStart w:id="633" w:name="_Toc245203324"/>
      <w:bookmarkStart w:id="634" w:name="_Toc245203535"/>
      <w:bookmarkStart w:id="635" w:name="_Toc245214482"/>
      <w:bookmarkStart w:id="636" w:name="_Toc245219241"/>
      <w:bookmarkStart w:id="637" w:name="_Toc245219288"/>
      <w:bookmarkStart w:id="638" w:name="_Toc245284812"/>
      <w:bookmarkStart w:id="639" w:name="_Toc245312174"/>
      <w:bookmarkStart w:id="640" w:name="_Toc245312435"/>
      <w:bookmarkStart w:id="641" w:name="_Toc245312564"/>
      <w:bookmarkStart w:id="642" w:name="_Toc245312715"/>
      <w:bookmarkStart w:id="643" w:name="_Toc245313091"/>
      <w:bookmarkStart w:id="644" w:name="_Toc245485475"/>
      <w:bookmarkStart w:id="645" w:name="_Toc245647620"/>
      <w:bookmarkStart w:id="646" w:name="_Toc383850859"/>
      <w:bookmarkStart w:id="647" w:name="_Toc383858248"/>
      <w:bookmarkStart w:id="648" w:name="_Toc384463570"/>
      <w:bookmarkStart w:id="649" w:name="_Toc384463748"/>
      <w:bookmarkStart w:id="650" w:name="_Toc384463856"/>
      <w:bookmarkStart w:id="651" w:name="_Toc384563567"/>
      <w:bookmarkStart w:id="652" w:name="_Toc384728609"/>
      <w:bookmarkStart w:id="653" w:name="_Toc384731257"/>
      <w:bookmarkStart w:id="654" w:name="_Toc384732234"/>
      <w:bookmarkStart w:id="655" w:name="_Toc429570629"/>
      <w:bookmarkStart w:id="656" w:name="_Toc429570842"/>
      <w:bookmarkStart w:id="657" w:name="_Toc429581268"/>
      <w:bookmarkStart w:id="658" w:name="_Toc429581326"/>
      <w:bookmarkStart w:id="659" w:name="_Toc429582565"/>
      <w:bookmarkStart w:id="660" w:name="_Toc429585154"/>
      <w:bookmarkStart w:id="661" w:name="_Toc429586119"/>
      <w:r w:rsidR="00706170" w:rsidRPr="00706170">
        <w:t>I</w:t>
      </w:r>
      <w:r w:rsidRPr="00706170">
        <w:t xml:space="preserve">V:  </w:t>
      </w:r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r w:rsidR="00E705C1" w:rsidRPr="00706170">
        <w:t>VÅRD</w:t>
      </w:r>
      <w:r w:rsidR="00FF5EA1" w:rsidRPr="00706170">
        <w:t xml:space="preserve"> EFTER AKUTRUMMET</w:t>
      </w:r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</w:p>
    <w:p w14:paraId="0C249CE8" w14:textId="77777777" w:rsidR="00387870" w:rsidRPr="004B7E61" w:rsidRDefault="00387870" w:rsidP="00387870">
      <w:pPr>
        <w:pStyle w:val="Rubrik2"/>
        <w:rPr>
          <w:lang w:val="sv-SE"/>
        </w:rPr>
      </w:pPr>
    </w:p>
    <w:p w14:paraId="73A418D1" w14:textId="242E7639" w:rsidR="00387870" w:rsidRDefault="00387870" w:rsidP="00387870">
      <w:pPr>
        <w:pStyle w:val="Rubrik2"/>
        <w:rPr>
          <w:lang w:val="sv-SE"/>
        </w:rPr>
      </w:pPr>
      <w:bookmarkStart w:id="662" w:name="_Toc245219242"/>
      <w:bookmarkStart w:id="663" w:name="_Toc245219289"/>
      <w:bookmarkStart w:id="664" w:name="_Toc245284813"/>
      <w:bookmarkStart w:id="665" w:name="_Toc245312175"/>
      <w:bookmarkStart w:id="666" w:name="_Toc245312436"/>
      <w:bookmarkStart w:id="667" w:name="_Toc245312565"/>
      <w:bookmarkStart w:id="668" w:name="_Toc245312716"/>
      <w:bookmarkStart w:id="669" w:name="_Toc245313092"/>
      <w:bookmarkStart w:id="670" w:name="_Toc245485476"/>
      <w:bookmarkStart w:id="671" w:name="_Toc245647621"/>
      <w:bookmarkStart w:id="672" w:name="_Toc383850860"/>
      <w:bookmarkStart w:id="673" w:name="_Toc383858249"/>
      <w:bookmarkStart w:id="674" w:name="_Toc384463571"/>
      <w:bookmarkStart w:id="675" w:name="_Toc384463749"/>
      <w:bookmarkStart w:id="676" w:name="_Toc384463857"/>
      <w:bookmarkStart w:id="677" w:name="_Toc384563568"/>
      <w:bookmarkStart w:id="678" w:name="_Toc384728610"/>
      <w:bookmarkStart w:id="679" w:name="_Toc384731258"/>
      <w:bookmarkStart w:id="680" w:name="_Toc384732235"/>
      <w:bookmarkStart w:id="681" w:name="_Toc429570630"/>
      <w:bookmarkStart w:id="682" w:name="_Toc429570843"/>
      <w:bookmarkStart w:id="683" w:name="_Toc429581269"/>
      <w:bookmarkStart w:id="684" w:name="_Toc429581327"/>
      <w:bookmarkStart w:id="685" w:name="_Toc429582566"/>
      <w:bookmarkStart w:id="686" w:name="_Toc429585155"/>
      <w:bookmarkStart w:id="687" w:name="_Toc429586120"/>
      <w:r>
        <w:rPr>
          <w:lang w:val="sv-SE"/>
        </w:rPr>
        <w:t>1-</w:t>
      </w:r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r w:rsidR="00DB0AB5">
        <w:rPr>
          <w:lang w:val="sv-SE"/>
        </w:rPr>
        <w:t>Sign-Out och PAL</w:t>
      </w:r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</w:p>
    <w:p w14:paraId="7958EE07" w14:textId="0A8615F5" w:rsidR="00387870" w:rsidRPr="00E322A8" w:rsidRDefault="00387870" w:rsidP="00E322A8">
      <w:pPr>
        <w:pStyle w:val="Brdtext"/>
      </w:pPr>
      <w:bookmarkStart w:id="688" w:name="_Toc384728611"/>
      <w:r w:rsidRPr="00E322A8">
        <w:t>a) Hur mycket tid bör det ta i akutrummet för att handlägga patienten och formulera en initia</w:t>
      </w:r>
      <w:r w:rsidR="001155D9" w:rsidRPr="00E322A8">
        <w:t>l utrednings-/behandlingsplan?</w:t>
      </w:r>
      <w:r w:rsidR="00D37361" w:rsidRPr="00E322A8">
        <w:t xml:space="preserve"> (</w:t>
      </w:r>
      <w:hyperlink r:id="rId81" w:anchor="55637" w:history="1">
        <w:r w:rsidR="000145DD" w:rsidRPr="00EE4FF4">
          <w:rPr>
            <w:rStyle w:val="Hyperlnk"/>
            <w:szCs w:val="24"/>
          </w:rPr>
          <w:t>Traumamanual</w:t>
        </w:r>
      </w:hyperlink>
      <w:r w:rsidR="000145DD" w:rsidRPr="00EE4FF4">
        <w:rPr>
          <w:szCs w:val="24"/>
        </w:rPr>
        <w:t xml:space="preserve"> </w:t>
      </w:r>
      <w:r w:rsidR="00EE4FF4" w:rsidRPr="00E322A8">
        <w:t xml:space="preserve">Traumamottagande/Larmkriterier och larmkedjor </w:t>
      </w:r>
      <w:r w:rsidR="001155D9" w:rsidRPr="00E322A8">
        <w:t>under "Arbetet i traumarummet ska syfta till"</w:t>
      </w:r>
      <w:r w:rsidR="00EE4FF4" w:rsidRPr="00E322A8">
        <w:t>)</w:t>
      </w:r>
      <w:bookmarkEnd w:id="688"/>
    </w:p>
    <w:p w14:paraId="764E25D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BBDADE1" w14:textId="77777777" w:rsidR="00BB25DE" w:rsidRDefault="00BB25DE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6C47F2E" w14:textId="77777777" w:rsidR="00BB25DE" w:rsidRDefault="00BB25DE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B4FFE06" w14:textId="77777777" w:rsidR="00BB25DE" w:rsidRPr="00CA1627" w:rsidRDefault="00BB25DE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EA2E201" w14:textId="36333E5B" w:rsidR="002A740A" w:rsidRPr="00EE4FF4" w:rsidRDefault="00387870" w:rsidP="00F62E04">
      <w:pPr>
        <w:pStyle w:val="Brdtext"/>
      </w:pPr>
      <w:r w:rsidRPr="00EE4FF4">
        <w:t xml:space="preserve">b) </w:t>
      </w:r>
      <w:r w:rsidR="002A740A" w:rsidRPr="00EE4FF4">
        <w:t>Vad ingår i Sign-Out? (</w:t>
      </w:r>
      <w:hyperlink r:id="rId82" w:anchor="55637" w:history="1">
        <w:r w:rsidR="00EE4FF4" w:rsidRPr="00EE4FF4">
          <w:rPr>
            <w:rStyle w:val="Hyperlnk"/>
            <w:szCs w:val="24"/>
          </w:rPr>
          <w:t>Traumamanual</w:t>
        </w:r>
      </w:hyperlink>
      <w:r w:rsidR="00EE4FF4" w:rsidRPr="00EE4FF4">
        <w:rPr>
          <w:szCs w:val="24"/>
        </w:rPr>
        <w:t xml:space="preserve"> Traumamottagande/Sign in/sign out)</w:t>
      </w:r>
    </w:p>
    <w:p w14:paraId="0CE967C5" w14:textId="77777777" w:rsidR="002A740A" w:rsidRDefault="002A740A" w:rsidP="00F62E04">
      <w:pPr>
        <w:pStyle w:val="Brdtext"/>
      </w:pPr>
    </w:p>
    <w:p w14:paraId="713E9AE6" w14:textId="77777777" w:rsidR="002A740A" w:rsidRDefault="002A740A" w:rsidP="00F62E04">
      <w:pPr>
        <w:pStyle w:val="Brdtext"/>
      </w:pPr>
    </w:p>
    <w:p w14:paraId="09C95B73" w14:textId="77777777" w:rsidR="002A740A" w:rsidRDefault="002A740A" w:rsidP="00F62E04">
      <w:pPr>
        <w:pStyle w:val="Brdtext"/>
      </w:pPr>
    </w:p>
    <w:p w14:paraId="0CC601DA" w14:textId="77777777" w:rsidR="002A740A" w:rsidRDefault="002A740A" w:rsidP="00F62E04">
      <w:pPr>
        <w:pStyle w:val="Brdtext"/>
      </w:pPr>
    </w:p>
    <w:p w14:paraId="2341CF14" w14:textId="625FB7C6" w:rsidR="002A740A" w:rsidRDefault="002A740A" w:rsidP="00F62E04">
      <w:pPr>
        <w:pStyle w:val="Brdtext"/>
      </w:pPr>
      <w:r>
        <w:t xml:space="preserve">c) Vem är ansvarig för att </w:t>
      </w:r>
      <w:r w:rsidR="00990348">
        <w:t>genomföra Sign-Out på ditt sjuk</w:t>
      </w:r>
      <w:r>
        <w:t xml:space="preserve">hus? </w:t>
      </w:r>
      <w:r w:rsidR="00EE4FF4">
        <w:t>(</w:t>
      </w:r>
      <w:hyperlink r:id="rId83" w:anchor="55637" w:history="1">
        <w:r w:rsidR="00EE4FF4" w:rsidRPr="00EE4FF4">
          <w:rPr>
            <w:rStyle w:val="Hyperlnk"/>
            <w:szCs w:val="24"/>
          </w:rPr>
          <w:t>Traumamanual</w:t>
        </w:r>
      </w:hyperlink>
      <w:r w:rsidR="00EE4FF4" w:rsidRPr="00EE4FF4">
        <w:rPr>
          <w:szCs w:val="24"/>
        </w:rPr>
        <w:t xml:space="preserve"> Traumamottagande/</w:t>
      </w:r>
      <w:r w:rsidR="00EE4FF4">
        <w:rPr>
          <w:szCs w:val="24"/>
        </w:rPr>
        <w:t>Arbetsordning)</w:t>
      </w:r>
    </w:p>
    <w:p w14:paraId="7E900499" w14:textId="77777777" w:rsidR="002A740A" w:rsidRDefault="002A740A" w:rsidP="00F62E04">
      <w:pPr>
        <w:pStyle w:val="Brdtext"/>
      </w:pPr>
    </w:p>
    <w:p w14:paraId="66D0FEC0" w14:textId="77777777" w:rsidR="00BB25DE" w:rsidRDefault="00BB25DE" w:rsidP="00F62E04">
      <w:pPr>
        <w:pStyle w:val="Brdtext"/>
      </w:pPr>
    </w:p>
    <w:p w14:paraId="3AFAC1FC" w14:textId="77777777" w:rsidR="00990348" w:rsidRDefault="00990348" w:rsidP="00F62E04">
      <w:pPr>
        <w:pStyle w:val="Brdtext"/>
      </w:pPr>
    </w:p>
    <w:p w14:paraId="40F0AE6F" w14:textId="77777777" w:rsidR="00990348" w:rsidRPr="00CB75DC" w:rsidRDefault="00990348" w:rsidP="00F62E04">
      <w:pPr>
        <w:pStyle w:val="Brdtext"/>
      </w:pPr>
    </w:p>
    <w:p w14:paraId="2F0F1D26" w14:textId="49931522" w:rsidR="00387870" w:rsidRPr="009A23DB" w:rsidRDefault="00990348" w:rsidP="009A23DB">
      <w:pPr>
        <w:pStyle w:val="Brdtext"/>
      </w:pPr>
      <w:bookmarkStart w:id="689" w:name="_Toc384728612"/>
      <w:bookmarkStart w:id="690" w:name="_Toc384731259"/>
      <w:r w:rsidRPr="009A23DB">
        <w:t xml:space="preserve">d) </w:t>
      </w:r>
      <w:r w:rsidR="00387870" w:rsidRPr="009A23DB">
        <w:t>Vem blir PAL vid vuxentraumalarm under de första 24 timmar, oavsett var patienten vårdas?</w:t>
      </w:r>
      <w:r w:rsidR="00E705C1" w:rsidRPr="009A23DB">
        <w:t xml:space="preserve"> (</w:t>
      </w:r>
      <w:hyperlink r:id="rId84" w:anchor="55637" w:history="1">
        <w:r w:rsidR="00CB75DC" w:rsidRPr="009A23DB">
          <w:rPr>
            <w:rStyle w:val="Hyperlnk"/>
            <w:szCs w:val="24"/>
          </w:rPr>
          <w:t>Traumamanual</w:t>
        </w:r>
      </w:hyperlink>
      <w:r w:rsidR="00CB75DC" w:rsidRPr="009A23DB">
        <w:t xml:space="preserve"> </w:t>
      </w:r>
      <w:r w:rsidR="00F2500E" w:rsidRPr="009A23DB">
        <w:t>Traumamottagande/</w:t>
      </w:r>
      <w:r w:rsidR="00E705C1" w:rsidRPr="009A23DB">
        <w:t>Teamleader på traumalarm</w:t>
      </w:r>
      <w:r w:rsidR="00CB75DC" w:rsidRPr="009A23DB">
        <w:t>)</w:t>
      </w:r>
      <w:bookmarkEnd w:id="689"/>
      <w:bookmarkEnd w:id="690"/>
    </w:p>
    <w:p w14:paraId="71DE0581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D8629BC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0DA20A6B" w14:textId="77777777" w:rsidR="00FF5EA1" w:rsidRDefault="00FF5EA1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A9E8C00" w14:textId="77777777" w:rsidR="00CB75DC" w:rsidRPr="00CA1627" w:rsidRDefault="00CB75DC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36017A2" w14:textId="09970914" w:rsidR="00E705C1" w:rsidRPr="00CB75DC" w:rsidRDefault="00E705C1" w:rsidP="00CB75DC">
      <w:pPr>
        <w:pStyle w:val="Brdtext"/>
      </w:pPr>
      <w:r w:rsidRPr="00CB75DC">
        <w:t xml:space="preserve">e) </w:t>
      </w:r>
      <w:r w:rsidR="00387870" w:rsidRPr="00CB75DC">
        <w:t>Vem blir PAL vid barntraumalarm efter omhändertagandet</w:t>
      </w:r>
      <w:r w:rsidR="00CB75DC" w:rsidRPr="00CB75DC">
        <w:t xml:space="preserve"> på akuten</w:t>
      </w:r>
      <w:r w:rsidR="00387870" w:rsidRPr="00CB75DC">
        <w:t xml:space="preserve">? </w:t>
      </w:r>
      <w:r w:rsidR="00A103E5" w:rsidRPr="00CB75DC">
        <w:t>(</w:t>
      </w:r>
      <w:hyperlink r:id="rId85" w:anchor="55637" w:history="1">
        <w:r w:rsidR="00EE4FF4" w:rsidRPr="00CB75DC">
          <w:rPr>
            <w:rStyle w:val="Hyperlnk"/>
            <w:szCs w:val="24"/>
          </w:rPr>
          <w:t>Traumamanual</w:t>
        </w:r>
      </w:hyperlink>
      <w:r w:rsidR="00CB75DC" w:rsidRPr="00CB75DC">
        <w:rPr>
          <w:szCs w:val="24"/>
        </w:rPr>
        <w:t xml:space="preserve"> Larmkriterier och larmkedjor)</w:t>
      </w:r>
    </w:p>
    <w:p w14:paraId="55EECD5C" w14:textId="2C5FA96C" w:rsidR="00387870" w:rsidRDefault="00387870" w:rsidP="00387870">
      <w:pPr>
        <w:pStyle w:val="Rubrik2"/>
        <w:rPr>
          <w:lang w:val="sv-SE"/>
        </w:rPr>
      </w:pPr>
      <w:r>
        <w:rPr>
          <w:rFonts w:cs="TimesNewRomanPSMT"/>
          <w:szCs w:val="24"/>
          <w:lang w:bidi="sv-SE"/>
        </w:rPr>
        <w:br w:type="page"/>
      </w:r>
      <w:bookmarkStart w:id="691" w:name="_Toc245219243"/>
      <w:bookmarkStart w:id="692" w:name="_Toc245219290"/>
      <w:bookmarkStart w:id="693" w:name="_Toc245284814"/>
      <w:bookmarkStart w:id="694" w:name="_Toc245312176"/>
      <w:bookmarkStart w:id="695" w:name="_Toc245312437"/>
      <w:bookmarkStart w:id="696" w:name="_Toc245312566"/>
      <w:bookmarkStart w:id="697" w:name="_Toc245312717"/>
      <w:bookmarkStart w:id="698" w:name="_Toc245313093"/>
      <w:bookmarkStart w:id="699" w:name="_Toc245485477"/>
      <w:bookmarkStart w:id="700" w:name="_Toc245647622"/>
      <w:bookmarkStart w:id="701" w:name="_Toc383850861"/>
      <w:bookmarkStart w:id="702" w:name="_Toc383858250"/>
      <w:bookmarkStart w:id="703" w:name="_Toc384463572"/>
      <w:bookmarkStart w:id="704" w:name="_Toc384463750"/>
      <w:bookmarkStart w:id="705" w:name="_Toc384463858"/>
      <w:bookmarkStart w:id="706" w:name="_Toc384563569"/>
      <w:bookmarkStart w:id="707" w:name="_Toc384728613"/>
      <w:bookmarkStart w:id="708" w:name="_Toc384731260"/>
      <w:bookmarkStart w:id="709" w:name="_Toc384732236"/>
      <w:bookmarkStart w:id="710" w:name="_Toc429570631"/>
      <w:bookmarkStart w:id="711" w:name="_Toc429570844"/>
      <w:bookmarkStart w:id="712" w:name="_Toc429581270"/>
      <w:bookmarkStart w:id="713" w:name="_Toc429581328"/>
      <w:bookmarkStart w:id="714" w:name="_Toc429582567"/>
      <w:bookmarkStart w:id="715" w:name="_Toc429585156"/>
      <w:bookmarkStart w:id="716" w:name="_Toc429586121"/>
      <w:r>
        <w:rPr>
          <w:lang w:val="sv-SE"/>
        </w:rPr>
        <w:t>2-Beslut om akut operation</w:t>
      </w:r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</w:p>
    <w:p w14:paraId="45492ED8" w14:textId="27B7027F" w:rsidR="00387870" w:rsidRPr="00CA1627" w:rsidRDefault="00387870" w:rsidP="00F62E04">
      <w:pPr>
        <w:pStyle w:val="Brdtext"/>
      </w:pPr>
      <w:r>
        <w:t>a) Vilket beslut kan vara avgörande vid omhändertagandet av en patient med post-traumatisk blödningschock vid denna tidpunkt?  Påverkar bristfälligt</w:t>
      </w:r>
      <w:r w:rsidR="001520C5">
        <w:t xml:space="preserve"> beslutsfattande patientutfall?</w:t>
      </w:r>
      <w:r>
        <w:t xml:space="preserve"> (</w:t>
      </w:r>
      <w:hyperlink r:id="rId86" w:history="1">
        <w:r w:rsidRPr="001520C5">
          <w:rPr>
            <w:rStyle w:val="Hyperlnk"/>
          </w:rPr>
          <w:t>O'Reilly</w:t>
        </w:r>
      </w:hyperlink>
      <w:r>
        <w:t xml:space="preserve"> 2013 </w:t>
      </w:r>
      <w:r w:rsidR="00722C04">
        <w:fldChar w:fldCharType="begin">
          <w:fldData xml:space="preserve">PEVuZE5vdGU+PENpdGU+PEF1dGhvcj5PJmFwb3M7UmVpbGx5PC9BdXRob3I+PFllYXI+MjAxMzwv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PJmFwb3M7UmVpbGx5PC9BdXRob3I+PFllYXI+MjAxMzwv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35]</w:t>
      </w:r>
      <w:r w:rsidR="00722C04">
        <w:fldChar w:fldCharType="end"/>
      </w:r>
      <w:r w:rsidR="001520C5">
        <w:t xml:space="preserve"> </w:t>
      </w:r>
      <w:r>
        <w:t>s754)</w:t>
      </w:r>
    </w:p>
    <w:p w14:paraId="2396E7F1" w14:textId="77777777" w:rsidR="00387870" w:rsidRPr="00CA1627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6F4CC95C" w14:textId="77777777" w:rsidR="00387870" w:rsidRDefault="00387870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Palatino-Roman" w:hAnsi="Palatino-Roman" w:cs="Palatino-Roman"/>
          <w:b/>
          <w:bCs/>
          <w:color w:val="173461"/>
          <w:sz w:val="28"/>
          <w:szCs w:val="44"/>
          <w:lang w:bidi="sv-SE"/>
        </w:rPr>
      </w:pPr>
    </w:p>
    <w:p w14:paraId="257A380F" w14:textId="77777777" w:rsidR="00DB0AB5" w:rsidRDefault="00DB0AB5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Palatino-Roman" w:hAnsi="Palatino-Roman" w:cs="Palatino-Roman"/>
          <w:b/>
          <w:bCs/>
          <w:color w:val="173461"/>
          <w:sz w:val="28"/>
          <w:szCs w:val="44"/>
          <w:lang w:bidi="sv-SE"/>
        </w:rPr>
      </w:pPr>
    </w:p>
    <w:p w14:paraId="7AC9EC08" w14:textId="77777777" w:rsidR="00BB25DE" w:rsidRPr="002B2096" w:rsidRDefault="00BB25DE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Palatino-Roman" w:hAnsi="Palatino-Roman" w:cs="Palatino-Roman"/>
          <w:b/>
          <w:bCs/>
          <w:color w:val="173461"/>
          <w:sz w:val="28"/>
          <w:szCs w:val="44"/>
          <w:lang w:bidi="sv-SE"/>
        </w:rPr>
      </w:pPr>
    </w:p>
    <w:p w14:paraId="022931E2" w14:textId="1CA6F97E" w:rsidR="00D66916" w:rsidRDefault="00D66916" w:rsidP="00192552">
      <w:pPr>
        <w:pStyle w:val="Brdtext"/>
      </w:pPr>
      <w:r>
        <w:t>b</w:t>
      </w:r>
      <w:r w:rsidR="00192552">
        <w:t>) Den traditionella undervisningen är att en hemodynamiskt påverkad ("instabil") patient ska till OP direkt, och att det är kontraindicerat att först genomföra en CT.  Vad rekommenderar blogförfattaren? (</w:t>
      </w:r>
      <w:hyperlink r:id="rId87" w:history="1">
        <w:r w:rsidR="00192552" w:rsidRPr="006C7D97">
          <w:rPr>
            <w:rStyle w:val="Hyperlnk"/>
          </w:rPr>
          <w:t>https://www.resus.com.au/2016/10/11/unstable-trauma-patient-and-the-surgeon-wants-a-ct/</w:t>
        </w:r>
      </w:hyperlink>
      <w:r w:rsidR="00192552">
        <w:rPr>
          <w:rFonts w:ascii="Times" w:hAnsi="Times"/>
          <w:i/>
        </w:rPr>
        <w:t xml:space="preserve"> </w:t>
      </w:r>
      <w:r w:rsidR="00192552" w:rsidRPr="00192552">
        <w:rPr>
          <w:rFonts w:ascii="Times" w:hAnsi="Times"/>
        </w:rPr>
        <w:t>My approach)</w:t>
      </w:r>
      <w:r w:rsidR="00192552">
        <w:rPr>
          <w:rFonts w:ascii="Times" w:hAnsi="Times"/>
        </w:rPr>
        <w:t xml:space="preserve">.  </w:t>
      </w:r>
      <w:r w:rsidR="00653283">
        <w:rPr>
          <w:rFonts w:ascii="Times" w:hAnsi="Times"/>
        </w:rPr>
        <w:t>Hittade</w:t>
      </w:r>
      <w:r w:rsidR="00345DBE">
        <w:rPr>
          <w:rFonts w:ascii="Times" w:hAnsi="Times"/>
        </w:rPr>
        <w:t xml:space="preserve"> T</w:t>
      </w:r>
      <w:r w:rsidR="00653283">
        <w:rPr>
          <w:rFonts w:ascii="Times" w:hAnsi="Times"/>
        </w:rPr>
        <w:t>sutsu</w:t>
      </w:r>
      <w:r w:rsidR="00345DBE">
        <w:rPr>
          <w:rFonts w:ascii="Times" w:hAnsi="Times"/>
        </w:rPr>
        <w:t>mi et al</w:t>
      </w:r>
      <w:r w:rsidR="00653283">
        <w:rPr>
          <w:rFonts w:ascii="Times" w:hAnsi="Times"/>
        </w:rPr>
        <w:t xml:space="preserve"> något samband mellan CT och dödlighet hos vuxna patienter med trubbig våld och hypotoni vid ankomst till sjukhuset</w:t>
      </w:r>
      <w:r w:rsidR="00345DBE">
        <w:rPr>
          <w:rFonts w:ascii="Times" w:hAnsi="Times"/>
        </w:rPr>
        <w:t>?  (</w:t>
      </w:r>
      <w:hyperlink r:id="rId88" w:history="1">
        <w:r w:rsidR="00345DBE" w:rsidRPr="00E52832">
          <w:rPr>
            <w:rStyle w:val="Hyperlnk"/>
            <w:rFonts w:ascii="Times" w:hAnsi="Times"/>
          </w:rPr>
          <w:t>Tsu</w:t>
        </w:r>
        <w:r w:rsidR="00653283" w:rsidRPr="00E52832">
          <w:rPr>
            <w:rStyle w:val="Hyperlnk"/>
            <w:rFonts w:ascii="Times" w:hAnsi="Times"/>
          </w:rPr>
          <w:t>tsum</w:t>
        </w:r>
        <w:r w:rsidR="00345DBE" w:rsidRPr="00E52832">
          <w:rPr>
            <w:rStyle w:val="Hyperlnk"/>
            <w:rFonts w:ascii="Times" w:hAnsi="Times"/>
          </w:rPr>
          <w:t>i 2017</w:t>
        </w:r>
      </w:hyperlink>
      <w:r w:rsidR="00345DBE">
        <w:rPr>
          <w:rFonts w:ascii="Times" w:hAnsi="Times"/>
        </w:rPr>
        <w:t xml:space="preserve"> </w:t>
      </w:r>
      <w:r w:rsidR="00722C04">
        <w:fldChar w:fldCharType="begin"/>
      </w:r>
      <w:r w:rsidR="0099241F">
        <w:instrText xml:space="preserve"> ADDIN EN.CITE &lt;EndNote&gt;&lt;Cite&gt;&lt;Author&gt;Tsutsumi&lt;/Author&gt;&lt;Year&gt;2017&lt;/Year&gt;&lt;RecNum&gt;2399&lt;/RecNum&gt;&lt;DisplayText&gt;[36]&lt;/DisplayText&gt;&lt;record&gt;&lt;rec-number&gt;2399&lt;/rec-number&gt;&lt;foreign-keys&gt;&lt;key app="EN" db-id="5rd9tv29z5xd0revrw5xdxzy5w5zpd9tvz55" timestamp="1523779848"&gt;2399&lt;/key&gt;&lt;/foreign-keys&gt;&lt;ref-type name="Journal Article"&gt;17&lt;/ref-type&gt;&lt;contributors&gt;&lt;authors&gt;&lt;author&gt;Tsutsumi, Yusuke&lt;/author&gt;&lt;author&gt;Fukuma, Shingo&lt;/author&gt;&lt;author&gt;Tsuchiya, Asuka&lt;/author&gt;&lt;author&gt;Ikenoue, Tatsuyoshi&lt;/author&gt;&lt;author&gt;Yamamoto, Yosuke&lt;/author&gt;&lt;author&gt;Shimizu, Sayaka&lt;/author&gt;&lt;author&gt;Kimachi, Miho&lt;/author&gt;&lt;author&gt;Fukuhara, Shunichi&lt;/author&gt;&lt;/authors&gt;&lt;/contributors&gt;&lt;titles&gt;&lt;title&gt;Computed tomography during initial management and mortality among hemodynamically unstable blunt trauma patients: a nationwide retrospective cohort study&lt;/title&gt;&lt;secondary-title&gt;Scandinavian Journal of Trauma, Resuscitation and Emergency Medicine&lt;/secondary-title&gt;&lt;/titles&gt;&lt;periodical&gt;&lt;full-title&gt;Scand J Trauma Resusc Emerg Med&lt;/full-title&gt;&lt;abbr-1&gt;Scandinavian journal of trauma, resuscitation and emergency medicine&lt;/abbr-1&gt;&lt;/periodical&gt;&lt;pages&gt;74&lt;/pages&gt;&lt;volume&gt;25&lt;/volume&gt;&lt;dates&gt;&lt;year&gt;2017&lt;/year&gt;&lt;pub-dates&gt;&lt;date&gt;07/19&amp;#xD;10/23/received&amp;#xD;05/11/accepted&lt;/date&gt;&lt;/pub-dates&gt;&lt;/dates&gt;&lt;pub-location&gt;London&lt;/pub-location&gt;&lt;publisher&gt;BioMed Central&lt;/publisher&gt;&lt;isbn&gt;1757-7241&lt;/isbn&gt;&lt;accession-num&gt;PMC5518106&lt;/accession-num&gt;&lt;urls&gt;&lt;related-urls&gt;&lt;url&gt;http://www.ncbi.nlm.nih.gov/pmc/articles/PMC5518106/&lt;/url&gt;&lt;/related-urls&gt;&lt;/urls&gt;&lt;electronic-resource-num&gt;10.1186/s13049-017-0396-7&lt;/electronic-resource-num&gt;&lt;remote-database-name&gt;PMC&lt;/remote-database-name&gt;&lt;/record&gt;&lt;/Cite&gt;&lt;/EndNote&gt;</w:instrText>
      </w:r>
      <w:r w:rsidR="00722C04">
        <w:fldChar w:fldCharType="separate"/>
      </w:r>
      <w:r w:rsidR="0099241F">
        <w:rPr>
          <w:noProof/>
        </w:rPr>
        <w:t>[36]</w:t>
      </w:r>
      <w:r w:rsidR="00722C04">
        <w:fldChar w:fldCharType="end"/>
      </w:r>
      <w:r w:rsidR="003F57B1">
        <w:t xml:space="preserve"> A</w:t>
      </w:r>
      <w:r w:rsidR="00345DBE">
        <w:t>bstract).</w:t>
      </w:r>
    </w:p>
    <w:p w14:paraId="0F434381" w14:textId="77777777" w:rsidR="00D66916" w:rsidRDefault="00D66916" w:rsidP="00192552">
      <w:pPr>
        <w:pStyle w:val="Brdtext"/>
      </w:pPr>
    </w:p>
    <w:p w14:paraId="22815E70" w14:textId="77777777" w:rsidR="00D66916" w:rsidRDefault="00D66916" w:rsidP="00192552">
      <w:pPr>
        <w:pStyle w:val="Brdtext"/>
      </w:pPr>
    </w:p>
    <w:p w14:paraId="5810A657" w14:textId="77777777" w:rsidR="00D66916" w:rsidRDefault="00D66916" w:rsidP="00192552">
      <w:pPr>
        <w:pStyle w:val="Brdtext"/>
      </w:pPr>
    </w:p>
    <w:p w14:paraId="11CA37BE" w14:textId="77777777" w:rsidR="00D66916" w:rsidRDefault="00D66916" w:rsidP="00192552">
      <w:pPr>
        <w:pStyle w:val="Brdtext"/>
      </w:pPr>
    </w:p>
    <w:p w14:paraId="15C9293A" w14:textId="6D0ED231" w:rsidR="00D66916" w:rsidRPr="00F62E04" w:rsidRDefault="00D66916" w:rsidP="00D66916">
      <w:pPr>
        <w:pStyle w:val="Brdtext"/>
      </w:pPr>
      <w:r>
        <w:t>c</w:t>
      </w:r>
      <w:r w:rsidRPr="00F62E04">
        <w:t>) Vad menas med ”damage-control surgery”? (</w:t>
      </w:r>
      <w:hyperlink r:id="rId89" w:history="1">
        <w:r w:rsidRPr="00F62E04">
          <w:rPr>
            <w:rStyle w:val="Hyperlnk"/>
          </w:rPr>
          <w:t>Alam 2009</w:t>
        </w:r>
      </w:hyperlink>
      <w:r w:rsidRPr="00F62E04">
        <w:t xml:space="preserve"> </w:t>
      </w:r>
      <w:r w:rsidR="00722C04">
        <w:fldChar w:fldCharType="begin"/>
      </w:r>
      <w:r w:rsidR="0099241F">
        <w:instrText xml:space="preserve"> ADDIN EN.CITE &lt;EndNote&gt;&lt;Cite&gt;&lt;Author&gt;Alam&lt;/Author&gt;&lt;Year&gt;2009&lt;/Year&gt;&lt;RecNum&gt;2359&lt;/RecNum&gt;&lt;DisplayText&gt;[37]&lt;/DisplayText&gt;&lt;record&gt;&lt;rec-number&gt;2359&lt;/rec-number&gt;&lt;foreign-keys&gt;&lt;key app="EN" db-id="5rd9tv29z5xd0revrw5xdxzy5w5zpd9tvz55" timestamp="1522780207"&gt;2359&lt;/key&gt;&lt;/foreign-keys&gt;&lt;ref-type name="Journal Article"&gt;17&lt;/ref-type&gt;&lt;contributors&gt;&lt;authors&gt;&lt;author&gt;Alam , Hasan B.&lt;/author&gt;&lt;author&gt;Fricchione , Gregory L.&lt;/author&gt;&lt;author&gt;Guimaraes , Alexander S.R.&lt;/author&gt;&lt;author&gt;Zukerberg , Lawrence R.&lt;/author&gt;&lt;/authors&gt;&lt;/contributors&gt;&lt;titles&gt;&lt;title&gt;Case 31-2009&lt;/title&gt;&lt;secondary-title&gt;New England Journal of Medicine&lt;/secondary-title&gt;&lt;/titles&gt;&lt;periodical&gt;&lt;full-title&gt;New England Journal of Medicine&lt;/full-title&gt;&lt;/periodical&gt;&lt;pages&gt;1487-1496&lt;/pages&gt;&lt;volume&gt;361&lt;/volume&gt;&lt;number&gt;15&lt;/number&gt;&lt;dates&gt;&lt;year&gt;2009&lt;/year&gt;&lt;/dates&gt;&lt;accession-num&gt;19812406&lt;/accession-num&gt;&lt;urls&gt;&lt;related-urls&gt;&lt;url&gt;http://www.nejm.org/doi/full/10.1056/NEJMcpc0900643&lt;/url&gt;&lt;/related-urls&gt;&lt;/urls&gt;&lt;electronic-resource-num&gt;10.1056/NEJMcpc0900643&lt;/electronic-resource-num&gt;&lt;/record&gt;&lt;/Cite&gt;&lt;/EndNote&gt;</w:instrText>
      </w:r>
      <w:r w:rsidR="00722C04">
        <w:fldChar w:fldCharType="separate"/>
      </w:r>
      <w:r w:rsidR="0099241F">
        <w:rPr>
          <w:noProof/>
        </w:rPr>
        <w:t>[37]</w:t>
      </w:r>
      <w:r w:rsidR="00722C04">
        <w:fldChar w:fldCharType="end"/>
      </w:r>
      <w:r w:rsidRPr="00F62E04">
        <w:t xml:space="preserve"> s1491)</w:t>
      </w:r>
    </w:p>
    <w:p w14:paraId="613F4832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3C193DC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445235C4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20E567B0" w14:textId="77777777" w:rsidR="00D66916" w:rsidRDefault="00D66916" w:rsidP="00D66916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1BC7895B" w14:textId="33E770E2" w:rsidR="00D66916" w:rsidRDefault="00D66916" w:rsidP="00D66916">
      <w:pPr>
        <w:pStyle w:val="Brdtext"/>
      </w:pPr>
      <w:r>
        <w:t>d</w:t>
      </w:r>
      <w:r w:rsidRPr="00F62E04">
        <w:t>) Vilka val finns för att stoppa en allvarlig bäcke</w:t>
      </w:r>
      <w:r>
        <w:t>nblödning</w:t>
      </w:r>
      <w:r w:rsidRPr="00F62E04">
        <w:t>? ((</w:t>
      </w:r>
      <w:hyperlink r:id="rId90" w:history="1">
        <w:r w:rsidRPr="00F62E04">
          <w:rPr>
            <w:rStyle w:val="Hyperlnk"/>
            <w:rFonts w:ascii="Times" w:hAnsi="Times"/>
          </w:rPr>
          <w:t>Rajab 2013</w:t>
        </w:r>
      </w:hyperlink>
      <w:r w:rsidRPr="00F62E04">
        <w:t xml:space="preserve"> </w:t>
      </w:r>
      <w:r w:rsidR="00722C04">
        <w:fldChar w:fldCharType="begin"/>
      </w:r>
      <w:r w:rsidR="00722C04">
        <w:instrText xml:space="preserve"> ADDIN EN.CITE &lt;EndNote&gt;&lt;Cite&gt;&lt;Author&gt;Rajab&lt;/Author&gt;&lt;Year&gt;2013&lt;/Year&gt;&lt;RecNum&gt;2255&lt;/RecNum&gt;&lt;DisplayText&gt;[17]&lt;/DisplayText&gt;&lt;record&gt;&lt;rec-number&gt;2255&lt;/rec-number&gt;&lt;foreign-keys&gt;&lt;key app="EN" db-id="5rd9tv29z5xd0revrw5xdxzy5w5zpd9tvz55" timestamp="1519810313"&gt;2255&lt;/key&gt;&lt;/foreign-keys&gt;&lt;ref-type name="Journal Article"&gt;17&lt;/ref-type&gt;&lt;contributors&gt;&lt;authors&gt;&lt;author&gt;Rajab, T. K.&lt;/author&gt;&lt;author&gt;Weaver, M. J.&lt;/author&gt;&lt;author&gt;Havens, J. M.&lt;/author&gt;&lt;/authors&gt;&lt;/contributors&gt;&lt;auth-address&gt;From the Department of Surgery (T.K.R., J.M.H.), the Orthopedic Trauma Service (M.J.W.), and the Division of Trauma, Burns, and Surgical Critical Care (J.M.H.), Brigham and Women&amp;apos;s Hospital, and the Department of Surgery, Harvard Medical School (T.K.R., M.J.W., J.H.) - both in Boston.&lt;/auth-address&gt;&lt;titles&gt;&lt;title&gt;Videos in clinical medicine. Technique for temporary pelvic stabilization after trauma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e22&lt;/pages&gt;&lt;volume&gt;369&lt;/volume&gt;&lt;number&gt;17&lt;/number&gt;&lt;edition&gt;2013/10/25&lt;/edition&gt;&lt;keywords&gt;&lt;keyword&gt;Bandages&lt;/keyword&gt;&lt;keyword&gt;Fractures, Bone/complications/diagnostic imaging/*therapy&lt;/keyword&gt;&lt;keyword&gt;Humans&lt;/keyword&gt;&lt;keyword&gt;Pelvic Bones/anatomy &amp;amp; histology/diagnostic imaging/*injuries&lt;/keyword&gt;&lt;keyword&gt;Radiography&lt;/keyword&gt;&lt;keyword&gt;Shock, Hemorrhagic/*prevention &amp;amp; control&lt;/keyword&gt;&lt;/keywords&gt;&lt;dates&gt;&lt;year&gt;2013&lt;/year&gt;&lt;pub-dates&gt;&lt;date&gt;Oct 24&lt;/date&gt;&lt;/pub-dates&gt;&lt;/dates&gt;&lt;isbn&gt;0028-4793&lt;/isbn&gt;&lt;accession-num&gt;24152281&lt;/accession-num&gt;&lt;urls&gt;&lt;/urls&gt;&lt;electronic-resource-num&gt;10.1056/NEJMvcm1200383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722C04">
        <w:rPr>
          <w:noProof/>
        </w:rPr>
        <w:t>[17]</w:t>
      </w:r>
      <w:r w:rsidR="00722C04">
        <w:fldChar w:fldCharType="end"/>
      </w:r>
      <w:r w:rsidRPr="00F62E04">
        <w:t xml:space="preserve"> Definitive Management)</w:t>
      </w:r>
    </w:p>
    <w:p w14:paraId="50ED274C" w14:textId="77777777" w:rsidR="00D66916" w:rsidRDefault="00D66916" w:rsidP="00D66916">
      <w:pPr>
        <w:pStyle w:val="Brdtext"/>
      </w:pPr>
    </w:p>
    <w:p w14:paraId="069526DE" w14:textId="016B5FB5" w:rsidR="00387870" w:rsidRPr="00192552" w:rsidRDefault="00387870" w:rsidP="00192552">
      <w:pPr>
        <w:pStyle w:val="Brdtext"/>
      </w:pPr>
      <w:r>
        <w:rPr>
          <w:rFonts w:ascii="Times" w:hAnsi="Times"/>
          <w:i/>
        </w:rPr>
        <w:br w:type="page"/>
      </w:r>
    </w:p>
    <w:p w14:paraId="2300CF1E" w14:textId="77777777" w:rsidR="00387870" w:rsidRDefault="00387870" w:rsidP="00387870">
      <w:pPr>
        <w:pStyle w:val="Rubrik1"/>
        <w:rPr>
          <w:lang w:val="sv-SE"/>
        </w:rPr>
      </w:pPr>
    </w:p>
    <w:p w14:paraId="71167BC6" w14:textId="77777777" w:rsidR="00387870" w:rsidRDefault="00387870" w:rsidP="00387870">
      <w:pPr>
        <w:tabs>
          <w:tab w:val="left" w:pos="2835"/>
        </w:tabs>
        <w:rPr>
          <w:rFonts w:ascii="Times" w:hAnsi="Times"/>
          <w:sz w:val="24"/>
          <w:lang w:val="sv-SE"/>
        </w:rPr>
      </w:pPr>
    </w:p>
    <w:p w14:paraId="06975EE2" w14:textId="77777777" w:rsidR="00387870" w:rsidRDefault="00387870" w:rsidP="00387870"/>
    <w:p w14:paraId="781FB2A1" w14:textId="77777777" w:rsidR="00387870" w:rsidRDefault="00387870" w:rsidP="00387870">
      <w:pPr>
        <w:pStyle w:val="Rubrik2"/>
        <w:rPr>
          <w:lang w:val="sv-SE"/>
        </w:rPr>
      </w:pPr>
      <w:bookmarkStart w:id="717" w:name="_Toc244060395"/>
      <w:bookmarkStart w:id="718" w:name="_Toc245046909"/>
      <w:bookmarkStart w:id="719" w:name="_Toc245090813"/>
      <w:bookmarkStart w:id="720" w:name="_Toc245094479"/>
      <w:bookmarkStart w:id="721" w:name="_Toc245131903"/>
      <w:bookmarkStart w:id="722" w:name="_Toc245191835"/>
      <w:bookmarkStart w:id="723" w:name="_Toc245203319"/>
      <w:bookmarkStart w:id="724" w:name="_Toc245203530"/>
      <w:bookmarkStart w:id="725" w:name="_Toc245214476"/>
      <w:bookmarkStart w:id="726" w:name="_Toc245219244"/>
      <w:bookmarkStart w:id="727" w:name="_Toc245219291"/>
      <w:bookmarkStart w:id="728" w:name="_Toc245284815"/>
      <w:bookmarkStart w:id="729" w:name="_Toc245312177"/>
      <w:bookmarkStart w:id="730" w:name="_Toc245312438"/>
      <w:bookmarkStart w:id="731" w:name="_Toc245312567"/>
      <w:bookmarkStart w:id="732" w:name="_Toc245312718"/>
      <w:bookmarkStart w:id="733" w:name="_Toc245313094"/>
      <w:bookmarkStart w:id="734" w:name="_Toc245485478"/>
      <w:bookmarkStart w:id="735" w:name="_Toc245647623"/>
      <w:bookmarkStart w:id="736" w:name="_Toc383850862"/>
      <w:bookmarkStart w:id="737" w:name="_Toc383858251"/>
      <w:bookmarkStart w:id="738" w:name="_Toc384463573"/>
      <w:bookmarkStart w:id="739" w:name="_Toc384463751"/>
      <w:bookmarkStart w:id="740" w:name="_Toc384463859"/>
      <w:bookmarkStart w:id="741" w:name="_Toc384563570"/>
      <w:bookmarkStart w:id="742" w:name="_Toc384728614"/>
      <w:bookmarkStart w:id="743" w:name="_Toc384731261"/>
      <w:bookmarkStart w:id="744" w:name="_Toc384732237"/>
      <w:bookmarkStart w:id="745" w:name="_Toc429570632"/>
      <w:bookmarkStart w:id="746" w:name="_Toc429570845"/>
      <w:bookmarkStart w:id="747" w:name="_Toc429581271"/>
      <w:bookmarkStart w:id="748" w:name="_Toc429581329"/>
      <w:bookmarkStart w:id="749" w:name="_Toc429582568"/>
      <w:bookmarkStart w:id="750" w:name="_Toc429585157"/>
      <w:bookmarkStart w:id="751" w:name="_Toc429586122"/>
      <w:r>
        <w:rPr>
          <w:lang w:val="sv-SE"/>
        </w:rPr>
        <w:t>3-CT skalle</w:t>
      </w:r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</w:p>
    <w:p w14:paraId="7314C2F8" w14:textId="7A149FB0" w:rsidR="00387870" w:rsidRPr="00F62E04" w:rsidRDefault="00387870" w:rsidP="00F62E04">
      <w:pPr>
        <w:pStyle w:val="Brdtext"/>
      </w:pPr>
      <w:r w:rsidRPr="00F62E04">
        <w:t>a) Vilka 6 kriterier motiverar CT skalle hos en vuxen, RLS 1 patient som söker pga skalltrauma för &lt; 24 timmar sedan? (</w:t>
      </w:r>
      <w:hyperlink r:id="rId91" w:history="1">
        <w:r w:rsidRPr="00F62E04">
          <w:rPr>
            <w:rStyle w:val="Hyperlnk"/>
          </w:rPr>
          <w:t>Undén 2013</w:t>
        </w:r>
      </w:hyperlink>
      <w:r w:rsidRPr="00F62E04">
        <w:t xml:space="preserve"> </w:t>
      </w:r>
      <w:r w:rsidR="00722C04">
        <w:fldChar w:fldCharType="begin"/>
      </w:r>
      <w:r w:rsidR="0099241F">
        <w:instrText xml:space="preserve"> ADDIN EN.CITE &lt;EndNote&gt;&lt;Cite&gt;&lt;Author&gt;Unden&lt;/Author&gt;&lt;Year&gt;2013&lt;/Year&gt;&lt;RecNum&gt;2360&lt;/RecNum&gt;&lt;DisplayText&gt;[38]&lt;/DisplayText&gt;&lt;record&gt;&lt;rec-number&gt;2360&lt;/rec-number&gt;&lt;foreign-keys&gt;&lt;key app="EN" db-id="5rd9tv29z5xd0revrw5xdxzy5w5zpd9tvz55" timestamp="1522780373"&gt;2360&lt;/key&gt;&lt;/foreign-keys&gt;&lt;ref-type name="Journal Article"&gt;17&lt;/ref-type&gt;&lt;contributors&gt;&lt;authors&gt;&lt;author&gt;Unden, J.&lt;/author&gt;&lt;author&gt;Ingebrigtsen, T.&lt;/author&gt;&lt;author&gt;Romner, B.&lt;/author&gt;&lt;/authors&gt;&lt;/contributors&gt;&lt;auth-address&gt;Department of Intensive Care and Perioperative Medicine, Institute for Clinical Sciences, Sodra Forstadsgatan 101, 20502 Malmo, Sweden. dr.johan.unden@gmail.com&lt;/auth-address&gt;&lt;titles&gt;&lt;title&gt;Scandinavian guidelines for initial management of minimal, mild and moderate head injuries in adults: an evidence and consensus-based update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50&lt;/pages&gt;&lt;volume&gt;11&lt;/volume&gt;&lt;edition&gt;2013/02/26&lt;/edition&gt;&lt;keywords&gt;&lt;keyword&gt;Adult&lt;/keyword&gt;&lt;keyword&gt;Aged&lt;/keyword&gt;&lt;keyword&gt;Aged, 80 and over&lt;/keyword&gt;&lt;keyword&gt;Craniocerebral Trauma/*diagnosis/*therapy&lt;/keyword&gt;&lt;keyword&gt;Diagnostic Tests, Routine&lt;/keyword&gt;&lt;keyword&gt;Female&lt;/keyword&gt;&lt;keyword&gt;Head/diagnostic imaging&lt;/keyword&gt;&lt;keyword&gt;Humans&lt;/keyword&gt;&lt;keyword&gt;Male&lt;/keyword&gt;&lt;keyword&gt;Middle Aged&lt;/keyword&gt;&lt;keyword&gt;Patient Admission&lt;/keyword&gt;&lt;keyword&gt;Patient Discharge&lt;/keyword&gt;&lt;keyword&gt;Severity of Illness Index&lt;/keyword&gt;&lt;keyword&gt;Tomography, X-Ray Computed&lt;/keyword&gt;&lt;/keywords&gt;&lt;dates&gt;&lt;year&gt;2013&lt;/year&gt;&lt;pub-dates&gt;&lt;date&gt;Feb 25&lt;/date&gt;&lt;/pub-dates&gt;&lt;/dates&gt;&lt;isbn&gt;1741-7015&lt;/isbn&gt;&lt;accession-num&gt;23432764&lt;/accession-num&gt;&lt;urls&gt;&lt;/urls&gt;&lt;custom2&gt;PMC3621842&lt;/custom2&gt;&lt;electronic-resource-num&gt;10.1186/1741-7015-11-50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38]</w:t>
      </w:r>
      <w:r w:rsidR="00722C04">
        <w:fldChar w:fldCharType="end"/>
      </w:r>
      <w:r w:rsidRPr="00F62E04">
        <w:t>)</w:t>
      </w:r>
    </w:p>
    <w:p w14:paraId="7E88A74A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B86C42F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/>
        </w:rPr>
      </w:pPr>
    </w:p>
    <w:p w14:paraId="5C21141E" w14:textId="77777777" w:rsidR="00387870" w:rsidRDefault="00387870" w:rsidP="00387870">
      <w:pPr>
        <w:pStyle w:val="Brdtext"/>
      </w:pPr>
    </w:p>
    <w:p w14:paraId="7C0DA2F4" w14:textId="77777777" w:rsidR="00387870" w:rsidRDefault="00387870" w:rsidP="00387870">
      <w:pPr>
        <w:pStyle w:val="Brdtext"/>
      </w:pPr>
    </w:p>
    <w:p w14:paraId="32316599" w14:textId="5E41D381" w:rsidR="00387870" w:rsidRDefault="00387870" w:rsidP="00387870">
      <w:pPr>
        <w:pStyle w:val="Brdtext"/>
      </w:pPr>
      <w:r>
        <w:t>b) Vilken procent av skalltrauma patienter som tar Clopidogrel respektive Waran har intrakraniella blödningar? (</w:t>
      </w:r>
      <w:hyperlink r:id="rId92" w:history="1">
        <w:r w:rsidRPr="003F5E69">
          <w:rPr>
            <w:rStyle w:val="Hyperlnk"/>
          </w:rPr>
          <w:t>Nishijima 2012</w:t>
        </w:r>
      </w:hyperlink>
      <w:r>
        <w:t xml:space="preserve"> </w:t>
      </w:r>
      <w:r w:rsidR="00722C04">
        <w:fldChar w:fldCharType="begin">
          <w:fldData xml:space="preserve">PEVuZE5vdGU+PENpdGU+PEF1dGhvcj5OaXNoaWppbWE8L0F1dGhvcj48WWVhcj4yMDEyPC9ZZWFy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OaXNoaWppbWE8L0F1dGhvcj48WWVhcj4yMDEyPC9ZZWFy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39]</w:t>
      </w:r>
      <w:r w:rsidR="00722C04">
        <w:fldChar w:fldCharType="end"/>
      </w:r>
      <w:r>
        <w:t xml:space="preserve"> abstrakt)</w:t>
      </w:r>
    </w:p>
    <w:p w14:paraId="2C137B45" w14:textId="77777777" w:rsidR="00387870" w:rsidRDefault="00387870" w:rsidP="00387870">
      <w:pPr>
        <w:pStyle w:val="Brdtext"/>
      </w:pPr>
    </w:p>
    <w:p w14:paraId="026CD3FF" w14:textId="77777777" w:rsidR="00387870" w:rsidRDefault="00387870" w:rsidP="00387870">
      <w:pPr>
        <w:pStyle w:val="Brdtext"/>
      </w:pPr>
    </w:p>
    <w:p w14:paraId="36FADD6B" w14:textId="77777777" w:rsidR="00387870" w:rsidRDefault="00387870" w:rsidP="00387870">
      <w:pPr>
        <w:pStyle w:val="Brdtext"/>
      </w:pPr>
    </w:p>
    <w:p w14:paraId="510D21E5" w14:textId="77777777" w:rsidR="00387870" w:rsidRDefault="00387870" w:rsidP="00387870">
      <w:pPr>
        <w:pStyle w:val="Brdtext"/>
      </w:pPr>
    </w:p>
    <w:p w14:paraId="7FDA27BA" w14:textId="4E7B6458" w:rsidR="00387870" w:rsidRPr="0055576C" w:rsidRDefault="00387870" w:rsidP="00387870">
      <w:pPr>
        <w:pStyle w:val="Brdtext"/>
      </w:pPr>
      <w:r>
        <w:t xml:space="preserve">c) </w:t>
      </w:r>
      <w:r w:rsidRPr="0055576C">
        <w:t>När är det indicerat att mäta S100B? (</w:t>
      </w:r>
      <w:hyperlink r:id="rId93" w:history="1">
        <w:r w:rsidRPr="00152479">
          <w:rPr>
            <w:rStyle w:val="Hyperlnk"/>
            <w:rFonts w:ascii="Times" w:hAnsi="Times"/>
          </w:rPr>
          <w:t>Undén 2013</w:t>
        </w:r>
      </w:hyperlink>
      <w:r>
        <w:rPr>
          <w:rFonts w:ascii="Times" w:hAnsi="Times"/>
          <w:b/>
        </w:rPr>
        <w:t xml:space="preserve"> </w:t>
      </w:r>
      <w:r w:rsidR="00722C04">
        <w:rPr>
          <w:rFonts w:ascii="Times" w:hAnsi="Times"/>
        </w:rPr>
        <w:fldChar w:fldCharType="begin"/>
      </w:r>
      <w:r w:rsidR="0099241F">
        <w:rPr>
          <w:rFonts w:ascii="Times" w:hAnsi="Times"/>
        </w:rPr>
        <w:instrText xml:space="preserve"> ADDIN EN.CITE &lt;EndNote&gt;&lt;Cite&gt;&lt;Author&gt;Unden&lt;/Author&gt;&lt;Year&gt;2013&lt;/Year&gt;&lt;RecNum&gt;2360&lt;/RecNum&gt;&lt;DisplayText&gt;[38]&lt;/DisplayText&gt;&lt;record&gt;&lt;rec-number&gt;2360&lt;/rec-number&gt;&lt;foreign-keys&gt;&lt;key app="EN" db-id="5rd9tv29z5xd0revrw5xdxzy5w5zpd9tvz55" timestamp="1522780373"&gt;2360&lt;/key&gt;&lt;/foreign-keys&gt;&lt;ref-type name="Journal Article"&gt;17&lt;/ref-type&gt;&lt;contributors&gt;&lt;authors&gt;&lt;author&gt;Unden, J.&lt;/author&gt;&lt;author&gt;Ingebrigtsen, T.&lt;/author&gt;&lt;author&gt;Romner, B.&lt;/author&gt;&lt;/authors&gt;&lt;/contributors&gt;&lt;auth-address&gt;Department of Intensive Care and Perioperative Medicine, Institute for Clinical Sciences, Sodra Forstadsgatan 101, 20502 Malmo, Sweden. dr.johan.unden@gmail.com&lt;/auth-address&gt;&lt;titles&gt;&lt;title&gt;Scandinavian guidelines for initial management of minimal, mild and moderate head injuries in adults: an evidence and consensus-based update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50&lt;/pages&gt;&lt;volume&gt;11&lt;/volume&gt;&lt;edition&gt;2013/02/26&lt;/edition&gt;&lt;keywords&gt;&lt;keyword&gt;Adult&lt;/keyword&gt;&lt;keyword&gt;Aged&lt;/keyword&gt;&lt;keyword&gt;Aged, 80 and over&lt;/keyword&gt;&lt;keyword&gt;Craniocerebral Trauma/*diagnosis/*therapy&lt;/keyword&gt;&lt;keyword&gt;Diagnostic Tests, Routine&lt;/keyword&gt;&lt;keyword&gt;Female&lt;/keyword&gt;&lt;keyword&gt;Head/diagnostic imaging&lt;/keyword&gt;&lt;keyword&gt;Humans&lt;/keyword&gt;&lt;keyword&gt;Male&lt;/keyword&gt;&lt;keyword&gt;Middle Aged&lt;/keyword&gt;&lt;keyword&gt;Patient Admission&lt;/keyword&gt;&lt;keyword&gt;Patient Discharge&lt;/keyword&gt;&lt;keyword&gt;Severity of Illness Index&lt;/keyword&gt;&lt;keyword&gt;Tomography, X-Ray Computed&lt;/keyword&gt;&lt;/keywords&gt;&lt;dates&gt;&lt;year&gt;2013&lt;/year&gt;&lt;pub-dates&gt;&lt;date&gt;Feb 25&lt;/date&gt;&lt;/pub-dates&gt;&lt;/dates&gt;&lt;isbn&gt;1741-7015&lt;/isbn&gt;&lt;accession-num&gt;23432764&lt;/accession-num&gt;&lt;urls&gt;&lt;/urls&gt;&lt;custom2&gt;PMC3621842&lt;/custom2&gt;&lt;electronic-resource-num&gt;10.1186/1741-7015-11-50&lt;/electronic-resource-num&gt;&lt;remote-database-provider&gt;NLM&lt;/remote-database-provider&gt;&lt;language&gt;eng&lt;/language&gt;&lt;/record&gt;&lt;/Cite&gt;&lt;/EndNote&gt;</w:instrText>
      </w:r>
      <w:r w:rsidR="00722C04">
        <w:rPr>
          <w:rFonts w:ascii="Times" w:hAnsi="Times"/>
        </w:rPr>
        <w:fldChar w:fldCharType="separate"/>
      </w:r>
      <w:r w:rsidR="0099241F">
        <w:rPr>
          <w:rFonts w:ascii="Times" w:hAnsi="Times"/>
          <w:noProof/>
        </w:rPr>
        <w:t>[38]</w:t>
      </w:r>
      <w:r w:rsidR="00722C04">
        <w:rPr>
          <w:rFonts w:ascii="Times" w:hAnsi="Times"/>
        </w:rPr>
        <w:fldChar w:fldCharType="end"/>
      </w:r>
      <w:r w:rsidRPr="0055576C">
        <w:t>)</w:t>
      </w:r>
    </w:p>
    <w:p w14:paraId="6F330D18" w14:textId="77777777" w:rsidR="00387870" w:rsidRDefault="00387870" w:rsidP="00387870">
      <w:pPr>
        <w:pStyle w:val="Brdtext"/>
      </w:pPr>
    </w:p>
    <w:p w14:paraId="148A3BBF" w14:textId="77777777" w:rsidR="00387870" w:rsidRDefault="00387870" w:rsidP="00387870">
      <w:pPr>
        <w:pStyle w:val="Brdtext"/>
      </w:pPr>
    </w:p>
    <w:p w14:paraId="4E968B68" w14:textId="77777777" w:rsidR="00387870" w:rsidRDefault="00387870" w:rsidP="00387870">
      <w:pPr>
        <w:pStyle w:val="Brdtext"/>
      </w:pPr>
    </w:p>
    <w:p w14:paraId="006EE316" w14:textId="77777777" w:rsidR="00387870" w:rsidRDefault="00387870" w:rsidP="00387870">
      <w:pPr>
        <w:pStyle w:val="Brdtext"/>
      </w:pPr>
    </w:p>
    <w:p w14:paraId="390A6F5A" w14:textId="32B0DE5E" w:rsidR="00387870" w:rsidRDefault="00387870" w:rsidP="00387870">
      <w:pPr>
        <w:pStyle w:val="Brdtext"/>
      </w:pPr>
      <w:r>
        <w:t>d</w:t>
      </w:r>
      <w:r w:rsidRPr="0055576C">
        <w:t xml:space="preserve">) </w:t>
      </w:r>
      <w:r>
        <w:t xml:space="preserve">Bör man lägga in för observation en patient utsatt för skalltrauma som tar Waran (PK mellan 2 och 3) där CT skalle inte visade tecken på blödning? </w:t>
      </w:r>
      <w:r w:rsidRPr="00894934">
        <w:t>(</w:t>
      </w:r>
      <w:hyperlink r:id="rId94" w:history="1">
        <w:r w:rsidRPr="00152479">
          <w:rPr>
            <w:rStyle w:val="Hyperlnk"/>
            <w:rFonts w:ascii="Times" w:hAnsi="Times"/>
          </w:rPr>
          <w:t>Undén 2013</w:t>
        </w:r>
      </w:hyperlink>
      <w:r>
        <w:rPr>
          <w:rFonts w:ascii="Times" w:hAnsi="Times"/>
          <w:b/>
        </w:rPr>
        <w:t xml:space="preserve"> </w:t>
      </w:r>
      <w:r w:rsidR="00722C04">
        <w:rPr>
          <w:rFonts w:ascii="Times" w:hAnsi="Times"/>
        </w:rPr>
        <w:fldChar w:fldCharType="begin"/>
      </w:r>
      <w:r w:rsidR="0099241F">
        <w:rPr>
          <w:rFonts w:ascii="Times" w:hAnsi="Times"/>
        </w:rPr>
        <w:instrText xml:space="preserve"> ADDIN EN.CITE &lt;EndNote&gt;&lt;Cite&gt;&lt;Author&gt;Unden&lt;/Author&gt;&lt;Year&gt;2013&lt;/Year&gt;&lt;RecNum&gt;2360&lt;/RecNum&gt;&lt;DisplayText&gt;[38]&lt;/DisplayText&gt;&lt;record&gt;&lt;rec-number&gt;2360&lt;/rec-number&gt;&lt;foreign-keys&gt;&lt;key app="EN" db-id="5rd9tv29z5xd0revrw5xdxzy5w5zpd9tvz55" timestamp="1522780373"&gt;2360&lt;/key&gt;&lt;/foreign-keys&gt;&lt;ref-type name="Journal Article"&gt;17&lt;/ref-type&gt;&lt;contributors&gt;&lt;authors&gt;&lt;author&gt;Unden, J.&lt;/author&gt;&lt;author&gt;Ingebrigtsen, T.&lt;/author&gt;&lt;author&gt;Romner, B.&lt;/author&gt;&lt;/authors&gt;&lt;/contributors&gt;&lt;auth-address&gt;Department of Intensive Care and Perioperative Medicine, Institute for Clinical Sciences, Sodra Forstadsgatan 101, 20502 Malmo, Sweden. dr.johan.unden@gmail.com&lt;/auth-address&gt;&lt;titles&gt;&lt;title&gt;Scandinavian guidelines for initial management of minimal, mild and moderate head injuries in adults: an evidence and consensus-based update&lt;/title&gt;&lt;secondary-title&gt;BMC Med&lt;/secondary-title&gt;&lt;alt-title&gt;BMC medicine&lt;/alt-title&gt;&lt;/titles&gt;&lt;periodical&gt;&lt;full-title&gt;BMC Med&lt;/full-title&gt;&lt;abbr-1&gt;BMC medicine&lt;/abbr-1&gt;&lt;/periodical&gt;&lt;alt-periodical&gt;&lt;full-title&gt;BMC Med&lt;/full-title&gt;&lt;abbr-1&gt;BMC medicine&lt;/abbr-1&gt;&lt;/alt-periodical&gt;&lt;pages&gt;50&lt;/pages&gt;&lt;volume&gt;11&lt;/volume&gt;&lt;edition&gt;2013/02/26&lt;/edition&gt;&lt;keywords&gt;&lt;keyword&gt;Adult&lt;/keyword&gt;&lt;keyword&gt;Aged&lt;/keyword&gt;&lt;keyword&gt;Aged, 80 and over&lt;/keyword&gt;&lt;keyword&gt;Craniocerebral Trauma/*diagnosis/*therapy&lt;/keyword&gt;&lt;keyword&gt;Diagnostic Tests, Routine&lt;/keyword&gt;&lt;keyword&gt;Female&lt;/keyword&gt;&lt;keyword&gt;Head/diagnostic imaging&lt;/keyword&gt;&lt;keyword&gt;Humans&lt;/keyword&gt;&lt;keyword&gt;Male&lt;/keyword&gt;&lt;keyword&gt;Middle Aged&lt;/keyword&gt;&lt;keyword&gt;Patient Admission&lt;/keyword&gt;&lt;keyword&gt;Patient Discharge&lt;/keyword&gt;&lt;keyword&gt;Severity of Illness Index&lt;/keyword&gt;&lt;keyword&gt;Tomography, X-Ray Computed&lt;/keyword&gt;&lt;/keywords&gt;&lt;dates&gt;&lt;year&gt;2013&lt;/year&gt;&lt;pub-dates&gt;&lt;date&gt;Feb 25&lt;/date&gt;&lt;/pub-dates&gt;&lt;/dates&gt;&lt;isbn&gt;1741-7015&lt;/isbn&gt;&lt;accession-num&gt;23432764&lt;/accession-num&gt;&lt;urls&gt;&lt;/urls&gt;&lt;custom2&gt;PMC3621842&lt;/custom2&gt;&lt;electronic-resource-num&gt;10.1186/1741-7015-11-50&lt;/electronic-resource-num&gt;&lt;remote-database-provider&gt;NLM&lt;/remote-database-provider&gt;&lt;language&gt;eng&lt;/language&gt;&lt;/record&gt;&lt;/Cite&gt;&lt;/EndNote&gt;</w:instrText>
      </w:r>
      <w:r w:rsidR="00722C04">
        <w:rPr>
          <w:rFonts w:ascii="Times" w:hAnsi="Times"/>
        </w:rPr>
        <w:fldChar w:fldCharType="separate"/>
      </w:r>
      <w:r w:rsidR="0099241F">
        <w:rPr>
          <w:rFonts w:ascii="Times" w:hAnsi="Times"/>
          <w:noProof/>
        </w:rPr>
        <w:t>[38]</w:t>
      </w:r>
      <w:r w:rsidR="00722C04">
        <w:rPr>
          <w:rFonts w:ascii="Times" w:hAnsi="Times"/>
        </w:rPr>
        <w:fldChar w:fldCharType="end"/>
      </w:r>
      <w:r>
        <w:t xml:space="preserve">, </w:t>
      </w:r>
      <w:hyperlink r:id="rId95" w:history="1">
        <w:r w:rsidRPr="009F6FBA">
          <w:rPr>
            <w:rStyle w:val="Hyperlnk"/>
          </w:rPr>
          <w:t>Li 2012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Li&lt;/Author&gt;&lt;Year&gt;2012&lt;/Year&gt;&lt;RecNum&gt;2373&lt;/RecNum&gt;&lt;DisplayText&gt;[40]&lt;/DisplayText&gt;&lt;record&gt;&lt;rec-number&gt;2373&lt;/rec-number&gt;&lt;foreign-keys&gt;&lt;key app="EN" db-id="5rd9tv29z5xd0revrw5xdxzy5w5zpd9tvz55" timestamp="1522939249"&gt;2373&lt;/key&gt;&lt;/foreign-keys&gt;&lt;ref-type name="Journal Article"&gt;17&lt;/ref-type&gt;&lt;contributors&gt;&lt;authors&gt;&lt;author&gt;Li, J.&lt;/author&gt;&lt;/authors&gt;&lt;/contributors&gt;&lt;auth-address&gt;Miles Memorial Hospital, Damariscotta, ME, USA. jamesli@remotemedicine.org&lt;/auth-address&gt;&lt;titles&gt;&lt;title&gt;Validation of the dime&lt;/title&gt;&lt;secondary-title&gt;Ann Emerg Med&lt;/secondary-title&gt;&lt;alt-title&gt;Annals of emergency medicine&lt;/alt-title&gt;&lt;/titles&gt;&lt;periodical&gt;&lt;full-title&gt;Ann Emerg Med&lt;/full-title&gt;&lt;abbr-1&gt;Annals of emergency medicine&lt;/abbr-1&gt;&lt;/periodical&gt;&lt;alt-periodical&gt;&lt;full-title&gt;Ann Emerg Med&lt;/full-title&gt;&lt;abbr-1&gt;Annals of emergency medicine&lt;/abbr-1&gt;&lt;/alt-periodical&gt;&lt;pages&gt;469-70&lt;/pages&gt;&lt;volume&gt;59&lt;/volume&gt;&lt;number&gt;6&lt;/number&gt;&lt;edition&gt;2012/05/26&lt;/edition&gt;&lt;keywords&gt;&lt;keyword&gt;Anticoagulants/*adverse effects&lt;/keyword&gt;&lt;keyword&gt;Craniocerebral Trauma/*complications&lt;/keyword&gt;&lt;keyword&gt;Female&lt;/keyword&gt;&lt;keyword&gt;Humans&lt;/keyword&gt;&lt;keyword&gt;Intracranial Hemorrhages/*etiology&lt;/keyword&gt;&lt;keyword&gt;Male&lt;/keyword&gt;&lt;keyword&gt;Platelet Aggregation Inhibitors/*adverse effects&lt;/keyword&gt;&lt;keyword&gt;Ticlopidine/adverse effects/*analogs &amp;amp; derivatives&lt;/keyword&gt;&lt;keyword&gt;Warfarin/*adverse effects&lt;/keyword&gt;&lt;/keywords&gt;&lt;dates&gt;&lt;year&gt;2012&lt;/year&gt;&lt;pub-dates&gt;&lt;date&gt;Jun&lt;/date&gt;&lt;/pub-dates&gt;&lt;/dates&gt;&lt;isbn&gt;0196-0644&lt;/isbn&gt;&lt;accession-num&gt;22626016&lt;/accession-num&gt;&lt;urls&gt;&lt;/urls&gt;&lt;electronic-resource-num&gt;10.1016/j.annemergmed.2012.04.017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40]</w:t>
      </w:r>
      <w:r w:rsidR="00722C04">
        <w:fldChar w:fldCharType="end"/>
      </w:r>
      <w:r w:rsidR="001502CD" w:rsidRPr="001502CD">
        <w:t xml:space="preserve"> </w:t>
      </w:r>
      <w:r>
        <w:t>s470</w:t>
      </w:r>
      <w:r w:rsidRPr="00894934">
        <w:t>)</w:t>
      </w:r>
    </w:p>
    <w:p w14:paraId="605E978D" w14:textId="77777777" w:rsidR="00387870" w:rsidRDefault="00387870" w:rsidP="00387870">
      <w:pPr>
        <w:pStyle w:val="Brdtext"/>
      </w:pPr>
    </w:p>
    <w:p w14:paraId="27E8E8F2" w14:textId="77777777" w:rsidR="00387870" w:rsidRDefault="00387870" w:rsidP="00387870">
      <w:pPr>
        <w:pStyle w:val="Brdtext"/>
      </w:pPr>
    </w:p>
    <w:p w14:paraId="7344DD02" w14:textId="77777777" w:rsidR="00387870" w:rsidRDefault="00387870" w:rsidP="00387870">
      <w:pPr>
        <w:pStyle w:val="Brdtext"/>
      </w:pPr>
    </w:p>
    <w:p w14:paraId="04DCDFC1" w14:textId="77777777" w:rsidR="00937AEF" w:rsidRDefault="00937AEF" w:rsidP="00387870">
      <w:pPr>
        <w:pStyle w:val="Brdtext"/>
      </w:pPr>
    </w:p>
    <w:p w14:paraId="33DF82C0" w14:textId="2476157E" w:rsidR="00387870" w:rsidRDefault="00DB0AB5" w:rsidP="00387870">
      <w:pPr>
        <w:pStyle w:val="Brdtext"/>
      </w:pPr>
      <w:r>
        <w:t>e) PECARN är en klinisk beslutsregel fö</w:t>
      </w:r>
      <w:r w:rsidR="00387870">
        <w:t xml:space="preserve">r skalltrauma hos barn som har validerats.  När kan man motivera att INTE </w:t>
      </w:r>
      <w:r w:rsidR="003526CF">
        <w:t>göra en CT skalle hos ett barn &lt;</w:t>
      </w:r>
      <w:r w:rsidR="00387870">
        <w:t xml:space="preserve"> 2 år utsatt för skalltrauma? (</w:t>
      </w:r>
      <w:hyperlink r:id="rId96" w:history="1">
        <w:r w:rsidR="00387870" w:rsidRPr="00804C1A">
          <w:rPr>
            <w:rStyle w:val="Hyperlnk"/>
            <w:lang w:val="en-CA"/>
          </w:rPr>
          <w:t>Kuppermann 2009</w:t>
        </w:r>
      </w:hyperlink>
      <w:r w:rsidR="00387870">
        <w:rPr>
          <w:lang w:val="en-CA"/>
        </w:rPr>
        <w:t xml:space="preserve"> </w:t>
      </w:r>
      <w:r w:rsidR="00722C04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 </w:instrText>
      </w:r>
      <w:r w:rsidR="0099241F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.DATA </w:instrText>
      </w:r>
      <w:r w:rsidR="0099241F">
        <w:rPr>
          <w:lang w:val="en-CA"/>
        </w:rPr>
      </w:r>
      <w:r w:rsidR="0099241F">
        <w:rPr>
          <w:lang w:val="en-CA"/>
        </w:rPr>
        <w:fldChar w:fldCharType="end"/>
      </w:r>
      <w:r w:rsidR="00722C04">
        <w:rPr>
          <w:lang w:val="en-CA"/>
        </w:rPr>
        <w:fldChar w:fldCharType="separate"/>
      </w:r>
      <w:r w:rsidR="0099241F">
        <w:rPr>
          <w:noProof/>
          <w:lang w:val="en-CA"/>
        </w:rPr>
        <w:t>[41]</w:t>
      </w:r>
      <w:r w:rsidR="00722C04">
        <w:rPr>
          <w:lang w:val="en-CA"/>
        </w:rPr>
        <w:fldChar w:fldCharType="end"/>
      </w:r>
      <w:r w:rsidR="003526CF">
        <w:rPr>
          <w:lang w:val="en-CA"/>
        </w:rPr>
        <w:t xml:space="preserve"> s1168 Figure 3A</w:t>
      </w:r>
      <w:r w:rsidR="00387870">
        <w:rPr>
          <w:lang w:val="en-CA"/>
        </w:rPr>
        <w:t>)</w:t>
      </w:r>
    </w:p>
    <w:p w14:paraId="1410BFC9" w14:textId="77777777" w:rsidR="00387870" w:rsidRDefault="00387870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2880B147" w14:textId="77777777" w:rsidR="00937AEF" w:rsidRDefault="00937AEF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6C1DB32D" w14:textId="77777777" w:rsidR="00937AEF" w:rsidRDefault="00937AEF" w:rsidP="00387870">
      <w:pPr>
        <w:pStyle w:val="Brdtext"/>
        <w:rPr>
          <w:rFonts w:eastAsia="Times New Roman"/>
          <w:i/>
          <w:color w:val="FF0000"/>
          <w:lang w:val="en-US" w:eastAsia="sv-SE"/>
        </w:rPr>
      </w:pPr>
    </w:p>
    <w:p w14:paraId="4A6FC301" w14:textId="77777777" w:rsidR="00937AEF" w:rsidRDefault="00937AEF" w:rsidP="00387870">
      <w:pPr>
        <w:pStyle w:val="Brdtext"/>
      </w:pPr>
    </w:p>
    <w:p w14:paraId="6000B19B" w14:textId="258BE6CD" w:rsidR="00396815" w:rsidRDefault="00E2713B" w:rsidP="00396815">
      <w:pPr>
        <w:pStyle w:val="Brdtext"/>
        <w:rPr>
          <w:lang w:val="en-CA"/>
        </w:rPr>
      </w:pPr>
      <w:r>
        <w:t>f</w:t>
      </w:r>
      <w:r w:rsidR="00396815">
        <w:t>) När kan man motivera att INTE göra en CT skalle hos ett barn &gt; 2 år utsatt för skalltrauma? (</w:t>
      </w:r>
      <w:hyperlink r:id="rId97" w:history="1">
        <w:r w:rsidR="00396815" w:rsidRPr="00804C1A">
          <w:rPr>
            <w:rStyle w:val="Hyperlnk"/>
            <w:lang w:val="en-CA"/>
          </w:rPr>
          <w:t>Kuppermann 2009</w:t>
        </w:r>
      </w:hyperlink>
      <w:r w:rsidR="00396815">
        <w:rPr>
          <w:lang w:val="en-CA"/>
        </w:rPr>
        <w:t xml:space="preserve"> </w:t>
      </w:r>
      <w:r w:rsidR="00722C04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 </w:instrText>
      </w:r>
      <w:r w:rsidR="0099241F">
        <w:rPr>
          <w:lang w:val="en-CA"/>
        </w:rPr>
        <w:fldChar w:fldCharType="begin">
          <w:fldData xml:space="preserve">PEVuZE5vdGU+PENpdGU+PEF1dGhvcj5LdXBwZXJtYW5uPC9BdXRob3I+PFllYXI+MjAwOTwvWWVh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val="en-CA"/>
        </w:rPr>
        <w:instrText xml:space="preserve"> ADDIN EN.CITE.DATA </w:instrText>
      </w:r>
      <w:r w:rsidR="0099241F">
        <w:rPr>
          <w:lang w:val="en-CA"/>
        </w:rPr>
      </w:r>
      <w:r w:rsidR="0099241F">
        <w:rPr>
          <w:lang w:val="en-CA"/>
        </w:rPr>
        <w:fldChar w:fldCharType="end"/>
      </w:r>
      <w:r w:rsidR="00722C04">
        <w:rPr>
          <w:lang w:val="en-CA"/>
        </w:rPr>
        <w:fldChar w:fldCharType="separate"/>
      </w:r>
      <w:r w:rsidR="0099241F">
        <w:rPr>
          <w:noProof/>
          <w:lang w:val="en-CA"/>
        </w:rPr>
        <w:t>[41]</w:t>
      </w:r>
      <w:r w:rsidR="00722C04">
        <w:rPr>
          <w:lang w:val="en-CA"/>
        </w:rPr>
        <w:fldChar w:fldCharType="end"/>
      </w:r>
      <w:r w:rsidR="00396815">
        <w:rPr>
          <w:lang w:val="en-CA"/>
        </w:rPr>
        <w:t xml:space="preserve"> s1168 Figure 3B)</w:t>
      </w:r>
    </w:p>
    <w:p w14:paraId="5CF99467" w14:textId="77777777" w:rsidR="003526CF" w:rsidRDefault="003526CF" w:rsidP="00396815">
      <w:pPr>
        <w:pStyle w:val="Brdtext"/>
      </w:pPr>
    </w:p>
    <w:p w14:paraId="619A45FA" w14:textId="77777777" w:rsidR="00387870" w:rsidRDefault="00387870" w:rsidP="00387870">
      <w:pPr>
        <w:pStyle w:val="Brdtext"/>
      </w:pPr>
    </w:p>
    <w:p w14:paraId="767B7E5B" w14:textId="77777777" w:rsidR="00387870" w:rsidRDefault="00387870" w:rsidP="00387870">
      <w:pPr>
        <w:pStyle w:val="Rubrik2"/>
        <w:rPr>
          <w:lang w:val="sv-SE"/>
        </w:rPr>
      </w:pPr>
      <w:r>
        <w:rPr>
          <w:lang w:val="sv-SE"/>
        </w:rPr>
        <w:br w:type="page"/>
      </w:r>
      <w:bookmarkStart w:id="752" w:name="_Toc383858252"/>
      <w:bookmarkStart w:id="753" w:name="_Toc384463574"/>
      <w:bookmarkStart w:id="754" w:name="_Toc384463752"/>
      <w:bookmarkStart w:id="755" w:name="_Toc384463860"/>
      <w:bookmarkStart w:id="756" w:name="_Toc384563571"/>
      <w:bookmarkStart w:id="757" w:name="_Toc384728615"/>
      <w:bookmarkStart w:id="758" w:name="_Toc384731262"/>
      <w:bookmarkStart w:id="759" w:name="_Toc384732238"/>
      <w:bookmarkStart w:id="760" w:name="_Toc429570633"/>
      <w:bookmarkStart w:id="761" w:name="_Toc429570846"/>
      <w:bookmarkStart w:id="762" w:name="_Toc429581272"/>
      <w:bookmarkStart w:id="763" w:name="_Toc429581330"/>
      <w:bookmarkStart w:id="764" w:name="_Toc429582569"/>
      <w:bookmarkStart w:id="765" w:name="_Toc429585158"/>
      <w:bookmarkStart w:id="766" w:name="_Toc429586123"/>
      <w:r>
        <w:rPr>
          <w:lang w:val="sv-SE"/>
        </w:rPr>
        <w:t>4-CT halsrygg</w:t>
      </w:r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</w:p>
    <w:p w14:paraId="633C21F6" w14:textId="3B7CA7C3" w:rsidR="00862012" w:rsidRDefault="00FA3DD9" w:rsidP="00387870">
      <w:pPr>
        <w:pStyle w:val="Brdtext"/>
      </w:pPr>
      <w:r>
        <w:t>a</w:t>
      </w:r>
      <w:r w:rsidR="00387870">
        <w:t xml:space="preserve">) </w:t>
      </w:r>
      <w:r w:rsidR="00862012">
        <w:t>Vilka kriterier ingår i NEXUS regeln för att</w:t>
      </w:r>
      <w:r w:rsidR="00387870">
        <w:t xml:space="preserve"> fria halsryggen</w:t>
      </w:r>
      <w:r w:rsidR="00387870" w:rsidRPr="00C440BC">
        <w:t xml:space="preserve"> </w:t>
      </w:r>
      <w:r w:rsidR="005A0BBC">
        <w:t>utan CT</w:t>
      </w:r>
      <w:r w:rsidR="00387870" w:rsidRPr="00C440BC">
        <w:t>?</w:t>
      </w:r>
      <w:r w:rsidR="00387870">
        <w:t xml:space="preserve"> (</w:t>
      </w:r>
      <w:hyperlink r:id="rId98" w:history="1">
        <w:r w:rsidR="00387870" w:rsidRPr="007020A3">
          <w:rPr>
            <w:rStyle w:val="Hyperlnk"/>
          </w:rPr>
          <w:t>Stiell 2003</w:t>
        </w:r>
      </w:hyperlink>
      <w:r w:rsidR="00565244">
        <w:t xml:space="preserve"> </w:t>
      </w:r>
      <w:r w:rsidR="00722C04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2]</w:t>
      </w:r>
      <w:r w:rsidR="00722C04">
        <w:fldChar w:fldCharType="end"/>
      </w:r>
      <w:r w:rsidR="005A0BBC">
        <w:t xml:space="preserve"> s2511</w:t>
      </w:r>
      <w:r w:rsidR="00862012">
        <w:t>)</w:t>
      </w:r>
    </w:p>
    <w:p w14:paraId="4C53F63E" w14:textId="77777777" w:rsidR="00862012" w:rsidRDefault="00862012" w:rsidP="00387870">
      <w:pPr>
        <w:pStyle w:val="Brdtext"/>
      </w:pPr>
    </w:p>
    <w:p w14:paraId="4C1A8762" w14:textId="77777777" w:rsidR="00862012" w:rsidRDefault="00862012" w:rsidP="00387870">
      <w:pPr>
        <w:pStyle w:val="Brdtext"/>
      </w:pPr>
    </w:p>
    <w:p w14:paraId="30C892CB" w14:textId="77777777" w:rsidR="00862012" w:rsidRDefault="00862012" w:rsidP="00387870">
      <w:pPr>
        <w:pStyle w:val="Brdtext"/>
      </w:pPr>
    </w:p>
    <w:p w14:paraId="57CB5917" w14:textId="77777777" w:rsidR="000C301F" w:rsidRDefault="000C301F" w:rsidP="00387870">
      <w:pPr>
        <w:pStyle w:val="Brdtext"/>
      </w:pPr>
    </w:p>
    <w:p w14:paraId="13FE847B" w14:textId="6BC0FBA8" w:rsidR="00387870" w:rsidRPr="00C440BC" w:rsidRDefault="00D66916" w:rsidP="00387870">
      <w:pPr>
        <w:pStyle w:val="Brdtext"/>
      </w:pPr>
      <w:r>
        <w:t>b</w:t>
      </w:r>
      <w:r w:rsidR="00862012">
        <w:t xml:space="preserve">) </w:t>
      </w:r>
      <w:r w:rsidR="00387870" w:rsidRPr="00C440BC">
        <w:t>En studie har utvärderat NEXUS low-risk criteria, med tillägg av subjektiv halsryggsmärta och objektiv skada till halsryggen.  Hur känslig var bedömningen för att upptäcka patologi i halsryggen? (</w:t>
      </w:r>
      <w:hyperlink r:id="rId99" w:history="1">
        <w:r w:rsidR="00387870" w:rsidRPr="00FA242E">
          <w:rPr>
            <w:rStyle w:val="Hyperlnk"/>
          </w:rPr>
          <w:t>Duane 2007</w:t>
        </w:r>
      </w:hyperlink>
      <w:r w:rsidR="00387870" w:rsidRPr="00C440BC">
        <w:t xml:space="preserve"> </w:t>
      </w:r>
      <w:r w:rsidR="00722C04">
        <w:fldChar w:fldCharType="begin"/>
      </w:r>
      <w:r w:rsidR="0099241F">
        <w:instrText xml:space="preserve"> ADDIN EN.CITE &lt;EndNote&gt;&lt;Cite&gt;&lt;Author&gt;Duane&lt;/Author&gt;&lt;Year&gt;2007&lt;/Year&gt;&lt;RecNum&gt;2379&lt;/RecNum&gt;&lt;DisplayText&gt;[43]&lt;/DisplayText&gt;&lt;record&gt;&lt;rec-number&gt;2379&lt;/rec-number&gt;&lt;foreign-keys&gt;&lt;key app="EN" db-id="5rd9tv29z5xd0revrw5xdxzy5w5zpd9tvz55" timestamp="1523092369"&gt;2379&lt;/key&gt;&lt;/foreign-keys&gt;&lt;ref-type name="Journal Article"&gt;17&lt;/ref-type&gt;&lt;contributors&gt;&lt;authors&gt;&lt;author&gt;Duane, T. M.&lt;/author&gt;&lt;author&gt;Dechert, T.&lt;/author&gt;&lt;author&gt;Wolfe, L. G.&lt;/author&gt;&lt;author&gt;Aboutanos, M. B.&lt;/author&gt;&lt;author&gt;Malhotra, A. K.&lt;/author&gt;&lt;author&gt;Ivatury, R. R.&lt;/author&gt;&lt;/authors&gt;&lt;/contributors&gt;&lt;auth-address&gt;Virginia Commonwealth University Medical Center, VA, USA. tmduane@vcu.edu&lt;/auth-address&gt;&lt;titles&gt;&lt;title&gt;Clinical examination and its reliability in identifying cervical spine fractures&lt;/title&gt;&lt;secondary-title&gt;J Trauma&lt;/secondary-title&gt;&lt;alt-title&gt;The Journal of trauma&lt;/alt-title&gt;&lt;/titles&gt;&lt;periodical&gt;&lt;full-title&gt;J Trauma&lt;/full-title&gt;&lt;abbr-1&gt;The Journal of trauma&lt;/abbr-1&gt;&lt;/periodical&gt;&lt;alt-periodical&gt;&lt;full-title&gt;J Trauma&lt;/full-title&gt;&lt;abbr-1&gt;The Journal of trauma&lt;/abbr-1&gt;&lt;/alt-periodical&gt;&lt;pages&gt;1405-8; discussion 1408-10&lt;/pages&gt;&lt;volume&gt;62&lt;/volume&gt;&lt;number&gt;6&lt;/number&gt;&lt;edition&gt;2007/06/15&lt;/edition&gt;&lt;keywords&gt;&lt;keyword&gt;Adult&lt;/keyword&gt;&lt;keyword&gt;Cervical Vertebrae/*injuries&lt;/keyword&gt;&lt;keyword&gt;Female&lt;/keyword&gt;&lt;keyword&gt;Humans&lt;/keyword&gt;&lt;keyword&gt;Male&lt;/keyword&gt;&lt;keyword&gt;Middle Aged&lt;/keyword&gt;&lt;keyword&gt;*Physical Examination&lt;/keyword&gt;&lt;keyword&gt;Prospective Studies&lt;/keyword&gt;&lt;keyword&gt;Reproducibility of Results&lt;/keyword&gt;&lt;keyword&gt;Spinal Fractures/*diagnosis&lt;/keyword&gt;&lt;keyword&gt;*Tomography, X-Ray Computed&lt;/keyword&gt;&lt;keyword&gt;Wounds, Nonpenetrating&lt;/keyword&gt;&lt;/keywords&gt;&lt;dates&gt;&lt;year&gt;2007&lt;/year&gt;&lt;pub-dates&gt;&lt;date&gt;Jun&lt;/date&gt;&lt;/pub-dates&gt;&lt;/dates&gt;&lt;isbn&gt;0022-5282&lt;/isbn&gt;&lt;accession-num&gt;17563656&lt;/accession-num&gt;&lt;urls&gt;&lt;/urls&gt;&lt;electronic-resource-num&gt;10.1097/TA.0b013e31804798d5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43]</w:t>
      </w:r>
      <w:r w:rsidR="00722C04">
        <w:fldChar w:fldCharType="end"/>
      </w:r>
      <w:r w:rsidR="00FA242E">
        <w:t xml:space="preserve"> </w:t>
      </w:r>
      <w:r w:rsidR="00E239AA">
        <w:t>Abstrac</w:t>
      </w:r>
      <w:r w:rsidR="00387870" w:rsidRPr="00C440BC">
        <w:t>t)</w:t>
      </w:r>
    </w:p>
    <w:p w14:paraId="4857B35B" w14:textId="77777777" w:rsidR="00387870" w:rsidRDefault="00387870" w:rsidP="00387870">
      <w:pPr>
        <w:pStyle w:val="Brdtext"/>
      </w:pPr>
    </w:p>
    <w:p w14:paraId="67888039" w14:textId="77777777" w:rsidR="00387870" w:rsidRDefault="00387870" w:rsidP="00387870">
      <w:pPr>
        <w:pStyle w:val="Brdtext"/>
      </w:pPr>
    </w:p>
    <w:p w14:paraId="2F25A0AC" w14:textId="77777777" w:rsidR="000C301F" w:rsidRDefault="000C301F" w:rsidP="00387870">
      <w:pPr>
        <w:pStyle w:val="Brdtext"/>
      </w:pPr>
    </w:p>
    <w:p w14:paraId="5191ADBE" w14:textId="77777777" w:rsidR="000C301F" w:rsidRDefault="000C301F" w:rsidP="00387870">
      <w:pPr>
        <w:pStyle w:val="Brdtext"/>
      </w:pPr>
    </w:p>
    <w:p w14:paraId="7AAC068F" w14:textId="0CD17CE3" w:rsidR="00387870" w:rsidRPr="000D36DC" w:rsidRDefault="00D66916" w:rsidP="00387870">
      <w:pPr>
        <w:pStyle w:val="Brdtext"/>
        <w:rPr>
          <w:szCs w:val="24"/>
        </w:rPr>
      </w:pPr>
      <w:r>
        <w:rPr>
          <w:szCs w:val="24"/>
        </w:rPr>
        <w:t>c</w:t>
      </w:r>
      <w:r w:rsidR="00387870" w:rsidRPr="000D36DC">
        <w:rPr>
          <w:szCs w:val="24"/>
        </w:rPr>
        <w:t>) När kan man fria hal</w:t>
      </w:r>
      <w:r w:rsidR="00387870">
        <w:rPr>
          <w:szCs w:val="24"/>
        </w:rPr>
        <w:t>s</w:t>
      </w:r>
      <w:r w:rsidR="00387870" w:rsidRPr="000D36DC">
        <w:rPr>
          <w:szCs w:val="24"/>
        </w:rPr>
        <w:t>ryggen</w:t>
      </w:r>
      <w:r w:rsidR="008B3512">
        <w:rPr>
          <w:szCs w:val="24"/>
        </w:rPr>
        <w:t xml:space="preserve"> enligt Canadian C-Spine Rule? </w:t>
      </w:r>
      <w:r w:rsidR="008B3512">
        <w:t>(</w:t>
      </w:r>
      <w:hyperlink r:id="rId100" w:history="1">
        <w:r w:rsidR="008B3512" w:rsidRPr="007020A3">
          <w:rPr>
            <w:rStyle w:val="Hyperlnk"/>
          </w:rPr>
          <w:t>Stiell 2003</w:t>
        </w:r>
      </w:hyperlink>
      <w:r w:rsidR="008B3512">
        <w:t xml:space="preserve"> </w:t>
      </w:r>
      <w:r w:rsidR="00722C04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TdGllbGw8L0F1dGhvcj48WWVhcj4yMDAzPC9ZZWFyPjxS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NTEwLTg8L3BhZ2VzPjx2b2x1bWU+MzQ5PC92b2x1bWU+PG51bWJl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2]</w:t>
      </w:r>
      <w:r w:rsidR="00722C04">
        <w:fldChar w:fldCharType="end"/>
      </w:r>
      <w:r w:rsidR="008B3512">
        <w:t xml:space="preserve"> </w:t>
      </w:r>
      <w:r w:rsidR="00387870" w:rsidRPr="000D36DC">
        <w:rPr>
          <w:szCs w:val="24"/>
        </w:rPr>
        <w:t>Har regeln validerats? (</w:t>
      </w:r>
      <w:hyperlink r:id="rId101" w:history="1">
        <w:r w:rsidR="00387870" w:rsidRPr="00A839DB">
          <w:rPr>
            <w:rStyle w:val="Hyperlnk"/>
            <w:rFonts w:cs="TimesNewRomanPSMT"/>
            <w:szCs w:val="24"/>
            <w:lang w:val="en-CA" w:bidi="sv-SE"/>
          </w:rPr>
          <w:t>Coffey 2011</w:t>
        </w:r>
      </w:hyperlink>
      <w:r w:rsidR="00406785">
        <w:rPr>
          <w:rFonts w:cs="TimesNewRomanPSMT"/>
          <w:szCs w:val="24"/>
          <w:lang w:val="en-CA" w:bidi="sv-SE"/>
        </w:rPr>
        <w:t xml:space="preserve"> </w:t>
      </w:r>
      <w:r w:rsidR="00722C04">
        <w:rPr>
          <w:rFonts w:cs="TimesNewRomanPSMT"/>
          <w:szCs w:val="24"/>
          <w:lang w:val="en-CA" w:bidi="sv-SE"/>
        </w:rPr>
        <w:fldChar w:fldCharType="begin">
          <w:fldData xml:space="preserve">PEVuZE5vdGU+PENpdGU+PEF1dGhvcj5Db2ZmZXk8L0F1dGhvcj48WWVhcj4yMDExPC9ZZWFyPjxS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</w:fldData>
        </w:fldChar>
      </w:r>
      <w:r w:rsidR="0099241F">
        <w:rPr>
          <w:rFonts w:cs="TimesNewRomanPSMT"/>
          <w:szCs w:val="24"/>
          <w:lang w:val="en-CA" w:bidi="sv-SE"/>
        </w:rPr>
        <w:instrText xml:space="preserve"> ADDIN EN.CITE </w:instrText>
      </w:r>
      <w:r w:rsidR="0099241F">
        <w:rPr>
          <w:rFonts w:cs="TimesNewRomanPSMT"/>
          <w:szCs w:val="24"/>
          <w:lang w:val="en-CA" w:bidi="sv-SE"/>
        </w:rPr>
        <w:fldChar w:fldCharType="begin">
          <w:fldData xml:space="preserve">PEVuZE5vdGU+PENpdGU+PEF1dGhvcj5Db2ZmZXk8L0F1dGhvcj48WWVhcj4yMDExPC9ZZWFyPjxS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</w:fldData>
        </w:fldChar>
      </w:r>
      <w:r w:rsidR="0099241F">
        <w:rPr>
          <w:rFonts w:cs="TimesNewRomanPSMT"/>
          <w:szCs w:val="24"/>
          <w:lang w:val="en-CA" w:bidi="sv-SE"/>
        </w:rPr>
        <w:instrText xml:space="preserve"> ADDIN EN.CITE.DATA </w:instrText>
      </w:r>
      <w:r w:rsidR="0099241F">
        <w:rPr>
          <w:rFonts w:cs="TimesNewRomanPSMT"/>
          <w:szCs w:val="24"/>
          <w:lang w:val="en-CA" w:bidi="sv-SE"/>
        </w:rPr>
      </w:r>
      <w:r w:rsidR="0099241F">
        <w:rPr>
          <w:rFonts w:cs="TimesNewRomanPSMT"/>
          <w:szCs w:val="24"/>
          <w:lang w:val="en-CA" w:bidi="sv-SE"/>
        </w:rPr>
        <w:fldChar w:fldCharType="end"/>
      </w:r>
      <w:r w:rsidR="00722C04">
        <w:rPr>
          <w:rFonts w:cs="TimesNewRomanPSMT"/>
          <w:szCs w:val="24"/>
          <w:lang w:val="en-CA" w:bidi="sv-SE"/>
        </w:rPr>
        <w:fldChar w:fldCharType="separate"/>
      </w:r>
      <w:r w:rsidR="0099241F">
        <w:rPr>
          <w:rFonts w:cs="TimesNewRomanPSMT"/>
          <w:noProof/>
          <w:szCs w:val="24"/>
          <w:lang w:val="en-CA" w:bidi="sv-SE"/>
        </w:rPr>
        <w:t>[44]</w:t>
      </w:r>
      <w:r w:rsidR="00722C04">
        <w:rPr>
          <w:rFonts w:cs="TimesNewRomanPSMT"/>
          <w:szCs w:val="24"/>
          <w:lang w:val="en-CA" w:bidi="sv-SE"/>
        </w:rPr>
        <w:fldChar w:fldCharType="end"/>
      </w:r>
      <w:r w:rsidR="00387870" w:rsidRPr="000D36DC">
        <w:rPr>
          <w:rFonts w:cs="TimesNewRomanPSMT"/>
          <w:szCs w:val="24"/>
          <w:lang w:val="en-CA" w:bidi="sv-SE"/>
        </w:rPr>
        <w:t>)</w:t>
      </w:r>
    </w:p>
    <w:p w14:paraId="3484A5D1" w14:textId="77777777" w:rsidR="00387870" w:rsidRDefault="00387870" w:rsidP="00387870">
      <w:pPr>
        <w:pStyle w:val="Brdtext"/>
      </w:pPr>
    </w:p>
    <w:p w14:paraId="5FDA2528" w14:textId="77777777" w:rsidR="00387870" w:rsidRDefault="00387870" w:rsidP="00387870">
      <w:pPr>
        <w:pStyle w:val="Brdtext"/>
      </w:pPr>
    </w:p>
    <w:p w14:paraId="4ED04E64" w14:textId="77777777" w:rsidR="00387870" w:rsidRDefault="00387870" w:rsidP="00387870">
      <w:pPr>
        <w:pStyle w:val="Brdtext"/>
      </w:pPr>
    </w:p>
    <w:p w14:paraId="708B10CE" w14:textId="77777777" w:rsidR="00AC71DB" w:rsidRDefault="00AC71DB" w:rsidP="00387870">
      <w:pPr>
        <w:pStyle w:val="Brdtext"/>
      </w:pPr>
    </w:p>
    <w:p w14:paraId="72D80223" w14:textId="75CD2EBC" w:rsidR="00387870" w:rsidRPr="00C440BC" w:rsidRDefault="00AC71DB" w:rsidP="00387870">
      <w:pPr>
        <w:pStyle w:val="Brdtext"/>
      </w:pPr>
      <w:r>
        <w:t>d</w:t>
      </w:r>
      <w:r w:rsidR="0004048C">
        <w:t>) Vilka 7</w:t>
      </w:r>
      <w:r w:rsidR="00387870">
        <w:t xml:space="preserve"> faktorer var associerade med posttraumatisk halsry</w:t>
      </w:r>
      <w:r w:rsidR="00A839DB">
        <w:t>ggskada hos barn? (</w:t>
      </w:r>
      <w:hyperlink r:id="rId102" w:history="1">
        <w:r w:rsidR="00DC54F2" w:rsidRPr="00DC54F2">
          <w:rPr>
            <w:rStyle w:val="Hyperlnk"/>
          </w:rPr>
          <w:t>Leonard 2019</w:t>
        </w:r>
      </w:hyperlink>
      <w:r w:rsidR="00DC54F2">
        <w:t xml:space="preserve"> </w:t>
      </w:r>
      <w:r w:rsidR="00722C04">
        <w:fldChar w:fldCharType="begin">
          <w:fldData xml:space="preserve">PEVuZE5vdGU+PENpdGU+PEF1dGhvcj5MZW9uYXJkPC9BdXRob3I+PFllYXI+MjAxOTwvWWVhcj48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MZW9uYXJkPC9BdXRob3I+PFllYXI+MjAxOTwvWWVhcj48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5]</w:t>
      </w:r>
      <w:r w:rsidR="00722C04">
        <w:fldChar w:fldCharType="end"/>
      </w:r>
      <w:r w:rsidR="0004048C">
        <w:t xml:space="preserve"> </w:t>
      </w:r>
      <w:r w:rsidR="00E239AA">
        <w:t>Abstrac</w:t>
      </w:r>
      <w:r w:rsidR="00387870">
        <w:t>t</w:t>
      </w:r>
      <w:r w:rsidR="0004048C">
        <w:t>, "de novo model"</w:t>
      </w:r>
      <w:r w:rsidR="00387870">
        <w:t>)</w:t>
      </w:r>
    </w:p>
    <w:p w14:paraId="63D6E00A" w14:textId="62030D02" w:rsidR="00387870" w:rsidRDefault="00387870" w:rsidP="00387870">
      <w:pPr>
        <w:pStyle w:val="Rubrik2"/>
        <w:rPr>
          <w:lang w:val="sv-SE"/>
        </w:rPr>
      </w:pPr>
      <w:bookmarkStart w:id="767" w:name="_Toc245214478"/>
      <w:r>
        <w:rPr>
          <w:rFonts w:eastAsia="Times New Roman"/>
          <w:bCs w:val="0"/>
          <w:iCs w:val="0"/>
          <w:szCs w:val="20"/>
          <w:lang w:val="sv-SE"/>
        </w:rPr>
        <w:br w:type="page"/>
      </w:r>
      <w:bookmarkStart w:id="768" w:name="_Toc245219246"/>
      <w:bookmarkStart w:id="769" w:name="_Toc245219293"/>
      <w:bookmarkStart w:id="770" w:name="_Toc245284817"/>
      <w:bookmarkStart w:id="771" w:name="_Toc245312179"/>
      <w:bookmarkStart w:id="772" w:name="_Toc245312440"/>
      <w:bookmarkStart w:id="773" w:name="_Toc245312569"/>
      <w:bookmarkStart w:id="774" w:name="_Toc245312720"/>
      <w:bookmarkStart w:id="775" w:name="_Toc245313095"/>
      <w:bookmarkStart w:id="776" w:name="_Toc245485479"/>
      <w:bookmarkStart w:id="777" w:name="_Toc245647624"/>
      <w:bookmarkStart w:id="778" w:name="_Toc383850863"/>
      <w:bookmarkStart w:id="779" w:name="_Toc383858253"/>
      <w:bookmarkStart w:id="780" w:name="_Toc384463575"/>
      <w:bookmarkStart w:id="781" w:name="_Toc384463753"/>
      <w:bookmarkStart w:id="782" w:name="_Toc384463861"/>
      <w:bookmarkStart w:id="783" w:name="_Toc384563572"/>
      <w:bookmarkStart w:id="784" w:name="_Toc384728616"/>
      <w:bookmarkStart w:id="785" w:name="_Toc384731263"/>
      <w:bookmarkStart w:id="786" w:name="_Toc384732239"/>
      <w:bookmarkStart w:id="787" w:name="_Toc429570634"/>
      <w:bookmarkStart w:id="788" w:name="_Toc429570847"/>
      <w:bookmarkStart w:id="789" w:name="_Toc429581273"/>
      <w:bookmarkStart w:id="790" w:name="_Toc429581331"/>
      <w:bookmarkStart w:id="791" w:name="_Toc429582570"/>
      <w:bookmarkStart w:id="792" w:name="_Toc429585159"/>
      <w:bookmarkStart w:id="793" w:name="_Toc429586124"/>
      <w:r>
        <w:rPr>
          <w:lang w:val="sv-SE"/>
        </w:rPr>
        <w:t>5-CT thorax, buk, bäcken</w:t>
      </w:r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r w:rsidR="000F0EC7">
        <w:rPr>
          <w:lang w:val="sv-SE"/>
        </w:rPr>
        <w:t>, ryggrad</w:t>
      </w:r>
      <w:bookmarkEnd w:id="787"/>
      <w:bookmarkEnd w:id="788"/>
      <w:bookmarkEnd w:id="789"/>
      <w:bookmarkEnd w:id="790"/>
      <w:bookmarkEnd w:id="791"/>
      <w:bookmarkEnd w:id="792"/>
      <w:bookmarkEnd w:id="793"/>
    </w:p>
    <w:p w14:paraId="455DCC0E" w14:textId="4667DA93" w:rsidR="00387870" w:rsidRDefault="00387870" w:rsidP="00387870">
      <w:pPr>
        <w:pStyle w:val="Brdtext"/>
      </w:pPr>
      <w:bookmarkStart w:id="794" w:name="_Toc244055589"/>
      <w:bookmarkStart w:id="795" w:name="_Toc244060374"/>
      <w:r>
        <w:t>a) Hur bra är "gestalt" i akutrummet för att bedöma om "trauma CT" (från huvudet tom bäckenet) behövs eller om CT kan begränsas til</w:t>
      </w:r>
      <w:r w:rsidR="000145DD">
        <w:t>l specifika kroppsdelar?</w:t>
      </w:r>
      <w:r w:rsidR="000108AA">
        <w:t xml:space="preserve">  Vilken procent of "undesired scans" hade någon abnormalitet, och hur ofta ledde det till "a critical action"?</w:t>
      </w:r>
      <w:r w:rsidR="000145DD">
        <w:t xml:space="preserve"> </w:t>
      </w:r>
      <w:r w:rsidR="000108AA">
        <w:t>(</w:t>
      </w:r>
      <w:hyperlink r:id="rId103" w:history="1">
        <w:r w:rsidR="000108AA" w:rsidRPr="000108AA">
          <w:rPr>
            <w:rStyle w:val="Hyperlnk"/>
          </w:rPr>
          <w:t>Gupta 2011</w:t>
        </w:r>
      </w:hyperlink>
      <w:r w:rsidR="000108AA">
        <w:t xml:space="preserve"> </w:t>
      </w:r>
      <w:r w:rsidR="00722C04">
        <w:fldChar w:fldCharType="begin">
          <w:fldData xml:space="preserve">PEVuZE5vdGU+PENpdGU+PEF1dGhvcj5HdXB0YTwvQXV0aG9yPjxZZWFyPjIwMTE8L1llYXI+PFJl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HdXB0YTwvQXV0aG9yPjxZZWFyPjIwMTE8L1llYXI+PFJl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6]</w:t>
      </w:r>
      <w:r w:rsidR="00722C04">
        <w:fldChar w:fldCharType="end"/>
      </w:r>
      <w:r w:rsidR="00B91A70">
        <w:t xml:space="preserve"> A</w:t>
      </w:r>
      <w:r w:rsidR="000108AA">
        <w:t>bstract).</w:t>
      </w:r>
    </w:p>
    <w:p w14:paraId="26911540" w14:textId="77777777" w:rsidR="00387870" w:rsidRDefault="00387870" w:rsidP="00387870">
      <w:pPr>
        <w:pStyle w:val="Brdtext"/>
      </w:pPr>
    </w:p>
    <w:p w14:paraId="26E90CFF" w14:textId="77777777" w:rsidR="00387870" w:rsidRDefault="00387870" w:rsidP="00387870">
      <w:pPr>
        <w:pStyle w:val="Brdtext"/>
      </w:pPr>
    </w:p>
    <w:p w14:paraId="5CC321E5" w14:textId="77777777" w:rsidR="000C301F" w:rsidRDefault="000C301F" w:rsidP="00387870">
      <w:pPr>
        <w:pStyle w:val="Brdtext"/>
      </w:pPr>
    </w:p>
    <w:p w14:paraId="44F84028" w14:textId="77777777" w:rsidR="000C301F" w:rsidRDefault="000C301F" w:rsidP="00387870">
      <w:pPr>
        <w:pStyle w:val="Brdtext"/>
      </w:pPr>
    </w:p>
    <w:p w14:paraId="21969506" w14:textId="3C6B76C2" w:rsidR="000F0EC7" w:rsidRDefault="000F0EC7" w:rsidP="000F0EC7">
      <w:pPr>
        <w:pStyle w:val="Brdtext"/>
      </w:pPr>
      <w:r>
        <w:t>b) Vilka</w:t>
      </w:r>
      <w:r w:rsidR="007D5E55">
        <w:t xml:space="preserve"> 6 kriterier ingår i ett kliniskt besluts regel för att upptäcka </w:t>
      </w:r>
      <w:r w:rsidR="002477D3">
        <w:t xml:space="preserve">vuxna </w:t>
      </w:r>
      <w:r w:rsidR="007D5E55">
        <w:t xml:space="preserve">patienter med intrabdominell skada där akut kirurgi krävs? </w:t>
      </w:r>
      <w:r w:rsidR="00B833D7">
        <w:t>(</w:t>
      </w:r>
      <w:hyperlink r:id="rId104" w:history="1">
        <w:r w:rsidR="00B833D7" w:rsidRPr="009567F5">
          <w:rPr>
            <w:rStyle w:val="Hyperlnk"/>
          </w:rPr>
          <w:t>Holmes 2009</w:t>
        </w:r>
      </w:hyperlink>
      <w:r w:rsidR="00B833D7">
        <w:t xml:space="preserve"> </w:t>
      </w:r>
      <w:r w:rsidR="00722C04">
        <w:rPr>
          <w:lang w:bidi="sv-SE"/>
        </w:rPr>
        <w:fldChar w:fldCharType="begin">
          <w:fldData xml:space="preserve">PEVuZE5vdGU+PENpdGU+PEF1dGhvcj5Ib2xtZXM8L0F1dGhvcj48WWVhcj4yMDA5PC9ZZWFyPjxS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bidi="sv-SE"/>
        </w:rPr>
        <w:instrText xml:space="preserve"> ADDIN EN.CITE </w:instrText>
      </w:r>
      <w:r w:rsidR="0099241F">
        <w:rPr>
          <w:lang w:bidi="sv-SE"/>
        </w:rPr>
        <w:fldChar w:fldCharType="begin">
          <w:fldData xml:space="preserve">PEVuZE5vdGU+PENpdGU+PEF1dGhvcj5Ib2xtZXM8L0F1dGhvcj48WWVhcj4yMDA5PC9ZZWFyPjxS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==
</w:fldData>
        </w:fldChar>
      </w:r>
      <w:r w:rsidR="0099241F">
        <w:rPr>
          <w:lang w:bidi="sv-SE"/>
        </w:rPr>
        <w:instrText xml:space="preserve"> ADDIN EN.CITE.DATA </w:instrText>
      </w:r>
      <w:r w:rsidR="0099241F">
        <w:rPr>
          <w:lang w:bidi="sv-SE"/>
        </w:rPr>
      </w:r>
      <w:r w:rsidR="0099241F">
        <w:rPr>
          <w:lang w:bidi="sv-SE"/>
        </w:rPr>
        <w:fldChar w:fldCharType="end"/>
      </w:r>
      <w:r w:rsidR="00722C04">
        <w:rPr>
          <w:lang w:bidi="sv-SE"/>
        </w:rPr>
        <w:fldChar w:fldCharType="separate"/>
      </w:r>
      <w:r w:rsidR="0099241F">
        <w:rPr>
          <w:noProof/>
          <w:lang w:bidi="sv-SE"/>
        </w:rPr>
        <w:t>[47]</w:t>
      </w:r>
      <w:r w:rsidR="00722C04">
        <w:rPr>
          <w:lang w:bidi="sv-SE"/>
        </w:rPr>
        <w:fldChar w:fldCharType="end"/>
      </w:r>
      <w:r w:rsidR="00B91A70">
        <w:rPr>
          <w:lang w:bidi="sv-SE"/>
        </w:rPr>
        <w:t xml:space="preserve"> A</w:t>
      </w:r>
      <w:r w:rsidR="00B833D7">
        <w:rPr>
          <w:lang w:bidi="sv-SE"/>
        </w:rPr>
        <w:t>bstract)</w:t>
      </w:r>
    </w:p>
    <w:p w14:paraId="2F0A9706" w14:textId="77777777" w:rsidR="000F0EC7" w:rsidRDefault="000F0EC7" w:rsidP="000F0EC7">
      <w:pPr>
        <w:pStyle w:val="Brdtext"/>
      </w:pPr>
    </w:p>
    <w:p w14:paraId="44509E04" w14:textId="77777777" w:rsidR="000F0EC7" w:rsidRDefault="000F0EC7" w:rsidP="000F0EC7">
      <w:pPr>
        <w:pStyle w:val="Brdtext"/>
      </w:pPr>
    </w:p>
    <w:p w14:paraId="63CADB50" w14:textId="77777777" w:rsidR="000F0EC7" w:rsidRDefault="000F0EC7" w:rsidP="000F0EC7">
      <w:pPr>
        <w:pStyle w:val="Brdtext"/>
      </w:pPr>
    </w:p>
    <w:p w14:paraId="784C806C" w14:textId="77777777" w:rsidR="000F0EC7" w:rsidRDefault="000F0EC7" w:rsidP="000F0EC7">
      <w:pPr>
        <w:pStyle w:val="Brdtext"/>
      </w:pPr>
    </w:p>
    <w:p w14:paraId="7040EB81" w14:textId="762E7985" w:rsidR="002477D3" w:rsidRDefault="002477D3" w:rsidP="002477D3">
      <w:pPr>
        <w:pStyle w:val="Brdtext"/>
      </w:pPr>
      <w:r>
        <w:t>c</w:t>
      </w:r>
      <w:r w:rsidRPr="002477D3">
        <w:t xml:space="preserve">) </w:t>
      </w:r>
      <w:r>
        <w:t>Enligt Streck et al's studie, frånvaro av 5 kliniska parametrar utesluter "intra-abdominal injury requiring acute intervention" och därmed behovet av CT buk hos barn med buktrauma.  Vilka var dessa parametrar?  (</w:t>
      </w:r>
      <w:hyperlink r:id="rId105" w:history="1">
        <w:r w:rsidRPr="0074439A">
          <w:rPr>
            <w:rStyle w:val="Hyperlnk"/>
          </w:rPr>
          <w:t>Streck 2017</w:t>
        </w:r>
      </w:hyperlink>
      <w:r>
        <w:t xml:space="preserve"> </w:t>
      </w:r>
      <w:r w:rsidR="00722C04">
        <w:fldChar w:fldCharType="begin">
          <w:fldData xml:space="preserve">PEVuZE5vdGU+PENpdGU+PEF1dGhvcj5TdHJlY2s8L0F1dGhvcj48WWVhcj4yMDE3PC9ZZWFyPjxS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TdHJlY2s8L0F1dGhvcj48WWVhcj4yMDE3PC9ZZWFyPjxS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8]</w:t>
      </w:r>
      <w:r w:rsidR="00722C04">
        <w:fldChar w:fldCharType="end"/>
      </w:r>
      <w:r w:rsidR="00B91A70">
        <w:t xml:space="preserve"> A</w:t>
      </w:r>
      <w:r>
        <w:t>bstract).</w:t>
      </w:r>
    </w:p>
    <w:p w14:paraId="0597943A" w14:textId="77777777" w:rsidR="002477D3" w:rsidRDefault="002477D3" w:rsidP="000F0EC7">
      <w:pPr>
        <w:pStyle w:val="Brdtext"/>
      </w:pPr>
    </w:p>
    <w:p w14:paraId="231E18F7" w14:textId="77777777" w:rsidR="002477D3" w:rsidRDefault="002477D3" w:rsidP="000F0EC7">
      <w:pPr>
        <w:pStyle w:val="Brdtext"/>
      </w:pPr>
    </w:p>
    <w:p w14:paraId="0FAFB58B" w14:textId="77777777" w:rsidR="002477D3" w:rsidRDefault="002477D3" w:rsidP="000F0EC7">
      <w:pPr>
        <w:pStyle w:val="Brdtext"/>
      </w:pPr>
    </w:p>
    <w:p w14:paraId="62D43C28" w14:textId="77777777" w:rsidR="002477D3" w:rsidRDefault="002477D3" w:rsidP="000F0EC7">
      <w:pPr>
        <w:pStyle w:val="Brdtext"/>
      </w:pPr>
    </w:p>
    <w:p w14:paraId="11385995" w14:textId="1EDA5675" w:rsidR="000F0EC7" w:rsidRDefault="002477D3" w:rsidP="000F0EC7">
      <w:pPr>
        <w:pStyle w:val="Brdtext"/>
      </w:pPr>
      <w:r>
        <w:t>d</w:t>
      </w:r>
      <w:r w:rsidR="000F0EC7">
        <w:t xml:space="preserve">) När är </w:t>
      </w:r>
      <w:r w:rsidR="00897081">
        <w:t xml:space="preserve">det </w:t>
      </w:r>
      <w:r>
        <w:t>inte</w:t>
      </w:r>
      <w:r w:rsidR="000F0EC7">
        <w:t xml:space="preserve"> nödvändigt att röntga bäckenet hos en patient utsatt för trauma (</w:t>
      </w:r>
      <w:hyperlink r:id="rId106" w:history="1">
        <w:r w:rsidR="000F0EC7" w:rsidRPr="00536F87">
          <w:rPr>
            <w:rStyle w:val="Hyperlnk"/>
          </w:rPr>
          <w:t>Paydar 2013</w:t>
        </w:r>
      </w:hyperlink>
      <w:r w:rsidR="000F0EC7">
        <w:t xml:space="preserve"> </w:t>
      </w:r>
      <w:r w:rsidR="00722C04">
        <w:fldChar w:fldCharType="begin">
          <w:fldData xml:space="preserve">PEVuZE5vdGU+PENpdGU+PEF1dGhvcj5QYXlkYXI8L0F1dGhvcj48WWVhcj4yMDEzPC9ZZWFyPjxS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QYXlkYXI8L0F1dGhvcj48WWVhcj4yMDEzPC9ZZWFyPjxS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49]</w:t>
      </w:r>
      <w:r w:rsidR="00722C04">
        <w:fldChar w:fldCharType="end"/>
      </w:r>
      <w:r w:rsidR="001F0523">
        <w:t xml:space="preserve"> A</w:t>
      </w:r>
      <w:r w:rsidR="000F0EC7">
        <w:t>bstract)</w:t>
      </w:r>
    </w:p>
    <w:p w14:paraId="51C22F1F" w14:textId="77777777" w:rsidR="000F0EC7" w:rsidRDefault="000F0EC7" w:rsidP="000F0EC7">
      <w:pPr>
        <w:tabs>
          <w:tab w:val="left" w:pos="2835"/>
        </w:tabs>
        <w:rPr>
          <w:rFonts w:ascii="Times" w:hAnsi="Times"/>
          <w:sz w:val="24"/>
          <w:lang w:val="sv-SE"/>
        </w:rPr>
      </w:pPr>
    </w:p>
    <w:p w14:paraId="24678F56" w14:textId="77777777" w:rsidR="002477D3" w:rsidRDefault="002477D3" w:rsidP="00387870">
      <w:pPr>
        <w:pStyle w:val="Brdtext"/>
      </w:pPr>
    </w:p>
    <w:p w14:paraId="02C222F0" w14:textId="77777777" w:rsidR="000C301F" w:rsidRDefault="000C301F" w:rsidP="00387870">
      <w:pPr>
        <w:pStyle w:val="Brdtext"/>
      </w:pPr>
    </w:p>
    <w:p w14:paraId="6CC313F2" w14:textId="77777777" w:rsidR="000C301F" w:rsidRDefault="000C301F" w:rsidP="00387870">
      <w:pPr>
        <w:pStyle w:val="Brdtext"/>
      </w:pPr>
    </w:p>
    <w:p w14:paraId="55A456D2" w14:textId="48814DD9" w:rsidR="00387870" w:rsidRDefault="002477D3" w:rsidP="00387870">
      <w:pPr>
        <w:pStyle w:val="Brdtext"/>
      </w:pPr>
      <w:r>
        <w:t>e</w:t>
      </w:r>
      <w:r w:rsidR="00387870">
        <w:t>) Kan anamnes och status utesluta ländryggfraktur hos traumapatienter?  Under vilka omständigheter kan bröstryggfraktur uteslutas kliniskt? (</w:t>
      </w:r>
      <w:hyperlink r:id="rId107" w:history="1">
        <w:r w:rsidR="00387870" w:rsidRPr="00427E77">
          <w:rPr>
            <w:rStyle w:val="Hyperlnk"/>
          </w:rPr>
          <w:t>Gill 2013</w:t>
        </w:r>
      </w:hyperlink>
      <w:r w:rsidR="00387870">
        <w:t xml:space="preserve"> </w:t>
      </w:r>
      <w:r w:rsidR="00722C04">
        <w:fldChar w:fldCharType="begin">
          <w:fldData xml:space="preserve">PEVuZE5vdGU+PENpdGU+PEF1dGhvcj5HaWxsPC9BdXRob3I+PFllYXI+MjAxMzwvWWVhcj48UmVj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HaWxsPC9BdXRob3I+PFllYXI+MjAxMzwvWWVhcj48UmVj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0]</w:t>
      </w:r>
      <w:r w:rsidR="00722C04">
        <w:fldChar w:fldCharType="end"/>
      </w:r>
      <w:r w:rsidR="00427E77">
        <w:t xml:space="preserve"> </w:t>
      </w:r>
      <w:r w:rsidR="00387870">
        <w:t>s682 Conclusion)</w:t>
      </w:r>
    </w:p>
    <w:p w14:paraId="5FB871FD" w14:textId="77777777" w:rsidR="00387870" w:rsidRDefault="00387870" w:rsidP="00387870">
      <w:pPr>
        <w:pStyle w:val="Brdtext"/>
      </w:pPr>
    </w:p>
    <w:bookmarkEnd w:id="794"/>
    <w:bookmarkEnd w:id="795"/>
    <w:p w14:paraId="0B57B0E5" w14:textId="77777777" w:rsidR="00387870" w:rsidRDefault="00387870" w:rsidP="0038787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hAnsi="Times"/>
          <w:i/>
          <w:sz w:val="24"/>
          <w:lang w:val="sv-SE"/>
        </w:rPr>
      </w:pPr>
      <w:r>
        <w:rPr>
          <w:lang w:val="sv-SE"/>
        </w:rPr>
        <w:br w:type="page"/>
      </w:r>
    </w:p>
    <w:p w14:paraId="3E29F74A" w14:textId="77777777" w:rsidR="00387870" w:rsidRPr="00AA5615" w:rsidRDefault="00387870" w:rsidP="00387870">
      <w:pPr>
        <w:pStyle w:val="Rubrik1"/>
        <w:rPr>
          <w:i/>
          <w:lang w:val="sv-SE"/>
        </w:rPr>
      </w:pPr>
      <w:bookmarkStart w:id="796" w:name="_Toc245312721"/>
      <w:bookmarkStart w:id="797" w:name="_Toc245313096"/>
      <w:bookmarkStart w:id="798" w:name="_Toc245485480"/>
      <w:bookmarkStart w:id="799" w:name="_Toc245647625"/>
      <w:bookmarkStart w:id="800" w:name="_Toc383850864"/>
      <w:bookmarkStart w:id="801" w:name="_Toc383858254"/>
      <w:bookmarkStart w:id="802" w:name="_Toc384463576"/>
      <w:bookmarkStart w:id="803" w:name="_Toc384463754"/>
      <w:bookmarkStart w:id="804" w:name="_Toc384463862"/>
      <w:bookmarkStart w:id="805" w:name="_Toc384563573"/>
      <w:bookmarkStart w:id="806" w:name="_Toc384728617"/>
      <w:bookmarkStart w:id="807" w:name="_Toc384731264"/>
      <w:bookmarkStart w:id="808" w:name="_Toc384732240"/>
      <w:bookmarkStart w:id="809" w:name="_Toc429570635"/>
      <w:bookmarkStart w:id="810" w:name="_Toc429570848"/>
      <w:bookmarkStart w:id="811" w:name="_Toc429581274"/>
      <w:bookmarkStart w:id="812" w:name="_Toc429581332"/>
      <w:bookmarkStart w:id="813" w:name="_Toc429582571"/>
      <w:bookmarkStart w:id="814" w:name="_Toc429585160"/>
      <w:bookmarkStart w:id="815" w:name="_Toc429586125"/>
      <w:r>
        <w:rPr>
          <w:lang w:val="sv-SE"/>
        </w:rPr>
        <w:t>FÖRHÅLLNINGSSÄTT TILL BUKSMÄRTA</w:t>
      </w:r>
      <w:bookmarkEnd w:id="796"/>
      <w:bookmarkEnd w:id="797"/>
      <w:bookmarkEnd w:id="798"/>
      <w:bookmarkEnd w:id="799"/>
      <w:bookmarkEnd w:id="800"/>
      <w:bookmarkEnd w:id="801"/>
      <w:bookmarkEnd w:id="802"/>
      <w:bookmarkEnd w:id="803"/>
      <w:bookmarkEnd w:id="804"/>
      <w:bookmarkEnd w:id="805"/>
      <w:bookmarkEnd w:id="806"/>
      <w:bookmarkEnd w:id="807"/>
      <w:bookmarkEnd w:id="808"/>
      <w:bookmarkEnd w:id="809"/>
      <w:bookmarkEnd w:id="810"/>
      <w:bookmarkEnd w:id="811"/>
      <w:bookmarkEnd w:id="812"/>
      <w:bookmarkEnd w:id="813"/>
      <w:bookmarkEnd w:id="814"/>
      <w:bookmarkEnd w:id="815"/>
    </w:p>
    <w:p w14:paraId="6B00B144" w14:textId="77777777" w:rsidR="00387870" w:rsidRPr="00F42FAE" w:rsidRDefault="00387870" w:rsidP="00387870">
      <w:pPr>
        <w:pStyle w:val="Brdtext"/>
        <w:rPr>
          <w:lang w:eastAsia="ja-JP"/>
        </w:rPr>
      </w:pPr>
    </w:p>
    <w:p w14:paraId="149D6050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Bakgrund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2376"/>
        <w:gridCol w:w="7230"/>
      </w:tblGrid>
      <w:tr w:rsidR="00387870" w:rsidRPr="005715BC" w14:paraId="57163130" w14:textId="77777777" w:rsidTr="005E00DC">
        <w:tc>
          <w:tcPr>
            <w:tcW w:w="2376" w:type="dxa"/>
            <w:shd w:val="clear" w:color="auto" w:fill="auto"/>
          </w:tcPr>
          <w:p w14:paraId="7484920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M</w:t>
            </w:r>
            <w:r w:rsidRPr="00E62D63">
              <w:t>edications</w:t>
            </w:r>
          </w:p>
        </w:tc>
        <w:tc>
          <w:tcPr>
            <w:tcW w:w="7230" w:type="dxa"/>
            <w:shd w:val="clear" w:color="auto" w:fill="auto"/>
          </w:tcPr>
          <w:p w14:paraId="1CE34D38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 w:rsidRPr="00E62D63">
              <w:rPr>
                <w:lang w:eastAsia="ja-JP"/>
              </w:rPr>
              <w:t>Läkemedel?</w:t>
            </w:r>
            <w:r>
              <w:rPr>
                <w:lang w:eastAsia="ja-JP"/>
              </w:rPr>
              <w:t xml:space="preserve">  NSAIDs?</w:t>
            </w:r>
          </w:p>
        </w:tc>
      </w:tr>
      <w:tr w:rsidR="00387870" w:rsidRPr="005715BC" w14:paraId="0C9CF74D" w14:textId="77777777" w:rsidTr="005E00DC">
        <w:tc>
          <w:tcPr>
            <w:tcW w:w="2376" w:type="dxa"/>
            <w:shd w:val="clear" w:color="auto" w:fill="auto"/>
          </w:tcPr>
          <w:p w14:paraId="0969E21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A</w:t>
            </w:r>
            <w:r w:rsidRPr="00E62D63">
              <w:t>llergies</w:t>
            </w:r>
          </w:p>
        </w:tc>
        <w:tc>
          <w:tcPr>
            <w:tcW w:w="7230" w:type="dxa"/>
            <w:shd w:val="clear" w:color="auto" w:fill="auto"/>
          </w:tcPr>
          <w:p w14:paraId="3E137C86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Överkänsligheter mot läkemedel eller kontrastmedel?</w:t>
            </w:r>
          </w:p>
        </w:tc>
      </w:tr>
      <w:tr w:rsidR="00387870" w:rsidRPr="005715BC" w14:paraId="62C38FA0" w14:textId="77777777" w:rsidTr="005E00DC">
        <w:tc>
          <w:tcPr>
            <w:tcW w:w="2376" w:type="dxa"/>
            <w:shd w:val="clear" w:color="auto" w:fill="auto"/>
          </w:tcPr>
          <w:p w14:paraId="7CC7F78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P</w:t>
            </w:r>
            <w:r w:rsidRPr="00E62D63">
              <w:t>ast medical history</w:t>
            </w:r>
          </w:p>
        </w:tc>
        <w:tc>
          <w:tcPr>
            <w:tcW w:w="7230" w:type="dxa"/>
            <w:shd w:val="clear" w:color="auto" w:fill="auto"/>
          </w:tcPr>
          <w:p w14:paraId="1E70A701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Tidigare sjukdomar?  Tidigare bukoperationer?</w:t>
            </w:r>
          </w:p>
        </w:tc>
      </w:tr>
      <w:tr w:rsidR="00387870" w:rsidRPr="005715BC" w14:paraId="6FE8E8FF" w14:textId="77777777" w:rsidTr="005E00DC">
        <w:tc>
          <w:tcPr>
            <w:tcW w:w="2376" w:type="dxa"/>
            <w:shd w:val="clear" w:color="auto" w:fill="auto"/>
          </w:tcPr>
          <w:p w14:paraId="0369EB2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L</w:t>
            </w:r>
            <w:r w:rsidRPr="00E62D63">
              <w:t>ife circumstances</w:t>
            </w:r>
          </w:p>
        </w:tc>
        <w:tc>
          <w:tcPr>
            <w:tcW w:w="7230" w:type="dxa"/>
            <w:shd w:val="clear" w:color="auto" w:fill="auto"/>
          </w:tcPr>
          <w:p w14:paraId="116F24F1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 w:rsidRPr="00E62D63">
              <w:rPr>
                <w:lang w:eastAsia="ja-JP"/>
              </w:rPr>
              <w:t>Sociala omständigheter?</w:t>
            </w:r>
          </w:p>
        </w:tc>
      </w:tr>
      <w:tr w:rsidR="00387870" w:rsidRPr="005715BC" w14:paraId="403BA75B" w14:textId="77777777" w:rsidTr="005E00DC">
        <w:tc>
          <w:tcPr>
            <w:tcW w:w="2376" w:type="dxa"/>
            <w:shd w:val="clear" w:color="auto" w:fill="auto"/>
          </w:tcPr>
          <w:p w14:paraId="553F685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E</w:t>
            </w:r>
            <w:r w:rsidRPr="00E62D63">
              <w:t>thanol</w:t>
            </w:r>
          </w:p>
        </w:tc>
        <w:tc>
          <w:tcPr>
            <w:tcW w:w="7230" w:type="dxa"/>
            <w:shd w:val="clear" w:color="auto" w:fill="auto"/>
          </w:tcPr>
          <w:p w14:paraId="7C9376A6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Alkohol:  hur mycket?  hur ofta?</w:t>
            </w:r>
          </w:p>
        </w:tc>
      </w:tr>
      <w:tr w:rsidR="00387870" w:rsidRPr="005715BC" w14:paraId="42C38944" w14:textId="77777777" w:rsidTr="005E00DC">
        <w:tc>
          <w:tcPr>
            <w:tcW w:w="2376" w:type="dxa"/>
            <w:shd w:val="clear" w:color="auto" w:fill="auto"/>
          </w:tcPr>
          <w:p w14:paraId="4B901B0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5715BC">
              <w:rPr>
                <w:b/>
              </w:rPr>
              <w:t>S</w:t>
            </w:r>
            <w:r w:rsidRPr="00E62D63">
              <w:t>moking</w:t>
            </w:r>
          </w:p>
        </w:tc>
        <w:tc>
          <w:tcPr>
            <w:tcW w:w="7230" w:type="dxa"/>
            <w:shd w:val="clear" w:color="auto" w:fill="auto"/>
          </w:tcPr>
          <w:p w14:paraId="72690A78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Nuvarande eller tidigare rökning</w:t>
            </w:r>
            <w:r w:rsidRPr="00E62D63">
              <w:rPr>
                <w:lang w:eastAsia="ja-JP"/>
              </w:rPr>
              <w:t>?</w:t>
            </w:r>
          </w:p>
        </w:tc>
      </w:tr>
    </w:tbl>
    <w:p w14:paraId="6275D04A" w14:textId="77777777" w:rsidR="00387870" w:rsidRPr="00F42FAE" w:rsidRDefault="00387870" w:rsidP="00387870">
      <w:pPr>
        <w:pStyle w:val="Brdtext"/>
        <w:rPr>
          <w:lang w:eastAsia="ja-JP"/>
        </w:rPr>
      </w:pPr>
    </w:p>
    <w:p w14:paraId="5CC497E0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A</w:t>
      </w:r>
      <w:r w:rsidRPr="00E62D63">
        <w:rPr>
          <w:b/>
          <w:lang w:eastAsia="ja-JP"/>
        </w:rPr>
        <w:t>namne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68"/>
        <w:gridCol w:w="7938"/>
      </w:tblGrid>
      <w:tr w:rsidR="00387870" w:rsidRPr="005715BC" w14:paraId="3855897F" w14:textId="77777777" w:rsidTr="005E00DC">
        <w:tc>
          <w:tcPr>
            <w:tcW w:w="1668" w:type="dxa"/>
            <w:shd w:val="clear" w:color="auto" w:fill="auto"/>
          </w:tcPr>
          <w:p w14:paraId="7D0342EA" w14:textId="77777777" w:rsidR="00387870" w:rsidRPr="005715BC" w:rsidRDefault="00387870" w:rsidP="005E00DC">
            <w:pPr>
              <w:pStyle w:val="Brdtext"/>
              <w:rPr>
                <w:b/>
              </w:rPr>
            </w:pPr>
            <w:r>
              <w:rPr>
                <w:b/>
              </w:rPr>
              <w:t>O</w:t>
            </w:r>
            <w:r w:rsidRPr="00CB479D">
              <w:t>nset</w:t>
            </w:r>
          </w:p>
        </w:tc>
        <w:tc>
          <w:tcPr>
            <w:tcW w:w="7938" w:type="dxa"/>
            <w:shd w:val="clear" w:color="auto" w:fill="auto"/>
          </w:tcPr>
          <w:p w14:paraId="012B0359" w14:textId="77777777" w:rsidR="00387870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När började smärtan?</w:t>
            </w:r>
          </w:p>
          <w:p w14:paraId="6A2C1604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Hur snabbt nådde smärtan maximal intensitet:  sek, min, tim?</w:t>
            </w:r>
          </w:p>
        </w:tc>
      </w:tr>
      <w:tr w:rsidR="00387870" w:rsidRPr="005715BC" w14:paraId="2B16A524" w14:textId="77777777" w:rsidTr="005E00DC">
        <w:tc>
          <w:tcPr>
            <w:tcW w:w="1668" w:type="dxa"/>
            <w:shd w:val="clear" w:color="auto" w:fill="auto"/>
          </w:tcPr>
          <w:p w14:paraId="44889D9C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P</w:t>
            </w:r>
            <w:r w:rsidRPr="00E62D63">
              <w:t>osition</w:t>
            </w:r>
          </w:p>
        </w:tc>
        <w:tc>
          <w:tcPr>
            <w:tcW w:w="7938" w:type="dxa"/>
            <w:shd w:val="clear" w:color="auto" w:fill="auto"/>
          </w:tcPr>
          <w:p w14:paraId="481346A8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Var sitter buksmärtan?</w:t>
            </w:r>
            <w:r>
              <w:t xml:space="preserve">  Hur stort är området?</w:t>
            </w:r>
          </w:p>
          <w:p w14:paraId="268A84D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Strålar smärtan </w:t>
            </w:r>
            <w:r>
              <w:t>ut någonstans</w:t>
            </w:r>
            <w:r w:rsidRPr="00E62D63">
              <w:t>?</w:t>
            </w:r>
          </w:p>
        </w:tc>
      </w:tr>
      <w:tr w:rsidR="00387870" w:rsidRPr="005715BC" w14:paraId="4396A35A" w14:textId="77777777" w:rsidTr="005E00DC">
        <w:tc>
          <w:tcPr>
            <w:tcW w:w="1668" w:type="dxa"/>
            <w:shd w:val="clear" w:color="auto" w:fill="auto"/>
          </w:tcPr>
          <w:p w14:paraId="1ECA0DAD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Q</w:t>
            </w:r>
            <w:r w:rsidRPr="00E62D63">
              <w:t>uality</w:t>
            </w:r>
          </w:p>
        </w:tc>
        <w:tc>
          <w:tcPr>
            <w:tcW w:w="7938" w:type="dxa"/>
            <w:shd w:val="clear" w:color="auto" w:fill="auto"/>
          </w:tcPr>
          <w:p w14:paraId="487B772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Hur </w:t>
            </w:r>
            <w:r>
              <w:t>skulle du beskriva</w:t>
            </w:r>
            <w:r w:rsidRPr="00E62D63">
              <w:t xml:space="preserve"> smärtan?</w:t>
            </w:r>
          </w:p>
        </w:tc>
      </w:tr>
      <w:tr w:rsidR="00387870" w:rsidRPr="005715BC" w14:paraId="658C9F9B" w14:textId="77777777" w:rsidTr="005E00DC">
        <w:tc>
          <w:tcPr>
            <w:tcW w:w="1668" w:type="dxa"/>
            <w:shd w:val="clear" w:color="auto" w:fill="auto"/>
          </w:tcPr>
          <w:p w14:paraId="05059688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R</w:t>
            </w:r>
            <w:r w:rsidRPr="00E62D63">
              <w:t>elieving / aggravating</w:t>
            </w:r>
          </w:p>
        </w:tc>
        <w:tc>
          <w:tcPr>
            <w:tcW w:w="7938" w:type="dxa"/>
            <w:shd w:val="clear" w:color="auto" w:fill="auto"/>
          </w:tcPr>
          <w:p w14:paraId="426C82E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Förvärras smärtan av djup andning?</w:t>
            </w:r>
          </w:p>
          <w:p w14:paraId="57E7755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Förvärras smärtan av rörelse?</w:t>
            </w:r>
          </w:p>
        </w:tc>
      </w:tr>
      <w:tr w:rsidR="00387870" w:rsidRPr="00E62D63" w14:paraId="12443D2A" w14:textId="77777777" w:rsidTr="005E00DC">
        <w:tc>
          <w:tcPr>
            <w:tcW w:w="1668" w:type="dxa"/>
            <w:shd w:val="clear" w:color="auto" w:fill="auto"/>
          </w:tcPr>
          <w:p w14:paraId="5ED3EED3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S</w:t>
            </w:r>
            <w:r w:rsidRPr="00E62D63">
              <w:t>everity</w:t>
            </w:r>
          </w:p>
        </w:tc>
        <w:tc>
          <w:tcPr>
            <w:tcW w:w="7938" w:type="dxa"/>
            <w:shd w:val="clear" w:color="auto" w:fill="auto"/>
          </w:tcPr>
          <w:p w14:paraId="037DF59D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Hur svårt är smärtan på en VAS skala?</w:t>
            </w:r>
          </w:p>
        </w:tc>
      </w:tr>
      <w:tr w:rsidR="00387870" w:rsidRPr="00E62D63" w14:paraId="09AD1BEB" w14:textId="77777777" w:rsidTr="005E00DC">
        <w:tc>
          <w:tcPr>
            <w:tcW w:w="1668" w:type="dxa"/>
            <w:shd w:val="clear" w:color="auto" w:fill="auto"/>
          </w:tcPr>
          <w:p w14:paraId="5EEB1F6A" w14:textId="77777777" w:rsidR="00387870" w:rsidRPr="00E62D63" w:rsidRDefault="00387870" w:rsidP="005E00DC">
            <w:pPr>
              <w:pStyle w:val="Brdtext"/>
            </w:pPr>
            <w:r w:rsidRPr="005715BC">
              <w:rPr>
                <w:b/>
              </w:rPr>
              <w:t>T</w:t>
            </w:r>
            <w:r w:rsidRPr="00E62D63">
              <w:t>ime</w:t>
            </w:r>
          </w:p>
        </w:tc>
        <w:tc>
          <w:tcPr>
            <w:tcW w:w="7938" w:type="dxa"/>
            <w:shd w:val="clear" w:color="auto" w:fill="auto"/>
          </w:tcPr>
          <w:p w14:paraId="7D21175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Har smärtan varit konstant? intermittent (s</w:t>
            </w:r>
            <w:r w:rsidRPr="00E62D63">
              <w:t>märtfria intervaller?</w:t>
            </w:r>
            <w:r>
              <w:t>)  tilltagande?</w:t>
            </w:r>
          </w:p>
          <w:p w14:paraId="7988A19E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Har du haft liknande episoder tidigare</w:t>
            </w:r>
            <w:r w:rsidRPr="00E62D63">
              <w:t>?</w:t>
            </w:r>
          </w:p>
        </w:tc>
      </w:tr>
      <w:tr w:rsidR="00387870" w:rsidRPr="00E62D63" w14:paraId="36DE75EB" w14:textId="77777777" w:rsidTr="005E00DC">
        <w:tc>
          <w:tcPr>
            <w:tcW w:w="1668" w:type="dxa"/>
            <w:shd w:val="clear" w:color="auto" w:fill="auto"/>
          </w:tcPr>
          <w:p w14:paraId="5114C10A" w14:textId="77777777" w:rsidR="00387870" w:rsidRPr="005715BC" w:rsidRDefault="00387870" w:rsidP="005E00DC">
            <w:pPr>
              <w:pStyle w:val="Brdtext"/>
              <w:rPr>
                <w:b/>
              </w:rPr>
            </w:pPr>
            <w:r w:rsidRPr="005715BC">
              <w:rPr>
                <w:b/>
              </w:rPr>
              <w:t>+</w:t>
            </w:r>
          </w:p>
        </w:tc>
        <w:tc>
          <w:tcPr>
            <w:tcW w:w="7938" w:type="dxa"/>
            <w:shd w:val="clear" w:color="auto" w:fill="auto"/>
          </w:tcPr>
          <w:p w14:paraId="243E7F17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PO:  </w:t>
            </w:r>
            <w:r>
              <w:t xml:space="preserve">har du haft </w:t>
            </w:r>
            <w:r w:rsidRPr="00E62D63">
              <w:t>kräkning?  illamående?</w:t>
            </w:r>
          </w:p>
          <w:p w14:paraId="0C9E62C3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PR:  </w:t>
            </w:r>
            <w:r>
              <w:t xml:space="preserve">har du haft </w:t>
            </w:r>
            <w:r w:rsidRPr="00E62D63">
              <w:t>diarré?  förstoppning?</w:t>
            </w:r>
          </w:p>
          <w:p w14:paraId="333F784E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 xml:space="preserve">PU:  </w:t>
            </w:r>
            <w:r>
              <w:t xml:space="preserve">har du haft </w:t>
            </w:r>
            <w:r w:rsidRPr="00E62D63">
              <w:t>miktionssveda?  ökat frekvens?</w:t>
            </w:r>
          </w:p>
          <w:p w14:paraId="24F71B49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PV hos kvinnor:  sista mens?  flyttningar från underlivet?</w:t>
            </w:r>
          </w:p>
        </w:tc>
      </w:tr>
    </w:tbl>
    <w:p w14:paraId="0F5E8D45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395E3BD3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S</w:t>
      </w:r>
      <w:r w:rsidRPr="00E62D63">
        <w:rPr>
          <w:b/>
          <w:lang w:eastAsia="ja-JP"/>
        </w:rPr>
        <w:t>tatus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68"/>
        <w:gridCol w:w="7938"/>
      </w:tblGrid>
      <w:tr w:rsidR="00387870" w:rsidRPr="005715BC" w14:paraId="75A5E094" w14:textId="77777777" w:rsidTr="005E00DC">
        <w:tc>
          <w:tcPr>
            <w:tcW w:w="1668" w:type="dxa"/>
            <w:shd w:val="clear" w:color="auto" w:fill="auto"/>
          </w:tcPr>
          <w:p w14:paraId="6F29EA7C" w14:textId="77777777" w:rsidR="00387870" w:rsidRPr="00C319DE" w:rsidRDefault="00387870" w:rsidP="005E00DC">
            <w:pPr>
              <w:pStyle w:val="Brdtext"/>
            </w:pPr>
            <w:r>
              <w:t>VP</w:t>
            </w:r>
          </w:p>
        </w:tc>
        <w:tc>
          <w:tcPr>
            <w:tcW w:w="7938" w:type="dxa"/>
            <w:shd w:val="clear" w:color="auto" w:fill="auto"/>
          </w:tcPr>
          <w:p w14:paraId="36159946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AF, SpO2%, HF, BT, Temp</w:t>
            </w:r>
          </w:p>
        </w:tc>
      </w:tr>
      <w:tr w:rsidR="00387870" w:rsidRPr="005715BC" w14:paraId="3964A122" w14:textId="77777777" w:rsidTr="005E00DC">
        <w:tc>
          <w:tcPr>
            <w:tcW w:w="1668" w:type="dxa"/>
            <w:shd w:val="clear" w:color="auto" w:fill="auto"/>
          </w:tcPr>
          <w:p w14:paraId="77A578E9" w14:textId="77777777" w:rsidR="00387870" w:rsidRDefault="00387870" w:rsidP="005E00DC">
            <w:pPr>
              <w:pStyle w:val="Brdtext"/>
            </w:pPr>
            <w:r>
              <w:t>Cor</w:t>
            </w:r>
          </w:p>
        </w:tc>
        <w:tc>
          <w:tcPr>
            <w:tcW w:w="7938" w:type="dxa"/>
            <w:shd w:val="clear" w:color="auto" w:fill="auto"/>
          </w:tcPr>
          <w:p w14:paraId="221C7942" w14:textId="77777777" w:rsidR="00387870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Oregelbunden rytm?  Blåsljud?</w:t>
            </w:r>
          </w:p>
        </w:tc>
      </w:tr>
      <w:tr w:rsidR="00387870" w:rsidRPr="005715BC" w14:paraId="44C111D4" w14:textId="77777777" w:rsidTr="005E00DC">
        <w:tc>
          <w:tcPr>
            <w:tcW w:w="1668" w:type="dxa"/>
            <w:shd w:val="clear" w:color="auto" w:fill="auto"/>
          </w:tcPr>
          <w:p w14:paraId="64866C1E" w14:textId="77777777" w:rsidR="00387870" w:rsidRPr="00C319DE" w:rsidRDefault="00387870" w:rsidP="005E00DC">
            <w:pPr>
              <w:pStyle w:val="Brdtext"/>
            </w:pPr>
            <w:r>
              <w:t>Pulm</w:t>
            </w:r>
          </w:p>
        </w:tc>
        <w:tc>
          <w:tcPr>
            <w:tcW w:w="7938" w:type="dxa"/>
            <w:shd w:val="clear" w:color="auto" w:fill="auto"/>
          </w:tcPr>
          <w:p w14:paraId="13EEA1C7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Lungauskultation</w:t>
            </w:r>
          </w:p>
        </w:tc>
      </w:tr>
      <w:tr w:rsidR="00387870" w:rsidRPr="005715BC" w14:paraId="0144B995" w14:textId="77777777" w:rsidTr="005E00DC">
        <w:tc>
          <w:tcPr>
            <w:tcW w:w="1668" w:type="dxa"/>
            <w:shd w:val="clear" w:color="auto" w:fill="auto"/>
          </w:tcPr>
          <w:p w14:paraId="3DD5D73F" w14:textId="77777777" w:rsidR="00387870" w:rsidRPr="00C319DE" w:rsidRDefault="00387870" w:rsidP="005E00DC">
            <w:pPr>
              <w:pStyle w:val="Brdtext"/>
            </w:pPr>
            <w:r w:rsidRPr="00C319DE">
              <w:t>Buk</w:t>
            </w:r>
          </w:p>
        </w:tc>
        <w:tc>
          <w:tcPr>
            <w:tcW w:w="7938" w:type="dxa"/>
            <w:shd w:val="clear" w:color="auto" w:fill="auto"/>
          </w:tcPr>
          <w:p w14:paraId="4FAF4E93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Inspektion:   ärr?  uppdriven buk?</w:t>
            </w:r>
          </w:p>
          <w:p w14:paraId="13662A3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Auskultation:  frånvarande / livliga, metalliska, klingande tarmsljud?</w:t>
            </w:r>
          </w:p>
          <w:p w14:paraId="516DEDB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Palpation:  ömhet, muskelförsvar, rigiditet, rebound pain, referred pain?</w:t>
            </w:r>
          </w:p>
        </w:tc>
      </w:tr>
      <w:tr w:rsidR="00387870" w:rsidRPr="005715BC" w14:paraId="78313325" w14:textId="77777777" w:rsidTr="005E00DC">
        <w:tc>
          <w:tcPr>
            <w:tcW w:w="1668" w:type="dxa"/>
            <w:shd w:val="clear" w:color="auto" w:fill="auto"/>
          </w:tcPr>
          <w:p w14:paraId="44903C88" w14:textId="77777777" w:rsidR="00387870" w:rsidRPr="00C319DE" w:rsidRDefault="00387870" w:rsidP="005E00DC">
            <w:pPr>
              <w:pStyle w:val="Brdtext"/>
            </w:pPr>
            <w:r>
              <w:t>Pung</w:t>
            </w:r>
          </w:p>
        </w:tc>
        <w:tc>
          <w:tcPr>
            <w:tcW w:w="7938" w:type="dxa"/>
            <w:shd w:val="clear" w:color="auto" w:fill="auto"/>
          </w:tcPr>
          <w:p w14:paraId="6C6EF81C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Pungundersökning hos män &lt; 25 år:  tecken på testikeltorsion?</w:t>
            </w:r>
          </w:p>
        </w:tc>
      </w:tr>
    </w:tbl>
    <w:p w14:paraId="1283FEB7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6CCF7816" w14:textId="77777777" w:rsidR="00387870" w:rsidRPr="00E62D63" w:rsidRDefault="00387870" w:rsidP="00387870">
      <w:pPr>
        <w:pStyle w:val="Brdtext"/>
        <w:rPr>
          <w:b/>
          <w:lang w:eastAsia="ja-JP"/>
        </w:rPr>
      </w:pPr>
      <w:r>
        <w:rPr>
          <w:b/>
          <w:lang w:eastAsia="ja-JP"/>
        </w:rPr>
        <w:t>P</w:t>
      </w:r>
      <w:r w:rsidRPr="00E62D63">
        <w:rPr>
          <w:b/>
          <w:lang w:eastAsia="ja-JP"/>
        </w:rPr>
        <w:t>rov</w:t>
      </w: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1668"/>
        <w:gridCol w:w="7938"/>
      </w:tblGrid>
      <w:tr w:rsidR="00387870" w:rsidRPr="005715BC" w14:paraId="20F47288" w14:textId="77777777" w:rsidTr="005E00DC">
        <w:tc>
          <w:tcPr>
            <w:tcW w:w="1668" w:type="dxa"/>
            <w:shd w:val="clear" w:color="auto" w:fill="auto"/>
          </w:tcPr>
          <w:p w14:paraId="6E3EDA60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Vita, CRP</w:t>
            </w:r>
          </w:p>
        </w:tc>
        <w:tc>
          <w:tcPr>
            <w:tcW w:w="7938" w:type="dxa"/>
            <w:shd w:val="clear" w:color="auto" w:fill="auto"/>
          </w:tcPr>
          <w:p w14:paraId="7C4C94C6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</w:p>
        </w:tc>
      </w:tr>
      <w:tr w:rsidR="00387870" w:rsidRPr="00E62D63" w14:paraId="4E646CA5" w14:textId="77777777" w:rsidTr="005E00DC">
        <w:tc>
          <w:tcPr>
            <w:tcW w:w="1668" w:type="dxa"/>
            <w:shd w:val="clear" w:color="auto" w:fill="auto"/>
          </w:tcPr>
          <w:p w14:paraId="5CDA95F5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Urinsticka</w:t>
            </w:r>
          </w:p>
        </w:tc>
        <w:tc>
          <w:tcPr>
            <w:tcW w:w="7938" w:type="dxa"/>
            <w:shd w:val="clear" w:color="auto" w:fill="auto"/>
          </w:tcPr>
          <w:p w14:paraId="48B7CDF1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</w:p>
        </w:tc>
      </w:tr>
      <w:tr w:rsidR="00387870" w:rsidRPr="005715BC" w14:paraId="0375E37E" w14:textId="77777777" w:rsidTr="005E00DC">
        <w:tc>
          <w:tcPr>
            <w:tcW w:w="1668" w:type="dxa"/>
            <w:shd w:val="clear" w:color="auto" w:fill="auto"/>
          </w:tcPr>
          <w:p w14:paraId="7DA8C476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Grav test</w:t>
            </w:r>
          </w:p>
        </w:tc>
        <w:tc>
          <w:tcPr>
            <w:tcW w:w="7938" w:type="dxa"/>
            <w:shd w:val="clear" w:color="auto" w:fill="auto"/>
          </w:tcPr>
          <w:p w14:paraId="4E85F0DB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Hos kvinnor i fertil ålder</w:t>
            </w:r>
          </w:p>
        </w:tc>
      </w:tr>
      <w:tr w:rsidR="00387870" w:rsidRPr="005715BC" w14:paraId="7C260A7D" w14:textId="77777777" w:rsidTr="005E00DC">
        <w:tc>
          <w:tcPr>
            <w:tcW w:w="1668" w:type="dxa"/>
            <w:shd w:val="clear" w:color="auto" w:fill="auto"/>
          </w:tcPr>
          <w:p w14:paraId="5CA51BC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 w:rsidRPr="00E62D63">
              <w:t>EKG</w:t>
            </w:r>
          </w:p>
        </w:tc>
        <w:tc>
          <w:tcPr>
            <w:tcW w:w="7938" w:type="dxa"/>
            <w:shd w:val="clear" w:color="auto" w:fill="auto"/>
          </w:tcPr>
          <w:p w14:paraId="4526CA27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 w:rsidRPr="00E62D63">
              <w:rPr>
                <w:lang w:eastAsia="ja-JP"/>
              </w:rPr>
              <w:t xml:space="preserve">Hos </w:t>
            </w:r>
            <w:r>
              <w:rPr>
                <w:lang w:eastAsia="ja-JP"/>
              </w:rPr>
              <w:t>patienter &gt; 50 årsålder</w:t>
            </w:r>
          </w:p>
        </w:tc>
      </w:tr>
      <w:tr w:rsidR="00387870" w:rsidRPr="005715BC" w14:paraId="755A45C1" w14:textId="77777777" w:rsidTr="005E00DC">
        <w:tc>
          <w:tcPr>
            <w:tcW w:w="1668" w:type="dxa"/>
            <w:shd w:val="clear" w:color="auto" w:fill="auto"/>
          </w:tcPr>
          <w:p w14:paraId="5A6D52D2" w14:textId="77777777" w:rsidR="00387870" w:rsidRPr="00E62D63" w:rsidRDefault="00387870" w:rsidP="005E00DC">
            <w:pPr>
              <w:pStyle w:val="Brdtext"/>
            </w:pPr>
            <w:r>
              <w:rPr>
                <w:lang w:bidi="x-none"/>
              </w:rPr>
              <w:t xml:space="preserve">• </w:t>
            </w:r>
            <w:r>
              <w:t>Ultraljud</w:t>
            </w:r>
          </w:p>
        </w:tc>
        <w:tc>
          <w:tcPr>
            <w:tcW w:w="7938" w:type="dxa"/>
            <w:shd w:val="clear" w:color="auto" w:fill="auto"/>
          </w:tcPr>
          <w:p w14:paraId="2F0F3468" w14:textId="77777777" w:rsidR="00387870" w:rsidRPr="00E62D63" w:rsidRDefault="00387870" w:rsidP="005E00DC">
            <w:pPr>
              <w:pStyle w:val="Brdtext"/>
              <w:rPr>
                <w:lang w:eastAsia="ja-JP"/>
              </w:rPr>
            </w:pPr>
            <w:r>
              <w:rPr>
                <w:lang w:eastAsia="ja-JP"/>
              </w:rPr>
              <w:t>Ultraljud av bukaorta hos patienter &gt; 60 årsålder</w:t>
            </w:r>
          </w:p>
        </w:tc>
      </w:tr>
    </w:tbl>
    <w:p w14:paraId="2333045C" w14:textId="77777777" w:rsidR="00387870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773B1203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302F0011" w14:textId="77777777" w:rsidR="00387870" w:rsidRPr="00F02F76" w:rsidRDefault="00387870" w:rsidP="00387870">
      <w:pPr>
        <w:tabs>
          <w:tab w:val="left" w:pos="2835"/>
        </w:tabs>
        <w:rPr>
          <w:rFonts w:ascii="Times" w:hAnsi="Times"/>
          <w:sz w:val="24"/>
          <w:lang w:val="sv-SE" w:eastAsia="ja-JP"/>
        </w:rPr>
      </w:pPr>
    </w:p>
    <w:p w14:paraId="16225323" w14:textId="77777777" w:rsidR="00387870" w:rsidRDefault="00387870" w:rsidP="00387870">
      <w:pPr>
        <w:pStyle w:val="Rubrik2"/>
      </w:pPr>
      <w:r w:rsidRPr="00F02F76">
        <w:rPr>
          <w:lang w:val="sv-SE" w:eastAsia="ja-JP"/>
        </w:rPr>
        <w:br w:type="page"/>
      </w:r>
      <w:bookmarkStart w:id="816" w:name="_Toc235928323"/>
      <w:bookmarkStart w:id="817" w:name="_Toc235928383"/>
      <w:bookmarkStart w:id="818" w:name="_Toc235928468"/>
      <w:bookmarkStart w:id="819" w:name="_Toc235928530"/>
      <w:bookmarkStart w:id="820" w:name="_Toc244055617"/>
      <w:bookmarkStart w:id="821" w:name="_Toc244060405"/>
      <w:bookmarkStart w:id="822" w:name="_Toc245046918"/>
      <w:bookmarkStart w:id="823" w:name="_Toc245090822"/>
      <w:bookmarkStart w:id="824" w:name="_Toc245094488"/>
      <w:bookmarkStart w:id="825" w:name="_Toc245131912"/>
      <w:bookmarkStart w:id="826" w:name="_Toc245191844"/>
      <w:bookmarkStart w:id="827" w:name="_Toc245203327"/>
      <w:bookmarkStart w:id="828" w:name="_Toc245203538"/>
      <w:bookmarkStart w:id="829" w:name="_Toc245214485"/>
      <w:bookmarkStart w:id="830" w:name="_Toc245219249"/>
      <w:bookmarkStart w:id="831" w:name="_Toc245219296"/>
      <w:bookmarkStart w:id="832" w:name="_Toc245284820"/>
    </w:p>
    <w:p w14:paraId="3DDC19B7" w14:textId="77777777" w:rsidR="00387870" w:rsidRPr="0042331D" w:rsidRDefault="00387870" w:rsidP="00387870"/>
    <w:p w14:paraId="3FD35D91" w14:textId="40C52AAA" w:rsidR="00387870" w:rsidRDefault="00731B26" w:rsidP="00387870">
      <w:pPr>
        <w:pStyle w:val="Rubrik1"/>
        <w:rPr>
          <w:lang w:val="sv-SE" w:eastAsia="ja-JP"/>
        </w:rPr>
      </w:pPr>
      <w:bookmarkStart w:id="833" w:name="_Toc235928321"/>
      <w:bookmarkStart w:id="834" w:name="_Toc235928381"/>
      <w:bookmarkStart w:id="835" w:name="_Toc235928466"/>
      <w:bookmarkStart w:id="836" w:name="_Toc235928528"/>
      <w:bookmarkStart w:id="837" w:name="_Toc244055615"/>
      <w:bookmarkStart w:id="838" w:name="_Toc244060403"/>
      <w:bookmarkStart w:id="839" w:name="_Toc245046916"/>
      <w:bookmarkStart w:id="840" w:name="_Toc245090820"/>
      <w:bookmarkStart w:id="841" w:name="_Toc245094486"/>
      <w:bookmarkStart w:id="842" w:name="_Toc245131910"/>
      <w:bookmarkStart w:id="843" w:name="_Toc245191842"/>
      <w:bookmarkStart w:id="844" w:name="_Toc245203325"/>
      <w:bookmarkStart w:id="845" w:name="_Toc245203536"/>
      <w:bookmarkStart w:id="846" w:name="_Toc245214483"/>
      <w:bookmarkStart w:id="847" w:name="_Toc245219247"/>
      <w:bookmarkStart w:id="848" w:name="_Toc245219294"/>
      <w:bookmarkStart w:id="849" w:name="_Toc245284818"/>
      <w:bookmarkStart w:id="850" w:name="_Toc245312180"/>
      <w:bookmarkStart w:id="851" w:name="_Toc245312441"/>
      <w:bookmarkStart w:id="852" w:name="_Toc245312570"/>
      <w:bookmarkStart w:id="853" w:name="_Toc245312722"/>
      <w:bookmarkStart w:id="854" w:name="_Toc245313097"/>
      <w:bookmarkStart w:id="855" w:name="_Toc245485481"/>
      <w:bookmarkStart w:id="856" w:name="_Toc245647626"/>
      <w:bookmarkStart w:id="857" w:name="_Toc383850865"/>
      <w:bookmarkStart w:id="858" w:name="_Toc383858255"/>
      <w:bookmarkStart w:id="859" w:name="_Toc384463577"/>
      <w:bookmarkStart w:id="860" w:name="_Toc384463755"/>
      <w:bookmarkStart w:id="861" w:name="_Toc384463863"/>
      <w:bookmarkStart w:id="862" w:name="_Toc384563574"/>
      <w:bookmarkStart w:id="863" w:name="_Toc384728618"/>
      <w:bookmarkStart w:id="864" w:name="_Toc384731265"/>
      <w:bookmarkStart w:id="865" w:name="_Toc384732241"/>
      <w:bookmarkStart w:id="866" w:name="_Toc245312182"/>
      <w:bookmarkStart w:id="867" w:name="_Toc245312443"/>
      <w:bookmarkStart w:id="868" w:name="_Toc245312572"/>
      <w:bookmarkStart w:id="869" w:name="_Toc429570636"/>
      <w:bookmarkStart w:id="870" w:name="_Toc429570849"/>
      <w:bookmarkStart w:id="871" w:name="_Toc429581275"/>
      <w:bookmarkStart w:id="872" w:name="_Toc429581333"/>
      <w:bookmarkStart w:id="873" w:name="_Toc429582572"/>
      <w:bookmarkStart w:id="874" w:name="_Toc429585161"/>
      <w:bookmarkStart w:id="875" w:name="_Toc429586126"/>
      <w:r>
        <w:rPr>
          <w:lang w:val="sv-SE" w:eastAsia="ja-JP"/>
        </w:rPr>
        <w:t>V</w:t>
      </w:r>
      <w:r w:rsidR="00387870" w:rsidRPr="00CA1627">
        <w:rPr>
          <w:lang w:val="sv-SE" w:eastAsia="ja-JP"/>
        </w:rPr>
        <w:t xml:space="preserve">:  </w:t>
      </w:r>
      <w:bookmarkEnd w:id="833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r w:rsidR="00387870">
        <w:rPr>
          <w:lang w:val="sv-SE" w:eastAsia="ja-JP"/>
        </w:rPr>
        <w:t>BAKGRUND &amp; STATUS</w:t>
      </w:r>
      <w:bookmarkEnd w:id="853"/>
      <w:bookmarkEnd w:id="854"/>
      <w:bookmarkEnd w:id="855"/>
      <w:bookmarkEnd w:id="856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9"/>
      <w:bookmarkEnd w:id="870"/>
      <w:bookmarkEnd w:id="871"/>
      <w:bookmarkEnd w:id="872"/>
      <w:bookmarkEnd w:id="873"/>
      <w:bookmarkEnd w:id="874"/>
      <w:bookmarkEnd w:id="875"/>
    </w:p>
    <w:p w14:paraId="2AB96695" w14:textId="77777777" w:rsidR="00387870" w:rsidRPr="00341E36" w:rsidRDefault="00387870" w:rsidP="00387870">
      <w:pPr>
        <w:pStyle w:val="Rubrik2"/>
        <w:rPr>
          <w:lang w:val="sv-SE" w:eastAsia="ja-JP"/>
        </w:rPr>
      </w:pPr>
      <w:bookmarkStart w:id="876" w:name="_Toc245312723"/>
      <w:bookmarkStart w:id="877" w:name="_Toc245313098"/>
      <w:bookmarkStart w:id="878" w:name="_Toc245485482"/>
      <w:bookmarkStart w:id="879" w:name="_Toc245647627"/>
      <w:bookmarkStart w:id="880" w:name="_Toc383850866"/>
      <w:bookmarkStart w:id="881" w:name="_Toc383858256"/>
      <w:bookmarkStart w:id="882" w:name="_Toc384463578"/>
      <w:bookmarkStart w:id="883" w:name="_Toc384463756"/>
      <w:bookmarkStart w:id="884" w:name="_Toc384463864"/>
      <w:bookmarkStart w:id="885" w:name="_Toc384563575"/>
      <w:bookmarkStart w:id="886" w:name="_Toc384728619"/>
      <w:bookmarkStart w:id="887" w:name="_Toc384731266"/>
      <w:bookmarkStart w:id="888" w:name="_Toc384732242"/>
      <w:bookmarkStart w:id="889" w:name="_Toc429570637"/>
      <w:bookmarkStart w:id="890" w:name="_Toc429570850"/>
      <w:bookmarkStart w:id="891" w:name="_Toc429581276"/>
      <w:bookmarkStart w:id="892" w:name="_Toc429581334"/>
      <w:bookmarkStart w:id="893" w:name="_Toc429582573"/>
      <w:bookmarkStart w:id="894" w:name="_Toc429585162"/>
      <w:bookmarkStart w:id="895" w:name="_Toc429586127"/>
      <w:r>
        <w:rPr>
          <w:lang w:val="sv-SE" w:eastAsia="ja-JP"/>
        </w:rPr>
        <w:t>1-</w:t>
      </w:r>
      <w:r w:rsidRPr="00341E36">
        <w:rPr>
          <w:lang w:val="sv-SE" w:eastAsia="ja-JP"/>
        </w:rPr>
        <w:t>Bakgrund</w:t>
      </w:r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66"/>
      <w:bookmarkEnd w:id="867"/>
      <w:bookmarkEnd w:id="868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  <w:bookmarkEnd w:id="892"/>
      <w:bookmarkEnd w:id="893"/>
      <w:bookmarkEnd w:id="894"/>
      <w:bookmarkEnd w:id="895"/>
    </w:p>
    <w:p w14:paraId="25A132FA" w14:textId="56FA4A43" w:rsidR="00387870" w:rsidRPr="00E66382" w:rsidRDefault="00387870" w:rsidP="00E66382">
      <w:pPr>
        <w:pStyle w:val="Brdtext"/>
      </w:pPr>
      <w:r w:rsidRPr="00E66382">
        <w:t xml:space="preserve">a) Hur påverkar avancerad ålder det diagnostiska tänkandet kring buksmärta? (Rosen's </w:t>
      </w:r>
      <w:r w:rsidR="002D6A42">
        <w:t>9</w:t>
      </w:r>
      <w:r w:rsidR="001A502B">
        <w:t xml:space="preserve">th ed </w:t>
      </w:r>
      <w:r w:rsidR="002D6A42">
        <w:t>Chapter 24</w:t>
      </w:r>
      <w:r w:rsidRPr="00E66382">
        <w:t>, Epidemiology, andra paragraph)</w:t>
      </w:r>
    </w:p>
    <w:p w14:paraId="342D7A49" w14:textId="77777777" w:rsidR="00387870" w:rsidRPr="00E66382" w:rsidRDefault="00387870" w:rsidP="00E66382">
      <w:pPr>
        <w:pStyle w:val="Brdtext"/>
      </w:pPr>
    </w:p>
    <w:p w14:paraId="4FB917B6" w14:textId="77777777" w:rsidR="00387870" w:rsidRPr="00E66382" w:rsidRDefault="00387870" w:rsidP="00E66382">
      <w:pPr>
        <w:pStyle w:val="Brdtext"/>
      </w:pPr>
    </w:p>
    <w:p w14:paraId="0ACF8F1E" w14:textId="77777777" w:rsidR="00387870" w:rsidRDefault="00387870" w:rsidP="00E66382">
      <w:pPr>
        <w:pStyle w:val="Brdtext"/>
      </w:pPr>
    </w:p>
    <w:p w14:paraId="442DEDC1" w14:textId="77777777" w:rsidR="0003318E" w:rsidRPr="00E66382" w:rsidRDefault="0003318E" w:rsidP="00E66382">
      <w:pPr>
        <w:pStyle w:val="Brdtext"/>
      </w:pPr>
    </w:p>
    <w:p w14:paraId="57B217E3" w14:textId="0A402434" w:rsidR="00387870" w:rsidRPr="00E66382" w:rsidRDefault="00387870" w:rsidP="00E66382">
      <w:pPr>
        <w:pStyle w:val="Brdtext"/>
      </w:pPr>
      <w:r w:rsidRPr="00E66382">
        <w:t xml:space="preserve">b) Patienten står på immundämpande läkemedel.  Hur påverkar det diagnostiken? (Rosen's </w:t>
      </w:r>
      <w:r w:rsidR="008D6B5C">
        <w:t>9</w:t>
      </w:r>
      <w:r w:rsidR="001A502B">
        <w:t xml:space="preserve">th ed </w:t>
      </w:r>
      <w:r w:rsidR="008D6B5C">
        <w:t>Chapter 24</w:t>
      </w:r>
      <w:r w:rsidRPr="00E66382">
        <w:t>, Epidemiology, tredje paragraph)</w:t>
      </w:r>
    </w:p>
    <w:p w14:paraId="664B3CD3" w14:textId="77777777" w:rsidR="00387870" w:rsidRPr="00E66382" w:rsidRDefault="00387870" w:rsidP="00E66382">
      <w:pPr>
        <w:pStyle w:val="Brdtext"/>
      </w:pPr>
    </w:p>
    <w:p w14:paraId="18B703A8" w14:textId="77777777" w:rsidR="00387870" w:rsidRPr="00E66382" w:rsidRDefault="00387870" w:rsidP="00E66382">
      <w:pPr>
        <w:pStyle w:val="Brdtext"/>
      </w:pPr>
    </w:p>
    <w:p w14:paraId="401403B8" w14:textId="77777777" w:rsidR="00387870" w:rsidRPr="00E66382" w:rsidRDefault="00387870" w:rsidP="00E66382">
      <w:pPr>
        <w:pStyle w:val="Brdtext"/>
      </w:pPr>
    </w:p>
    <w:p w14:paraId="5ADF92D1" w14:textId="77777777" w:rsidR="00387870" w:rsidRPr="00E66382" w:rsidRDefault="00387870" w:rsidP="00E66382">
      <w:pPr>
        <w:pStyle w:val="Brdtext"/>
      </w:pPr>
    </w:p>
    <w:p w14:paraId="4E10481F" w14:textId="1D9AD351" w:rsidR="00387870" w:rsidRPr="00E66382" w:rsidRDefault="008D6B5C" w:rsidP="00E66382">
      <w:pPr>
        <w:pStyle w:val="Brdtext"/>
      </w:pPr>
      <w:r>
        <w:t>c</w:t>
      </w:r>
      <w:r w:rsidR="00387870" w:rsidRPr="00E66382">
        <w:t>) Vilket tillstånds sannolikhet ökar hos bukopererade patienter?</w:t>
      </w:r>
      <w:r w:rsidR="001A502B">
        <w:t xml:space="preserve"> (</w:t>
      </w:r>
      <w:hyperlink r:id="rId108" w:history="1">
        <w:r w:rsidR="001A502B" w:rsidRPr="001A502B">
          <w:rPr>
            <w:rStyle w:val="Hyperlnk"/>
          </w:rPr>
          <w:t>HSAN 3506/05)</w:t>
        </w:r>
      </w:hyperlink>
    </w:p>
    <w:p w14:paraId="61ABB230" w14:textId="77777777" w:rsidR="00387870" w:rsidRPr="00E66382" w:rsidRDefault="00387870" w:rsidP="00E66382">
      <w:pPr>
        <w:pStyle w:val="Brdtext"/>
      </w:pPr>
    </w:p>
    <w:p w14:paraId="12DFCEFB" w14:textId="77777777" w:rsidR="00387870" w:rsidRDefault="00387870" w:rsidP="00E66382">
      <w:pPr>
        <w:pStyle w:val="Brdtext"/>
      </w:pPr>
    </w:p>
    <w:p w14:paraId="175BEB17" w14:textId="77777777" w:rsidR="0003318E" w:rsidRDefault="0003318E" w:rsidP="00E66382">
      <w:pPr>
        <w:pStyle w:val="Brdtext"/>
      </w:pPr>
    </w:p>
    <w:p w14:paraId="3C567E2A" w14:textId="77777777" w:rsidR="0003318E" w:rsidRPr="00E66382" w:rsidRDefault="0003318E" w:rsidP="00E66382">
      <w:pPr>
        <w:pStyle w:val="Brdtext"/>
      </w:pPr>
    </w:p>
    <w:p w14:paraId="03BBA5DC" w14:textId="0E34B6F7" w:rsidR="00387870" w:rsidRDefault="00387870" w:rsidP="00387870">
      <w:pPr>
        <w:pStyle w:val="Rubrik2"/>
        <w:rPr>
          <w:lang w:val="sv-SE" w:eastAsia="ja-JP"/>
        </w:rPr>
      </w:pPr>
      <w:bookmarkStart w:id="896" w:name="_Toc245312183"/>
      <w:bookmarkStart w:id="897" w:name="_Toc245312444"/>
      <w:bookmarkStart w:id="898" w:name="_Toc245312573"/>
      <w:bookmarkStart w:id="899" w:name="_Toc245312724"/>
      <w:bookmarkStart w:id="900" w:name="_Toc245313099"/>
      <w:bookmarkStart w:id="901" w:name="_Toc245485483"/>
      <w:bookmarkStart w:id="902" w:name="_Toc245647628"/>
      <w:bookmarkStart w:id="903" w:name="_Toc383850867"/>
      <w:bookmarkStart w:id="904" w:name="_Toc383858257"/>
      <w:bookmarkStart w:id="905" w:name="_Toc384463579"/>
      <w:bookmarkStart w:id="906" w:name="_Toc384463757"/>
      <w:bookmarkStart w:id="907" w:name="_Toc384463865"/>
      <w:bookmarkStart w:id="908" w:name="_Toc384563576"/>
      <w:bookmarkStart w:id="909" w:name="_Toc384728620"/>
      <w:bookmarkStart w:id="910" w:name="_Toc384731267"/>
      <w:bookmarkStart w:id="911" w:name="_Toc384732243"/>
      <w:bookmarkStart w:id="912" w:name="_Toc429570638"/>
      <w:bookmarkStart w:id="913" w:name="_Toc429570851"/>
      <w:bookmarkStart w:id="914" w:name="_Toc429581277"/>
      <w:bookmarkStart w:id="915" w:name="_Toc429581335"/>
      <w:bookmarkStart w:id="916" w:name="_Toc429582574"/>
      <w:bookmarkStart w:id="917" w:name="_Toc429585163"/>
      <w:bookmarkStart w:id="918" w:name="_Toc429586128"/>
      <w:r>
        <w:rPr>
          <w:lang w:val="sv-SE" w:eastAsia="ja-JP"/>
        </w:rPr>
        <w:t>2-Status</w:t>
      </w:r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</w:p>
    <w:p w14:paraId="4CBB4042" w14:textId="4EC599E3" w:rsidR="0055413C" w:rsidRPr="00E66382" w:rsidRDefault="0055413C" w:rsidP="0055413C">
      <w:pPr>
        <w:pStyle w:val="Brdtext"/>
      </w:pPr>
      <w:r>
        <w:t>a</w:t>
      </w:r>
      <w:r w:rsidRPr="00E66382">
        <w:t xml:space="preserve">) Vad säger litteraturen om </w:t>
      </w:r>
      <w:r>
        <w:t xml:space="preserve">värdet av </w:t>
      </w:r>
      <w:r w:rsidRPr="00E66382">
        <w:t xml:space="preserve">per rectum </w:t>
      </w:r>
      <w:r>
        <w:t>vid utredning av patienter med buksmärta</w:t>
      </w:r>
      <w:r w:rsidRPr="00E66382">
        <w:t>? (</w:t>
      </w:r>
      <w:hyperlink r:id="rId109" w:history="1">
        <w:r w:rsidRPr="00382284">
          <w:rPr>
            <w:rStyle w:val="Hyperlnk"/>
          </w:rPr>
          <w:t>Kessler 2012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Kessler&lt;/Author&gt;&lt;Year&gt;2012&lt;/Year&gt;&lt;RecNum&gt;970&lt;/RecNum&gt;&lt;DisplayText&gt;[51]&lt;/DisplayText&gt;&lt;record&gt;&lt;rec-number&gt;970&lt;/rec-number&gt;&lt;foreign-keys&gt;&lt;key app="EN" db-id="5rd9tv29z5xd0revrw5xdxzy5w5zpd9tvz55" timestamp="0"&gt;970&lt;/key&gt;&lt;/foreign-keys&gt;&lt;ref-type name="Journal Article"&gt;17&lt;/ref-type&gt;&lt;contributors&gt;&lt;authors&gt;&lt;author&gt;Kessler, C.&lt;/author&gt;&lt;author&gt;Bauer, S. J.&lt;/author&gt;&lt;/authors&gt;&lt;/contributors&gt;&lt;auth-address&gt;Department of Emergency Medicine, Jesse Brown VA Medical Center, Chicago, Illinois 60612, USA.&lt;/auth-address&gt;&lt;titles&gt;&lt;title&gt;Utility of the digital rectal examination in the emergency department: a review&lt;/title&gt;&lt;secondary-title&gt;J Emerg Med&lt;/secondary-title&gt;&lt;alt-title&gt;The Journal of emergency medicine&lt;/alt-title&gt;&lt;/titles&gt;&lt;periodical&gt;&lt;full-title&gt;J Emerg Med&lt;/full-title&gt;&lt;abbr-1&gt;The Journal of emergency medicine&lt;/abbr-1&gt;&lt;/periodical&gt;&lt;alt-periodical&gt;&lt;full-title&gt;J Emerg Med&lt;/full-title&gt;&lt;abbr-1&gt;The Journal of emergency medicine&lt;/abbr-1&gt;&lt;/alt-periodical&gt;&lt;pages&gt;1196-204&lt;/pages&gt;&lt;volume&gt;43&lt;/volume&gt;&lt;number&gt;6&lt;/number&gt;&lt;edition&gt;2012/08/14&lt;/edition&gt;&lt;keywords&gt;&lt;keyword&gt;Abdominal Pain/etiology&lt;/keyword&gt;&lt;keyword&gt;Anal Canal/physiopathology&lt;/keyword&gt;&lt;keyword&gt;Appendicitis/diagnosis&lt;/keyword&gt;&lt;keyword&gt;*Digital Rectal Examination&lt;/keyword&gt;&lt;keyword&gt;*Emergency Service, Hospital&lt;/keyword&gt;&lt;keyword&gt;False Positive Reactions&lt;/keyword&gt;&lt;keyword&gt;Humans&lt;/keyword&gt;&lt;keyword&gt;Occult Blood&lt;/keyword&gt;&lt;/keywords&gt;&lt;dates&gt;&lt;year&gt;2012&lt;/year&gt;&lt;pub-dates&gt;&lt;date&gt;Dec&lt;/date&gt;&lt;/pub-dates&gt;&lt;/dates&gt;&lt;isbn&gt;0736-4679 (Print)&amp;#xD;0736-4679 (Linking)&lt;/isbn&gt;&lt;accession-num&gt;22883714&lt;/accession-num&gt;&lt;work-type&gt;Review&lt;/work-type&gt;&lt;urls&gt;&lt;related-urls&gt;&lt;url&gt;http://www.ncbi.nlm.nih.gov/pubmed/22883714&lt;/url&gt;&lt;/related-urls&gt;&lt;/urls&gt;&lt;electronic-resource-num&gt;10.1016/j.jemermed.2012.06.015&lt;/electronic-resource-num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1]</w:t>
      </w:r>
      <w:r w:rsidR="00722C04">
        <w:fldChar w:fldCharType="end"/>
      </w:r>
      <w:r w:rsidR="00721BC9">
        <w:t xml:space="preserve"> Abstract;</w:t>
      </w:r>
      <w:r>
        <w:t xml:space="preserve"> </w:t>
      </w:r>
      <w:hyperlink r:id="rId110" w:history="1">
        <w:r w:rsidRPr="00D12C84">
          <w:rPr>
            <w:rStyle w:val="Hyperlnk"/>
          </w:rPr>
          <w:t>Khoshnood 2014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Khoshnood&lt;/Author&gt;&lt;Year&gt;2014&lt;/Year&gt;&lt;RecNum&gt;2401&lt;/RecNum&gt;&lt;DisplayText&gt;[52]&lt;/DisplayText&gt;&lt;record&gt;&lt;rec-number&gt;2401&lt;/rec-number&gt;&lt;foreign-keys&gt;&lt;key app="EN" db-id="5rd9tv29z5xd0revrw5xdxzy5w5zpd9tvz55" timestamp="1523861445"&gt;2401&lt;/key&gt;&lt;/foreign-keys&gt;&lt;ref-type name="Journal Article"&gt;17&lt;/ref-type&gt;&lt;contributors&gt;&lt;authors&gt;&lt;author&gt;Khoshnood, A.&lt;/author&gt;&lt;author&gt;Ekelund, U.&lt;/author&gt;&lt;/authors&gt;&lt;/contributors&gt;&lt;auth-address&gt;Skanes universitetssjukhus, Lund. ardavan.khoshnood@skane.se&amp;#xD;Skanes universitetssjukhus, Lund.&lt;/auth-address&gt;&lt;titles&gt;&lt;title&gt;[Routine rectal palpation in acute abdomen has no proven value. A review of the literature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89-90&lt;/pages&gt;&lt;volume&gt;111&lt;/volume&gt;&lt;number&gt;3-4&lt;/number&gt;&lt;edition&gt;2014/02/21&lt;/edition&gt;&lt;keywords&gt;&lt;keyword&gt;Abdomen, Acute/*diagnosis&lt;/keyword&gt;&lt;keyword&gt;Adult&lt;/keyword&gt;&lt;keyword&gt;*Digital Rectal Examination&lt;/keyword&gt;&lt;keyword&gt;Evidence-Based Medicine&lt;/keyword&gt;&lt;keyword&gt;Humans&lt;/keyword&gt;&lt;keyword&gt;Sensitivity and Specificity&lt;/keyword&gt;&lt;/keywords&gt;&lt;dates&gt;&lt;year&gt;2014&lt;/year&gt;&lt;pub-dates&gt;&lt;date&gt;Jan 15-28&lt;/date&gt;&lt;/pub-dates&gt;&lt;/dates&gt;&lt;orig-pub&gt;Rutinmassig rektalpalpation vid akut buk har inget visat varde. En genomgang av litteraturen.&lt;/orig-pub&gt;&lt;isbn&gt;0023-7205 (Print)&amp;#xD;0023-7205&lt;/isbn&gt;&lt;accession-num&gt;24552011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2]</w:t>
      </w:r>
      <w:r w:rsidR="00722C04">
        <w:fldChar w:fldCharType="end"/>
      </w:r>
      <w:r w:rsidRPr="00E66382">
        <w:t>)</w:t>
      </w:r>
    </w:p>
    <w:p w14:paraId="52CAD748" w14:textId="77777777" w:rsidR="00387870" w:rsidRPr="00E66382" w:rsidRDefault="00387870" w:rsidP="00E66382">
      <w:pPr>
        <w:pStyle w:val="Brdtext"/>
      </w:pPr>
    </w:p>
    <w:p w14:paraId="4AB1B4F4" w14:textId="77777777" w:rsidR="00387870" w:rsidRPr="00E66382" w:rsidRDefault="00387870" w:rsidP="00E66382">
      <w:pPr>
        <w:pStyle w:val="Brdtext"/>
      </w:pPr>
    </w:p>
    <w:p w14:paraId="1E77DFA4" w14:textId="77777777" w:rsidR="00387870" w:rsidRPr="00E66382" w:rsidRDefault="00387870" w:rsidP="00E66382">
      <w:pPr>
        <w:pStyle w:val="Brdtext"/>
      </w:pPr>
    </w:p>
    <w:p w14:paraId="77CB58BD" w14:textId="77777777" w:rsidR="00387870" w:rsidRPr="00E66382" w:rsidRDefault="00387870" w:rsidP="00E66382">
      <w:pPr>
        <w:pStyle w:val="Brdtext"/>
      </w:pPr>
    </w:p>
    <w:p w14:paraId="4F183369" w14:textId="1E3208B2" w:rsidR="00387870" w:rsidRPr="00E66382" w:rsidRDefault="00387870" w:rsidP="00E66382">
      <w:pPr>
        <w:pStyle w:val="Brdtext"/>
      </w:pPr>
      <w:r w:rsidRPr="00E66382">
        <w:t>b) Varför bör man undersöka pungen hos män &lt; 25 årsålder med buksmärta? (</w:t>
      </w:r>
      <w:hyperlink r:id="rId111" w:history="1">
        <w:r w:rsidR="00256931" w:rsidRPr="004972BB">
          <w:rPr>
            <w:rStyle w:val="Hyperlnk"/>
          </w:rPr>
          <w:t>Fridén 2013</w:t>
        </w:r>
      </w:hyperlink>
      <w:r w:rsidR="004972BB">
        <w:t xml:space="preserve"> </w:t>
      </w:r>
      <w:r w:rsidR="00722C04">
        <w:fldChar w:fldCharType="begin"/>
      </w:r>
      <w:r w:rsidR="0099241F">
        <w:instrText xml:space="preserve"> ADDIN EN.CITE &lt;EndNote&gt;&lt;Cite&gt;&lt;Author&gt;Friden&lt;/Author&gt;&lt;Year&gt;2013&lt;/Year&gt;&lt;RecNum&gt;2719&lt;/RecNum&gt;&lt;DisplayText&gt;[53]&lt;/DisplayText&gt;&lt;record&gt;&lt;rec-number&gt;2719&lt;/rec-number&gt;&lt;foreign-keys&gt;&lt;key app="EN" db-id="5rd9tv29z5xd0revrw5xdxzy5w5zpd9tvz55" timestamp="1567957765"&gt;2719&lt;/key&gt;&lt;/foreign-keys&gt;&lt;ref-type name="Journal Article"&gt;17&lt;/ref-type&gt;&lt;contributors&gt;&lt;authors&gt;&lt;author&gt;Friden, T.&lt;/author&gt;&lt;author&gt;Andren-Sandberg, A.&lt;/author&gt;&lt;/authors&gt;&lt;/contributors&gt;&lt;auth-address&gt;ake.andren-sandberg@karolinska.se&lt;/auth-address&gt;&lt;titles&gt;&lt;title&gt;[Testis torsion--still a problem, despite known risks. Review of events reported to the Swedish National Board of Health and Welfare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1605-7&lt;/pages&gt;&lt;volume&gt;110&lt;/volume&gt;&lt;number&gt;37&lt;/number&gt;&lt;edition&gt;2013/10/30&lt;/edition&gt;&lt;keywords&gt;&lt;keyword&gt;Adolescent&lt;/keyword&gt;&lt;keyword&gt;Adult&lt;/keyword&gt;&lt;keyword&gt;*Diagnostic Errors&lt;/keyword&gt;&lt;keyword&gt;Humans&lt;/keyword&gt;&lt;keyword&gt;Infant&lt;/keyword&gt;&lt;keyword&gt;Male&lt;/keyword&gt;&lt;keyword&gt;Pain/etiology&lt;/keyword&gt;&lt;keyword&gt;Risk Factors&lt;/keyword&gt;&lt;keyword&gt;Spermatic Cord Torsion/complications/*diagnosis&lt;/keyword&gt;&lt;keyword&gt;Sweden&lt;/keyword&gt;&lt;keyword&gt;Young Adult&lt;/keyword&gt;&lt;/keywords&gt;&lt;dates&gt;&lt;year&gt;2013&lt;/year&gt;&lt;pub-dates&gt;&lt;date&gt;Sep 11-17&lt;/date&gt;&lt;/pub-dates&gt;&lt;/dates&gt;&lt;orig-pub&gt;Testistorsion - fortfarande ett problem trots valkanda risker Granskning av handelser anmalda till socialstyrelsen.&lt;/orig-pub&gt;&lt;isbn&gt;0023-7205 (Print)&amp;#xD;0023-7205&lt;/isbn&gt;&lt;accession-num&gt;24163933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3]</w:t>
      </w:r>
      <w:r w:rsidR="00722C04">
        <w:fldChar w:fldCharType="end"/>
      </w:r>
      <w:r w:rsidR="006B073C">
        <w:t xml:space="preserve"> </w:t>
      </w:r>
      <w:r w:rsidR="004972BB">
        <w:t>Sista paragraf)</w:t>
      </w:r>
      <w:r w:rsidR="00256931">
        <w:t xml:space="preserve"> </w:t>
      </w:r>
    </w:p>
    <w:p w14:paraId="6E791A95" w14:textId="77777777" w:rsidR="00387870" w:rsidRPr="00E66382" w:rsidRDefault="00387870" w:rsidP="00E66382">
      <w:pPr>
        <w:pStyle w:val="Brdtext"/>
      </w:pPr>
    </w:p>
    <w:p w14:paraId="36FDC55C" w14:textId="77777777" w:rsidR="00387870" w:rsidRPr="00E66382" w:rsidRDefault="00387870" w:rsidP="00E66382">
      <w:pPr>
        <w:pStyle w:val="Brdtext"/>
      </w:pPr>
    </w:p>
    <w:p w14:paraId="40891E62" w14:textId="77777777" w:rsidR="00387870" w:rsidRPr="00E66382" w:rsidRDefault="00387870" w:rsidP="00E66382">
      <w:pPr>
        <w:pStyle w:val="Brdtext"/>
      </w:pPr>
    </w:p>
    <w:p w14:paraId="3DDD1DB4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 w:eastAsia="ja-JP"/>
        </w:rPr>
      </w:pPr>
    </w:p>
    <w:p w14:paraId="66C946A6" w14:textId="77777777" w:rsidR="00387870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 w:eastAsia="ja-JP"/>
        </w:rPr>
      </w:pPr>
    </w:p>
    <w:p w14:paraId="52A83A5A" w14:textId="77777777" w:rsidR="00387870" w:rsidRPr="00341E36" w:rsidRDefault="00387870" w:rsidP="00387870">
      <w:pPr>
        <w:tabs>
          <w:tab w:val="left" w:pos="2835"/>
        </w:tabs>
        <w:rPr>
          <w:rFonts w:ascii="Times" w:hAnsi="Times"/>
          <w:b/>
          <w:sz w:val="24"/>
          <w:lang w:val="sv-SE" w:eastAsia="ja-JP"/>
        </w:rPr>
      </w:pPr>
    </w:p>
    <w:p w14:paraId="1AD365B1" w14:textId="77777777" w:rsidR="00387870" w:rsidRPr="00F02F76" w:rsidRDefault="00387870" w:rsidP="00387870">
      <w:pPr>
        <w:pStyle w:val="Rubrik2"/>
        <w:rPr>
          <w:lang w:val="sv-SE" w:eastAsia="ja-JP"/>
        </w:rPr>
      </w:pPr>
    </w:p>
    <w:p w14:paraId="3AF0E65B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bookmarkStart w:id="919" w:name="OLE_LINK19"/>
      <w:bookmarkStart w:id="920" w:name="OLE_LINK20"/>
    </w:p>
    <w:bookmarkEnd w:id="919"/>
    <w:bookmarkEnd w:id="920"/>
    <w:p w14:paraId="46C20D98" w14:textId="77777777" w:rsidR="00387870" w:rsidRPr="00501DF7" w:rsidRDefault="00387870" w:rsidP="00387870">
      <w:pPr>
        <w:pStyle w:val="Rubrik2"/>
        <w:rPr>
          <w:lang w:val="sv-SE" w:eastAsia="ja-JP"/>
        </w:rPr>
      </w:pPr>
    </w:p>
    <w:p w14:paraId="1D906693" w14:textId="686B892D" w:rsidR="00387870" w:rsidRDefault="00387870" w:rsidP="00387870">
      <w:pPr>
        <w:pStyle w:val="Rubrik1"/>
        <w:rPr>
          <w:lang w:val="sv-SE" w:eastAsia="ja-JP"/>
        </w:rPr>
      </w:pPr>
      <w:bookmarkStart w:id="921" w:name="_Toc235928328"/>
      <w:bookmarkStart w:id="922" w:name="_Toc235928388"/>
      <w:bookmarkStart w:id="923" w:name="_Toc235928473"/>
      <w:bookmarkStart w:id="924" w:name="_Toc235928536"/>
      <w:bookmarkStart w:id="925" w:name="_Toc244055623"/>
      <w:bookmarkStart w:id="926" w:name="_Toc244060411"/>
      <w:bookmarkStart w:id="927" w:name="_Toc245046924"/>
      <w:bookmarkStart w:id="928" w:name="_Toc245090828"/>
      <w:bookmarkStart w:id="929" w:name="_Toc245094494"/>
      <w:bookmarkStart w:id="930" w:name="_Toc245131918"/>
      <w:bookmarkStart w:id="931" w:name="_Toc245191850"/>
      <w:bookmarkStart w:id="932" w:name="_Toc245203333"/>
      <w:bookmarkStart w:id="933" w:name="_Toc245203544"/>
      <w:bookmarkStart w:id="934" w:name="_Toc245214491"/>
      <w:bookmarkStart w:id="935" w:name="_Toc245219255"/>
      <w:bookmarkStart w:id="936" w:name="_Toc245219302"/>
      <w:bookmarkStart w:id="937" w:name="_Toc245284826"/>
      <w:r>
        <w:rPr>
          <w:lang w:val="sv-SE" w:eastAsia="ja-JP"/>
        </w:rPr>
        <w:br w:type="page"/>
      </w:r>
      <w:bookmarkStart w:id="938" w:name="_Toc245312184"/>
      <w:bookmarkStart w:id="939" w:name="_Toc245312445"/>
      <w:bookmarkStart w:id="940" w:name="_Toc245312574"/>
      <w:bookmarkStart w:id="941" w:name="_Toc245312725"/>
      <w:bookmarkStart w:id="942" w:name="_Toc245313100"/>
      <w:bookmarkStart w:id="943" w:name="_Toc245485484"/>
      <w:bookmarkStart w:id="944" w:name="_Toc245647629"/>
      <w:bookmarkStart w:id="945" w:name="_Toc383850868"/>
      <w:bookmarkStart w:id="946" w:name="_Toc383858258"/>
      <w:bookmarkStart w:id="947" w:name="_Toc384463580"/>
      <w:bookmarkStart w:id="948" w:name="_Toc384463758"/>
      <w:bookmarkStart w:id="949" w:name="_Toc384463866"/>
      <w:bookmarkStart w:id="950" w:name="_Toc384563577"/>
      <w:bookmarkStart w:id="951" w:name="_Toc384728621"/>
      <w:bookmarkStart w:id="952" w:name="_Toc384731268"/>
      <w:bookmarkStart w:id="953" w:name="_Toc384732244"/>
      <w:bookmarkStart w:id="954" w:name="_Toc429570639"/>
      <w:bookmarkStart w:id="955" w:name="_Toc429570852"/>
      <w:bookmarkStart w:id="956" w:name="_Toc429581278"/>
      <w:bookmarkStart w:id="957" w:name="_Toc429581336"/>
      <w:bookmarkStart w:id="958" w:name="_Toc429582575"/>
      <w:bookmarkStart w:id="959" w:name="_Toc429585164"/>
      <w:bookmarkStart w:id="960" w:name="_Toc429586129"/>
      <w:r w:rsidR="00731B26">
        <w:rPr>
          <w:lang w:val="sv-SE" w:eastAsia="ja-JP"/>
        </w:rPr>
        <w:t>V</w:t>
      </w:r>
      <w:r>
        <w:rPr>
          <w:lang w:val="sv-SE" w:eastAsia="ja-JP"/>
        </w:rPr>
        <w:t>I:  SPECIFIKA TILLSTÅND</w:t>
      </w:r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</w:p>
    <w:p w14:paraId="47BBCD86" w14:textId="77777777" w:rsidR="00387870" w:rsidRDefault="00387870" w:rsidP="00387870">
      <w:pPr>
        <w:pStyle w:val="Rubrik2"/>
        <w:rPr>
          <w:lang w:val="sv-SE" w:eastAsia="ja-JP"/>
        </w:rPr>
      </w:pPr>
      <w:bookmarkStart w:id="961" w:name="_Toc245312185"/>
      <w:bookmarkStart w:id="962" w:name="_Toc245312446"/>
      <w:bookmarkStart w:id="963" w:name="_Toc245312575"/>
      <w:bookmarkStart w:id="964" w:name="_Toc245312726"/>
      <w:bookmarkStart w:id="965" w:name="_Toc245313101"/>
      <w:bookmarkStart w:id="966" w:name="_Toc245485485"/>
      <w:bookmarkStart w:id="967" w:name="_Toc245647630"/>
      <w:bookmarkStart w:id="968" w:name="_Toc383850869"/>
      <w:bookmarkStart w:id="969" w:name="_Toc383858259"/>
      <w:bookmarkStart w:id="970" w:name="_Toc384463581"/>
      <w:bookmarkStart w:id="971" w:name="_Toc384463759"/>
      <w:bookmarkStart w:id="972" w:name="_Toc384463867"/>
      <w:bookmarkStart w:id="973" w:name="_Toc384563578"/>
      <w:bookmarkStart w:id="974" w:name="_Toc384728622"/>
      <w:bookmarkStart w:id="975" w:name="_Toc384731269"/>
      <w:bookmarkStart w:id="976" w:name="_Toc384732245"/>
      <w:bookmarkStart w:id="977" w:name="_Toc429570640"/>
      <w:bookmarkStart w:id="978" w:name="_Toc429570853"/>
      <w:bookmarkStart w:id="979" w:name="_Toc429581279"/>
      <w:bookmarkStart w:id="980" w:name="_Toc429581337"/>
      <w:bookmarkStart w:id="981" w:name="_Toc429582576"/>
      <w:bookmarkStart w:id="982" w:name="_Toc429585165"/>
      <w:bookmarkStart w:id="983" w:name="_Toc429586130"/>
      <w:r w:rsidRPr="00341E36">
        <w:rPr>
          <w:lang w:val="sv-SE" w:eastAsia="ja-JP"/>
        </w:rPr>
        <w:t>1-</w:t>
      </w:r>
      <w:r>
        <w:rPr>
          <w:lang w:val="sv-SE" w:eastAsia="ja-JP"/>
        </w:rPr>
        <w:t>Akut appendicit</w:t>
      </w:r>
      <w:bookmarkEnd w:id="961"/>
      <w:bookmarkEnd w:id="962"/>
      <w:bookmarkEnd w:id="963"/>
      <w:bookmarkEnd w:id="964"/>
      <w:bookmarkEnd w:id="965"/>
      <w:bookmarkEnd w:id="966"/>
      <w:bookmarkEnd w:id="967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</w:p>
    <w:p w14:paraId="0AC86965" w14:textId="2ECF9543" w:rsidR="00387870" w:rsidRDefault="00387870" w:rsidP="00387870">
      <w:pPr>
        <w:tabs>
          <w:tab w:val="left" w:pos="720"/>
        </w:tabs>
        <w:rPr>
          <w:rFonts w:ascii="Times" w:hAnsi="Times"/>
          <w:sz w:val="24"/>
          <w:lang w:val="sv-SE"/>
        </w:rPr>
      </w:pPr>
      <w:r>
        <w:rPr>
          <w:rFonts w:ascii="Times" w:hAnsi="Times"/>
          <w:sz w:val="24"/>
          <w:lang w:val="sv-SE"/>
        </w:rPr>
        <w:t>a) Du misstänker akut appendicit utifrån anamnesen.  Patienten har Vita &lt; 10 och CRP &lt; 8.  Vad har denna kombination för LR för akut appendicit? (</w:t>
      </w:r>
      <w:hyperlink r:id="rId112" w:history="1">
        <w:r w:rsidRPr="00AF0D23">
          <w:rPr>
            <w:rStyle w:val="Hyperlnk"/>
            <w:rFonts w:ascii="Times" w:hAnsi="Times"/>
            <w:sz w:val="24"/>
            <w:lang w:val="sv-SE"/>
          </w:rPr>
          <w:t>Andersson 2004</w:t>
        </w:r>
      </w:hyperlink>
      <w:r>
        <w:rPr>
          <w:rFonts w:ascii="Times" w:hAnsi="Times"/>
          <w:sz w:val="24"/>
          <w:lang w:val="sv-SE"/>
        </w:rPr>
        <w:t xml:space="preserve"> </w:t>
      </w:r>
      <w:r w:rsidR="00722C04">
        <w:rPr>
          <w:rFonts w:ascii="Times" w:hAnsi="Times"/>
          <w:sz w:val="24"/>
          <w:lang w:val="sv-SE"/>
        </w:rPr>
        <w:fldChar w:fldCharType="begin"/>
      </w:r>
      <w:r w:rsidR="0099241F">
        <w:rPr>
          <w:rFonts w:ascii="Times" w:hAnsi="Times"/>
          <w:sz w:val="24"/>
          <w:lang w:val="sv-SE"/>
        </w:rPr>
        <w:instrText xml:space="preserve"> ADDIN EN.CITE &lt;EndNote&gt;&lt;Cite&gt;&lt;Author&gt;Andersson&lt;/Author&gt;&lt;Year&gt;2004&lt;/Year&gt;&lt;RecNum&gt;549&lt;/RecNum&gt;&lt;DisplayText&gt;[54]&lt;/DisplayText&gt;&lt;record&gt;&lt;rec-number&gt;549&lt;/rec-number&gt;&lt;foreign-keys&gt;&lt;key app="EN" db-id="5rd9tv29z5xd0revrw5xdxzy5w5zpd9tvz55" timestamp="0"&gt;549&lt;/key&gt;&lt;/foreign-keys&gt;&lt;ref-type name="Journal Article"&gt;17&lt;/ref-type&gt;&lt;contributors&gt;&lt;authors&gt;&lt;author&gt;Andersson, R. E.&lt;/author&gt;&lt;/authors&gt;&lt;/contributors&gt;&lt;auth-address&gt;Department of Surgery, County Hospital Ryhov, SE-551 85 Jonkoping, Sweden. roland.andersson@ltjkpg.se&lt;/auth-address&gt;&lt;titles&gt;&lt;title&gt;Meta-analysis of the clinical and laboratory diagnosis of appendicitis&lt;/title&gt;&lt;secondary-title&gt;Br J Surg&lt;/secondary-title&gt;&lt;alt-title&gt;The British journal of surgery&lt;/alt-title&gt;&lt;/titles&gt;&lt;periodical&gt;&lt;full-title&gt;Br J Surg&lt;/full-title&gt;&lt;abbr-1&gt;The British journal of surgery&lt;/abbr-1&gt;&lt;/periodical&gt;&lt;alt-periodical&gt;&lt;full-title&gt;Br J Surg&lt;/full-title&gt;&lt;abbr-1&gt;The British journal of surgery&lt;/abbr-1&gt;&lt;/alt-periodical&gt;&lt;pages&gt;28-37&lt;/pages&gt;&lt;volume&gt;91&lt;/volume&gt;&lt;number&gt;1&lt;/number&gt;&lt;edition&gt;2004/01/13&lt;/edition&gt;&lt;keywords&gt;&lt;keyword&gt;Appendicitis/*diagnosis&lt;/keyword&gt;&lt;keyword&gt;Clinical Laboratory Techniques/*standards&lt;/keyword&gt;&lt;keyword&gt;Humans&lt;/keyword&gt;&lt;keyword&gt;Predictive Value of Tests&lt;/keyword&gt;&lt;keyword&gt;Sensitivity and Specificity&lt;/keyword&gt;&lt;/keywords&gt;&lt;dates&gt;&lt;year&gt;2004&lt;/year&gt;&lt;pub-dates&gt;&lt;date&gt;Jan&lt;/date&gt;&lt;/pub-dates&gt;&lt;/dates&gt;&lt;isbn&gt;0007-1323 (Print)&amp;#xD;0007-1323 (Linking)&lt;/isbn&gt;&lt;accession-num&gt;14716790&lt;/accession-num&gt;&lt;work-type&gt;Meta-Analysis&amp;#xD;Research Support, Non-U.S. Gov&amp;apos;t&amp;#xD;Review&lt;/work-type&gt;&lt;urls&gt;&lt;related-urls&gt;&lt;url&gt;http://www.ncbi.nlm.nih.gov/pubmed/14716790&lt;/url&gt;&lt;url&gt;http://onlinelibrary.wiley.com/store/10.1002/bjs.4464/asset/4464_ftp.pdf?v=1&amp;amp;t=igtenhzh&amp;amp;s=a7b710f62d5c5112e69d55432170749e5591129f&lt;/url&gt;&lt;/related-urls&gt;&lt;/urls&gt;&lt;electronic-resource-num&gt;10.1002/bjs.4464&lt;/electronic-resource-num&gt;&lt;language&gt;eng&lt;/language&gt;&lt;/record&gt;&lt;/Cite&gt;&lt;/EndNote&gt;</w:instrText>
      </w:r>
      <w:r w:rsidR="00722C04">
        <w:rPr>
          <w:rFonts w:ascii="Times" w:hAnsi="Times"/>
          <w:sz w:val="24"/>
          <w:lang w:val="sv-SE"/>
        </w:rPr>
        <w:fldChar w:fldCharType="separate"/>
      </w:r>
      <w:r w:rsidR="0099241F">
        <w:rPr>
          <w:rFonts w:ascii="Times" w:hAnsi="Times"/>
          <w:noProof/>
          <w:sz w:val="24"/>
          <w:lang w:val="sv-SE"/>
        </w:rPr>
        <w:t>[54]</w:t>
      </w:r>
      <w:r w:rsidR="00722C04">
        <w:rPr>
          <w:rFonts w:ascii="Times" w:hAnsi="Times"/>
          <w:sz w:val="24"/>
          <w:lang w:val="sv-SE"/>
        </w:rPr>
        <w:fldChar w:fldCharType="end"/>
      </w:r>
      <w:r w:rsidR="00DC2961">
        <w:rPr>
          <w:rFonts w:ascii="Times" w:hAnsi="Times"/>
          <w:sz w:val="24"/>
          <w:lang w:val="sv-SE"/>
        </w:rPr>
        <w:t xml:space="preserve"> </w:t>
      </w:r>
      <w:r>
        <w:rPr>
          <w:rFonts w:ascii="Times" w:hAnsi="Times"/>
          <w:sz w:val="24"/>
          <w:lang w:val="sv-SE"/>
        </w:rPr>
        <w:t>s34 första rad i Table 5)</w:t>
      </w:r>
    </w:p>
    <w:p w14:paraId="458007C1" w14:textId="77777777" w:rsidR="00387870" w:rsidRDefault="00387870" w:rsidP="00387870">
      <w:pPr>
        <w:pStyle w:val="Brdtext"/>
      </w:pPr>
    </w:p>
    <w:p w14:paraId="5BB65C91" w14:textId="77777777" w:rsidR="00387870" w:rsidRDefault="00387870" w:rsidP="00387870">
      <w:pPr>
        <w:pStyle w:val="Brdtext"/>
      </w:pPr>
    </w:p>
    <w:p w14:paraId="7E09FE43" w14:textId="77777777" w:rsidR="00387870" w:rsidRDefault="00387870" w:rsidP="00387870">
      <w:pPr>
        <w:pStyle w:val="Brdtext"/>
      </w:pPr>
    </w:p>
    <w:p w14:paraId="3106DA02" w14:textId="77777777" w:rsidR="0003318E" w:rsidRDefault="0003318E" w:rsidP="00387870">
      <w:pPr>
        <w:pStyle w:val="Brdtext"/>
      </w:pPr>
    </w:p>
    <w:p w14:paraId="606C5D81" w14:textId="7369A323" w:rsidR="00387870" w:rsidRDefault="00387870" w:rsidP="00387870">
      <w:pPr>
        <w:pStyle w:val="Brdtext"/>
      </w:pPr>
      <w:r>
        <w:t>b) Vilka kriterier ingår i the AIR (Acute Inflammatory Response) score för akut appendicit? (</w:t>
      </w:r>
      <w:hyperlink r:id="rId113" w:history="1">
        <w:r w:rsidRPr="00AF0D23">
          <w:rPr>
            <w:rStyle w:val="Hyperlnk"/>
          </w:rPr>
          <w:t>Andersson 2008</w:t>
        </w:r>
      </w:hyperlink>
      <w:r w:rsidR="00E66382">
        <w:t xml:space="preserve"> </w:t>
      </w:r>
      <w:r w:rsidR="00722C04">
        <w:fldChar w:fldCharType="begin">
          <w:fldData xml:space="preserve">PEVuZE5vdGU+PENpdGU+PEF1dGhvcj5BbmRlcnNzb248L0F1dGhvcj48WWVhcj4yMDA4PC9ZZWFy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BbmRlcnNzb248L0F1dGhvcj48WWVhcj4yMDA4PC9ZZWFy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5]</w:t>
      </w:r>
      <w:r w:rsidR="00722C04">
        <w:fldChar w:fldCharType="end"/>
      </w:r>
      <w:r>
        <w:t xml:space="preserve"> s1848 Table 7)  Vilken handläggning rekommenderas beroende på scoren?</w:t>
      </w:r>
    </w:p>
    <w:p w14:paraId="384BFFCC" w14:textId="77777777" w:rsidR="00387870" w:rsidRDefault="00387870" w:rsidP="00387870">
      <w:pPr>
        <w:pStyle w:val="Brdtext"/>
      </w:pPr>
    </w:p>
    <w:p w14:paraId="56A0F818" w14:textId="77777777" w:rsidR="00387870" w:rsidRDefault="00387870" w:rsidP="00387870">
      <w:pPr>
        <w:pStyle w:val="Brdtext"/>
      </w:pPr>
    </w:p>
    <w:p w14:paraId="785A9964" w14:textId="77777777" w:rsidR="00387870" w:rsidRDefault="00387870" w:rsidP="00387870">
      <w:pPr>
        <w:pStyle w:val="Brdtext"/>
      </w:pPr>
    </w:p>
    <w:p w14:paraId="46BB8804" w14:textId="77777777" w:rsidR="00387870" w:rsidRDefault="00387870" w:rsidP="00387870">
      <w:pPr>
        <w:pStyle w:val="Brdtext"/>
      </w:pPr>
    </w:p>
    <w:p w14:paraId="235DD081" w14:textId="3429F5E4" w:rsidR="00387870" w:rsidRDefault="00387870" w:rsidP="00387870">
      <w:pPr>
        <w:pStyle w:val="Brdtext"/>
      </w:pPr>
      <w:r>
        <w:t>c) Vilka kriterier ingår i the PAS (Pediatric Appendicitis Score)? (</w:t>
      </w:r>
      <w:hyperlink r:id="rId114" w:history="1">
        <w:r w:rsidRPr="00066C42">
          <w:rPr>
            <w:rStyle w:val="Hyperlnk"/>
          </w:rPr>
          <w:t>Goldman 2008</w:t>
        </w:r>
      </w:hyperlink>
      <w:r w:rsidR="00CA1BE0">
        <w:t xml:space="preserve"> </w:t>
      </w:r>
      <w:r w:rsidR="00722C04">
        <w:fldChar w:fldCharType="begin">
          <w:fldData xml:space="preserve">PEVuZE5vdGU+PENpdGU+PEF1dGhvcj5Hb2xkbWFuPC9BdXRob3I+PFllYXI+MjAwODwvWWVhcj48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Hb2xkbWFuPC9BdXRob3I+PFllYXI+MjAwODwvWWVhcj48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6]</w:t>
      </w:r>
      <w:r w:rsidR="00722C04">
        <w:fldChar w:fldCharType="end"/>
      </w:r>
      <w:r>
        <w:t xml:space="preserve"> s279)  Vilken handläggning rekommenderas beroende på scoren? (s281)</w:t>
      </w:r>
    </w:p>
    <w:p w14:paraId="6114B08A" w14:textId="77777777" w:rsidR="00387870" w:rsidRDefault="00387870" w:rsidP="00387870">
      <w:pPr>
        <w:pStyle w:val="Brdtext"/>
      </w:pPr>
    </w:p>
    <w:p w14:paraId="71C58981" w14:textId="77777777" w:rsidR="00387870" w:rsidRPr="00431A4A" w:rsidRDefault="00387870" w:rsidP="00387870">
      <w:pPr>
        <w:pStyle w:val="Brdtext"/>
      </w:pPr>
    </w:p>
    <w:p w14:paraId="4238FEDE" w14:textId="77777777" w:rsidR="00387870" w:rsidRPr="00F02F76" w:rsidRDefault="00387870" w:rsidP="00387870">
      <w:pPr>
        <w:pStyle w:val="Rubrik2"/>
        <w:rPr>
          <w:lang w:val="sv-SE" w:eastAsia="ja-JP"/>
        </w:rPr>
      </w:pPr>
    </w:p>
    <w:p w14:paraId="1F965ECC" w14:textId="77777777" w:rsidR="00387870" w:rsidRDefault="00387870" w:rsidP="00387870">
      <w:pPr>
        <w:pStyle w:val="Brdtext"/>
      </w:pPr>
    </w:p>
    <w:p w14:paraId="66BF6AE9" w14:textId="77777777" w:rsidR="00387870" w:rsidRDefault="00387870" w:rsidP="00387870">
      <w:pPr>
        <w:pStyle w:val="Rubrik2"/>
      </w:pPr>
      <w:bookmarkStart w:id="984" w:name="_Toc245312186"/>
      <w:bookmarkStart w:id="985" w:name="_Toc245312447"/>
      <w:bookmarkStart w:id="986" w:name="_Toc245312576"/>
      <w:bookmarkStart w:id="987" w:name="_Toc245312727"/>
      <w:bookmarkStart w:id="988" w:name="_Toc245313102"/>
      <w:bookmarkStart w:id="989" w:name="_Toc245485486"/>
      <w:bookmarkStart w:id="990" w:name="_Toc245647631"/>
    </w:p>
    <w:p w14:paraId="58754C54" w14:textId="77777777" w:rsidR="00387870" w:rsidRDefault="00387870" w:rsidP="00387870">
      <w:pPr>
        <w:pStyle w:val="Rubrik2"/>
      </w:pPr>
      <w:bookmarkStart w:id="991" w:name="_Toc383850870"/>
      <w:bookmarkStart w:id="992" w:name="_Toc383858260"/>
      <w:bookmarkStart w:id="993" w:name="_Toc384463582"/>
      <w:bookmarkStart w:id="994" w:name="_Toc384463760"/>
      <w:bookmarkStart w:id="995" w:name="_Toc384463868"/>
      <w:bookmarkStart w:id="996" w:name="_Toc384563579"/>
      <w:bookmarkStart w:id="997" w:name="_Toc384728623"/>
      <w:bookmarkStart w:id="998" w:name="_Toc384731270"/>
      <w:bookmarkStart w:id="999" w:name="_Toc384732246"/>
      <w:bookmarkStart w:id="1000" w:name="_Toc429570641"/>
      <w:bookmarkStart w:id="1001" w:name="_Toc429570854"/>
      <w:bookmarkStart w:id="1002" w:name="_Toc429581280"/>
      <w:bookmarkStart w:id="1003" w:name="_Toc429581338"/>
      <w:bookmarkStart w:id="1004" w:name="_Toc429582577"/>
      <w:bookmarkStart w:id="1005" w:name="_Toc429585166"/>
      <w:bookmarkStart w:id="1006" w:name="_Toc429586131"/>
      <w:r>
        <w:t>2-Akut kolecystit</w:t>
      </w:r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  <w:bookmarkEnd w:id="997"/>
      <w:bookmarkEnd w:id="998"/>
      <w:bookmarkEnd w:id="999"/>
      <w:bookmarkEnd w:id="1000"/>
      <w:bookmarkEnd w:id="1001"/>
      <w:bookmarkEnd w:id="1002"/>
      <w:bookmarkEnd w:id="1003"/>
      <w:bookmarkEnd w:id="1004"/>
      <w:bookmarkEnd w:id="1005"/>
      <w:bookmarkEnd w:id="1006"/>
    </w:p>
    <w:p w14:paraId="26FE0AA2" w14:textId="3BE4C45A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a) Fyll i följande tabell (</w:t>
      </w:r>
      <w:hyperlink r:id="rId115" w:history="1">
        <w:r w:rsidRPr="00594770">
          <w:rPr>
            <w:rStyle w:val="Hyperlnk"/>
            <w:rFonts w:ascii="Times" w:hAnsi="Times"/>
            <w:lang w:val="sv-SE" w:eastAsia="ja-JP"/>
          </w:rPr>
          <w:t>Trowbridge 2003</w:t>
        </w:r>
      </w:hyperlink>
      <w:r w:rsidR="00594770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Trowbridge&lt;/Author&gt;&lt;Year&gt;2003&lt;/Year&gt;&lt;RecNum&gt;557&lt;/RecNum&gt;&lt;DisplayText&gt;[57]&lt;/DisplayText&gt;&lt;record&gt;&lt;rec-number&gt;557&lt;/rec-number&gt;&lt;foreign-keys&gt;&lt;key app="EN" db-id="5rd9tv29z5xd0revrw5xdxzy5w5zpd9tvz55" timestamp="0"&gt;557&lt;/key&gt;&lt;/foreign-keys&gt;&lt;ref-type name="Journal Article"&gt;17&lt;/ref-type&gt;&lt;contributors&gt;&lt;authors&gt;&lt;author&gt;Trowbridge, R. L.&lt;/author&gt;&lt;author&gt;Rutkowski, N. K.&lt;/author&gt;&lt;author&gt;Shojania, K. G.&lt;/author&gt;&lt;/authors&gt;&lt;/contributors&gt;&lt;auth-address&gt;Department of Medicine, University of California, San Francisco 94143-0120 , USA.&lt;/auth-address&gt;&lt;titles&gt;&lt;title&gt;Does this patient have acute cholecystitis?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80-6&lt;/pages&gt;&lt;volume&gt;289&lt;/volume&gt;&lt;number&gt;1&lt;/number&gt;&lt;edition&gt;2002/12/31&lt;/edition&gt;&lt;keywords&gt;&lt;keyword&gt;Abdomen, Acute/*etiology/ultrasonography&lt;/keyword&gt;&lt;keyword&gt;Acute Disease&lt;/keyword&gt;&lt;keyword&gt;Cholecystitis/*diagnosis/ultrasonography&lt;/keyword&gt;&lt;keyword&gt;Diagnosis, Differential&lt;/keyword&gt;&lt;keyword&gt;Diagnostic Imaging&lt;/keyword&gt;&lt;keyword&gt;Humans&lt;/keyword&gt;&lt;keyword&gt;Physical Examination&lt;/keyword&gt;&lt;keyword&gt;Sensitivity and Specificity&lt;/keyword&gt;&lt;/keywords&gt;&lt;dates&gt;&lt;year&gt;2003&lt;/year&gt;&lt;pub-dates&gt;&lt;date&gt;Jan 1&lt;/date&gt;&lt;/pub-dates&gt;&lt;/dates&gt;&lt;isbn&gt;0098-7484 (Print)&amp;#xD;0098-7484 (Linking)&lt;/isbn&gt;&lt;accession-num&gt;12503981&lt;/accession-num&gt;&lt;work-type&gt;Research Support, Non-U.S. Gov&amp;apos;t&amp;#xD;Review&lt;/work-type&gt;&lt;urls&gt;&lt;related-urls&gt;&lt;url&gt;http://www.ncbi.nlm.nih.gov/pubmed/12503981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57]</w:t>
      </w:r>
      <w:r w:rsidR="00722C04">
        <w:rPr>
          <w:rFonts w:ascii="Times" w:hAnsi="Times"/>
          <w:lang w:val="sv-SE" w:eastAsia="ja-JP"/>
        </w:rPr>
        <w:fldChar w:fldCharType="end"/>
      </w:r>
      <w:r w:rsidRPr="00F02F76">
        <w:rPr>
          <w:rFonts w:ascii="Times" w:hAnsi="Times"/>
          <w:lang w:val="sv-SE" w:eastAsia="ja-JP"/>
        </w:rPr>
        <w:t xml:space="preserve"> Table 2).</w:t>
      </w:r>
    </w:p>
    <w:p w14:paraId="7AEAB3B4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tbl>
      <w:tblPr>
        <w:tblW w:w="0" w:type="auto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5882"/>
        <w:gridCol w:w="1843"/>
        <w:gridCol w:w="1843"/>
      </w:tblGrid>
      <w:tr w:rsidR="00387870" w:rsidRPr="00F02F76" w14:paraId="63D70A2F" w14:textId="77777777" w:rsidTr="005E00DC">
        <w:tc>
          <w:tcPr>
            <w:tcW w:w="5882" w:type="dxa"/>
            <w:shd w:val="clear" w:color="auto" w:fill="auto"/>
          </w:tcPr>
          <w:p w14:paraId="18FCEBD7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jc w:val="center"/>
              <w:rPr>
                <w:rFonts w:ascii="Times" w:hAnsi="Times"/>
                <w:caps/>
                <w:lang w:val="sv-SE" w:eastAsia="ja-JP" w:bidi="x-none"/>
              </w:rPr>
            </w:pPr>
            <w:r w:rsidRPr="00F02F76">
              <w:rPr>
                <w:rFonts w:ascii="Times" w:hAnsi="Times"/>
                <w:caps/>
                <w:lang w:val="sv-SE" w:eastAsia="ja-JP" w:bidi="x-none"/>
              </w:rPr>
              <w:t>Kriterier</w:t>
            </w:r>
          </w:p>
        </w:tc>
        <w:tc>
          <w:tcPr>
            <w:tcW w:w="1843" w:type="dxa"/>
            <w:shd w:val="clear" w:color="auto" w:fill="auto"/>
          </w:tcPr>
          <w:p w14:paraId="39F05CDD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jc w:val="center"/>
              <w:rPr>
                <w:rFonts w:ascii="Times" w:hAnsi="Times"/>
                <w:caps/>
                <w:lang w:val="sv-SE" w:eastAsia="ja-JP" w:bidi="x-none"/>
              </w:rPr>
            </w:pPr>
            <w:r w:rsidRPr="00F02F76">
              <w:rPr>
                <w:rFonts w:ascii="Times" w:hAnsi="Times"/>
                <w:caps/>
                <w:lang w:val="sv-SE" w:eastAsia="ja-JP" w:bidi="x-none"/>
              </w:rPr>
              <w:t>LR+</w:t>
            </w:r>
          </w:p>
        </w:tc>
        <w:tc>
          <w:tcPr>
            <w:tcW w:w="1843" w:type="dxa"/>
            <w:shd w:val="clear" w:color="auto" w:fill="auto"/>
          </w:tcPr>
          <w:p w14:paraId="5527683F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jc w:val="center"/>
              <w:rPr>
                <w:rFonts w:ascii="Times" w:hAnsi="Times"/>
                <w:caps/>
                <w:lang w:val="sv-SE" w:eastAsia="ja-JP" w:bidi="x-none"/>
              </w:rPr>
            </w:pPr>
            <w:r w:rsidRPr="00F02F76">
              <w:rPr>
                <w:rFonts w:ascii="Times" w:hAnsi="Times"/>
                <w:caps/>
                <w:lang w:val="sv-SE" w:eastAsia="ja-JP" w:bidi="x-none"/>
              </w:rPr>
              <w:t>LR-</w:t>
            </w:r>
          </w:p>
        </w:tc>
      </w:tr>
      <w:tr w:rsidR="00387870" w:rsidRPr="00F02F76" w14:paraId="5C13867C" w14:textId="77777777" w:rsidTr="005E00DC">
        <w:trPr>
          <w:trHeight w:val="640"/>
        </w:trPr>
        <w:tc>
          <w:tcPr>
            <w:tcW w:w="5882" w:type="dxa"/>
            <w:shd w:val="clear" w:color="auto" w:fill="auto"/>
          </w:tcPr>
          <w:p w14:paraId="4BAE89FC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  <w:r w:rsidRPr="00F02F76">
              <w:rPr>
                <w:rFonts w:ascii="Times" w:hAnsi="Times"/>
                <w:lang w:val="sv-SE" w:eastAsia="ja-JP" w:bidi="x-none"/>
              </w:rPr>
              <w:t>Smärta i den högra övre kvadranten</w:t>
            </w:r>
          </w:p>
        </w:tc>
        <w:tc>
          <w:tcPr>
            <w:tcW w:w="1843" w:type="dxa"/>
            <w:shd w:val="clear" w:color="auto" w:fill="auto"/>
          </w:tcPr>
          <w:p w14:paraId="01F06B62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  <w:tc>
          <w:tcPr>
            <w:tcW w:w="1843" w:type="dxa"/>
            <w:shd w:val="clear" w:color="auto" w:fill="auto"/>
          </w:tcPr>
          <w:p w14:paraId="7F54321D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</w:tr>
      <w:tr w:rsidR="00387870" w:rsidRPr="00F02F76" w14:paraId="53F01470" w14:textId="77777777" w:rsidTr="005E00DC">
        <w:trPr>
          <w:trHeight w:val="640"/>
        </w:trPr>
        <w:tc>
          <w:tcPr>
            <w:tcW w:w="5882" w:type="dxa"/>
            <w:shd w:val="clear" w:color="auto" w:fill="auto"/>
          </w:tcPr>
          <w:p w14:paraId="741B2EDE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  <w:r w:rsidRPr="00F02F76">
              <w:rPr>
                <w:rFonts w:ascii="Times" w:hAnsi="Times"/>
                <w:lang w:val="sv-SE" w:eastAsia="ja-JP" w:bidi="x-none"/>
              </w:rPr>
              <w:t>Ömhet i den högra övre kvadranten</w:t>
            </w:r>
          </w:p>
        </w:tc>
        <w:tc>
          <w:tcPr>
            <w:tcW w:w="1843" w:type="dxa"/>
            <w:shd w:val="clear" w:color="auto" w:fill="auto"/>
          </w:tcPr>
          <w:p w14:paraId="51E1E319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  <w:tc>
          <w:tcPr>
            <w:tcW w:w="1843" w:type="dxa"/>
            <w:shd w:val="clear" w:color="auto" w:fill="auto"/>
          </w:tcPr>
          <w:p w14:paraId="61D21803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</w:tr>
      <w:tr w:rsidR="00387870" w:rsidRPr="00F02F76" w14:paraId="7A123C75" w14:textId="77777777" w:rsidTr="005E00DC">
        <w:trPr>
          <w:trHeight w:val="640"/>
        </w:trPr>
        <w:tc>
          <w:tcPr>
            <w:tcW w:w="5882" w:type="dxa"/>
            <w:shd w:val="clear" w:color="auto" w:fill="auto"/>
          </w:tcPr>
          <w:p w14:paraId="3C4CF55D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  <w:r w:rsidRPr="00F02F76">
              <w:rPr>
                <w:rFonts w:ascii="Times" w:hAnsi="Times"/>
                <w:lang w:val="sv-SE" w:eastAsia="ja-JP" w:bidi="x-none"/>
              </w:rPr>
              <w:t>Murphys tecken</w:t>
            </w:r>
          </w:p>
        </w:tc>
        <w:tc>
          <w:tcPr>
            <w:tcW w:w="1843" w:type="dxa"/>
            <w:shd w:val="clear" w:color="auto" w:fill="auto"/>
          </w:tcPr>
          <w:p w14:paraId="6F6DC11B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  <w:tc>
          <w:tcPr>
            <w:tcW w:w="1843" w:type="dxa"/>
            <w:shd w:val="clear" w:color="auto" w:fill="auto"/>
          </w:tcPr>
          <w:p w14:paraId="60961E38" w14:textId="77777777" w:rsidR="00387870" w:rsidRPr="00F02F76" w:rsidRDefault="00387870" w:rsidP="005E00DC">
            <w:pPr>
              <w:pStyle w:val="HTML-adress"/>
              <w:tabs>
                <w:tab w:val="left" w:pos="2835"/>
              </w:tabs>
              <w:rPr>
                <w:rFonts w:ascii="Times" w:hAnsi="Times"/>
                <w:lang w:val="sv-SE" w:eastAsia="ja-JP" w:bidi="x-none"/>
              </w:rPr>
            </w:pPr>
          </w:p>
        </w:tc>
      </w:tr>
    </w:tbl>
    <w:p w14:paraId="28A646D9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DF8AD81" w14:textId="3541F6B1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 w:rsidRPr="00F02F76">
        <w:rPr>
          <w:rFonts w:ascii="Times" w:hAnsi="Times"/>
          <w:lang w:val="sv-SE" w:eastAsia="ja-JP"/>
        </w:rPr>
        <w:t>b) Vad har däremot ”the diagnostic impression of acute cholecystitis”</w:t>
      </w:r>
      <w:r>
        <w:rPr>
          <w:rFonts w:ascii="Times" w:hAnsi="Times"/>
          <w:lang w:val="sv-SE" w:eastAsia="ja-JP"/>
        </w:rPr>
        <w:t xml:space="preserve"> hos erfarna läkare för +LR? (</w:t>
      </w:r>
      <w:hyperlink r:id="rId116" w:history="1">
        <w:r w:rsidRPr="00594770">
          <w:rPr>
            <w:rStyle w:val="Hyperlnk"/>
            <w:rFonts w:ascii="Times" w:hAnsi="Times"/>
            <w:lang w:val="sv-SE" w:eastAsia="ja-JP"/>
          </w:rPr>
          <w:t>Trowbridge 2003</w:t>
        </w:r>
      </w:hyperlink>
      <w:r w:rsidRPr="00F02F76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Trowbridge&lt;/Author&gt;&lt;Year&gt;2003&lt;/Year&gt;&lt;RecNum&gt;557&lt;/RecNum&gt;&lt;DisplayText&gt;[57]&lt;/DisplayText&gt;&lt;record&gt;&lt;rec-number&gt;557&lt;/rec-number&gt;&lt;foreign-keys&gt;&lt;key app="EN" db-id="5rd9tv29z5xd0revrw5xdxzy5w5zpd9tvz55" timestamp="0"&gt;557&lt;/key&gt;&lt;/foreign-keys&gt;&lt;ref-type name="Journal Article"&gt;17&lt;/ref-type&gt;&lt;contributors&gt;&lt;authors&gt;&lt;author&gt;Trowbridge, R. L.&lt;/author&gt;&lt;author&gt;Rutkowski, N. K.&lt;/author&gt;&lt;author&gt;Shojania, K. G.&lt;/author&gt;&lt;/authors&gt;&lt;/contributors&gt;&lt;auth-address&gt;Department of Medicine, University of California, San Francisco 94143-0120 , USA.&lt;/auth-address&gt;&lt;titles&gt;&lt;title&gt;Does this patient have acute cholecystitis?&lt;/title&gt;&lt;secondary-title&gt;JAMA&lt;/secondary-title&gt;&lt;alt-title&gt;Jama&lt;/alt-title&gt;&lt;/titles&gt;&lt;periodical&gt;&lt;full-title&gt;Jama&lt;/full-title&gt;&lt;abbr-1&gt;Jama&lt;/abbr-1&gt;&lt;/periodical&gt;&lt;alt-periodical&gt;&lt;full-title&gt;Jama&lt;/full-title&gt;&lt;abbr-1&gt;Jama&lt;/abbr-1&gt;&lt;/alt-periodical&gt;&lt;pages&gt;80-6&lt;/pages&gt;&lt;volume&gt;289&lt;/volume&gt;&lt;number&gt;1&lt;/number&gt;&lt;edition&gt;2002/12/31&lt;/edition&gt;&lt;keywords&gt;&lt;keyword&gt;Abdomen, Acute/*etiology/ultrasonography&lt;/keyword&gt;&lt;keyword&gt;Acute Disease&lt;/keyword&gt;&lt;keyword&gt;Cholecystitis/*diagnosis/ultrasonography&lt;/keyword&gt;&lt;keyword&gt;Diagnosis, Differential&lt;/keyword&gt;&lt;keyword&gt;Diagnostic Imaging&lt;/keyword&gt;&lt;keyword&gt;Humans&lt;/keyword&gt;&lt;keyword&gt;Physical Examination&lt;/keyword&gt;&lt;keyword&gt;Sensitivity and Specificity&lt;/keyword&gt;&lt;/keywords&gt;&lt;dates&gt;&lt;year&gt;2003&lt;/year&gt;&lt;pub-dates&gt;&lt;date&gt;Jan 1&lt;/date&gt;&lt;/pub-dates&gt;&lt;/dates&gt;&lt;isbn&gt;0098-7484 (Print)&amp;#xD;0098-7484 (Linking)&lt;/isbn&gt;&lt;accession-num&gt;12503981&lt;/accession-num&gt;&lt;work-type&gt;Research Support, Non-U.S. Gov&amp;apos;t&amp;#xD;Review&lt;/work-type&gt;&lt;urls&gt;&lt;related-urls&gt;&lt;url&gt;http://www.ncbi.nlm.nih.gov/pubmed/12503981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57]</w:t>
      </w:r>
      <w:r w:rsidR="00722C04">
        <w:rPr>
          <w:rFonts w:ascii="Times" w:hAnsi="Times"/>
          <w:lang w:val="sv-SE" w:eastAsia="ja-JP"/>
        </w:rPr>
        <w:fldChar w:fldCharType="end"/>
      </w:r>
      <w:r w:rsidR="00594770">
        <w:rPr>
          <w:rFonts w:ascii="Times" w:hAnsi="Times"/>
          <w:lang w:val="sv-SE" w:eastAsia="ja-JP"/>
        </w:rPr>
        <w:t xml:space="preserve"> </w:t>
      </w:r>
      <w:r w:rsidR="00AE3F0E">
        <w:rPr>
          <w:rFonts w:ascii="Times" w:hAnsi="Times"/>
          <w:lang w:val="sv-SE" w:eastAsia="ja-JP"/>
        </w:rPr>
        <w:t>Abstrac</w:t>
      </w:r>
      <w:r w:rsidRPr="00F02F76">
        <w:rPr>
          <w:rFonts w:ascii="Times" w:hAnsi="Times"/>
          <w:lang w:val="sv-SE" w:eastAsia="ja-JP"/>
        </w:rPr>
        <w:t>t)  Hur förklarar du denna diskrepans?</w:t>
      </w:r>
    </w:p>
    <w:p w14:paraId="1824E9F5" w14:textId="77777777" w:rsidR="00387870" w:rsidRDefault="00387870" w:rsidP="00387870">
      <w:pPr>
        <w:pStyle w:val="Rubrik2"/>
      </w:pPr>
    </w:p>
    <w:p w14:paraId="5B302967" w14:textId="77777777" w:rsidR="00387870" w:rsidRDefault="00387870" w:rsidP="00387870">
      <w:pPr>
        <w:pStyle w:val="Rubrik2"/>
      </w:pPr>
      <w:bookmarkStart w:id="1007" w:name="_Toc245312187"/>
      <w:bookmarkStart w:id="1008" w:name="_Toc245312448"/>
      <w:bookmarkStart w:id="1009" w:name="_Toc245312577"/>
      <w:bookmarkStart w:id="1010" w:name="_Toc245312728"/>
      <w:bookmarkStart w:id="1011" w:name="_Toc245313103"/>
      <w:r>
        <w:br w:type="page"/>
      </w:r>
      <w:bookmarkStart w:id="1012" w:name="_Toc245485487"/>
      <w:bookmarkStart w:id="1013" w:name="_Toc245647632"/>
      <w:bookmarkStart w:id="1014" w:name="_Toc383850871"/>
      <w:bookmarkStart w:id="1015" w:name="_Toc383858261"/>
      <w:bookmarkStart w:id="1016" w:name="_Toc384463583"/>
      <w:bookmarkStart w:id="1017" w:name="_Toc384463761"/>
      <w:bookmarkStart w:id="1018" w:name="_Toc384463869"/>
      <w:bookmarkStart w:id="1019" w:name="_Toc384563580"/>
      <w:bookmarkStart w:id="1020" w:name="_Toc384728624"/>
      <w:bookmarkStart w:id="1021" w:name="_Toc384731271"/>
      <w:bookmarkStart w:id="1022" w:name="_Toc384732247"/>
      <w:bookmarkStart w:id="1023" w:name="_Toc429570642"/>
      <w:bookmarkStart w:id="1024" w:name="_Toc429570855"/>
      <w:bookmarkStart w:id="1025" w:name="_Toc429581281"/>
      <w:bookmarkStart w:id="1026" w:name="_Toc429581339"/>
      <w:bookmarkStart w:id="1027" w:name="_Toc429582578"/>
      <w:bookmarkStart w:id="1028" w:name="_Toc429585167"/>
      <w:bookmarkStart w:id="1029" w:name="_Toc429586132"/>
      <w:r>
        <w:t>3-</w:t>
      </w:r>
      <w:bookmarkStart w:id="1030" w:name="_Toc245312188"/>
      <w:bookmarkStart w:id="1031" w:name="_Toc245312449"/>
      <w:bookmarkStart w:id="1032" w:name="_Toc245312578"/>
      <w:bookmarkStart w:id="1033" w:name="_Toc245312729"/>
      <w:bookmarkStart w:id="1034" w:name="_Toc245313104"/>
      <w:bookmarkEnd w:id="1007"/>
      <w:bookmarkEnd w:id="1008"/>
      <w:bookmarkEnd w:id="1009"/>
      <w:bookmarkEnd w:id="1010"/>
      <w:bookmarkEnd w:id="1011"/>
      <w:r>
        <w:t>Divertikulit</w:t>
      </w:r>
      <w:bookmarkEnd w:id="1012"/>
      <w:bookmarkEnd w:id="1013"/>
      <w:bookmarkEnd w:id="1014"/>
      <w:bookmarkEnd w:id="1015"/>
      <w:bookmarkEnd w:id="1030"/>
      <w:bookmarkEnd w:id="1031"/>
      <w:bookmarkEnd w:id="1032"/>
      <w:bookmarkEnd w:id="1033"/>
      <w:bookmarkEnd w:id="1034"/>
      <w:bookmarkEnd w:id="1016"/>
      <w:bookmarkEnd w:id="1017"/>
      <w:bookmarkEnd w:id="1018"/>
      <w:bookmarkEnd w:id="1019"/>
      <w:bookmarkEnd w:id="1020"/>
      <w:bookmarkEnd w:id="1021"/>
      <w:bookmarkEnd w:id="1022"/>
      <w:bookmarkEnd w:id="1023"/>
      <w:bookmarkEnd w:id="1024"/>
      <w:bookmarkEnd w:id="1025"/>
      <w:bookmarkEnd w:id="1026"/>
      <w:bookmarkEnd w:id="1027"/>
      <w:bookmarkEnd w:id="1028"/>
      <w:bookmarkEnd w:id="1029"/>
    </w:p>
    <w:p w14:paraId="61B1469B" w14:textId="3DF0D155" w:rsidR="00387870" w:rsidRDefault="00387870" w:rsidP="00387870">
      <w:pPr>
        <w:pStyle w:val="Brdtext"/>
      </w:pPr>
      <w:r>
        <w:t>a) Vad visade Chaboks RCT om nyttan av antibiotika vid okomplicerad divertikulit? (</w:t>
      </w:r>
      <w:hyperlink r:id="rId117" w:history="1">
        <w:r w:rsidRPr="00A06AF5">
          <w:rPr>
            <w:rStyle w:val="Hyperlnk"/>
          </w:rPr>
          <w:t>Chabok 2013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Chabok&lt;/Author&gt;&lt;Year&gt;2013&lt;/Year&gt;&lt;RecNum&gt;2402&lt;/RecNum&gt;&lt;DisplayText&gt;[58]&lt;/DisplayText&gt;&lt;record&gt;&lt;rec-number&gt;2402&lt;/rec-number&gt;&lt;foreign-keys&gt;&lt;key app="EN" db-id="5rd9tv29z5xd0revrw5xdxzy5w5zpd9tvz55" timestamp="1523861882"&gt;2402&lt;/key&gt;&lt;/foreign-keys&gt;&lt;ref-type name="Journal Article"&gt;17&lt;/ref-type&gt;&lt;contributors&gt;&lt;authors&gt;&lt;author&gt;Chabok, A.&lt;/author&gt;&lt;author&gt;Smedh, K.&lt;/author&gt;&lt;/authors&gt;&lt;/contributors&gt;&lt;auth-address&gt;Vastmanlands sjukhus, Vasteras. abbas.chabok@ltv.se&lt;/auth-address&gt;&lt;titles&gt;&lt;title&gt;[No benefit from antibiotics in acute uncomplicated diverticulit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878-81&lt;/pages&gt;&lt;volume&gt;110&lt;/volume&gt;&lt;number&gt;17-18&lt;/number&gt;&lt;edition&gt;2013/05/31&lt;/edition&gt;&lt;keywords&gt;&lt;keyword&gt;Abdominal Pain/etiology&lt;/keyword&gt;&lt;keyword&gt;Adult&lt;/keyword&gt;&lt;keyword&gt;Aged&lt;/keyword&gt;&lt;keyword&gt;Aged, 80 and over&lt;/keyword&gt;&lt;keyword&gt;Anti-Bacterial Agents/administration &amp;amp; dosage/*therapeutic use&lt;/keyword&gt;&lt;keyword&gt;Diverticulitis, Colonic/blood/*drug therapy&lt;/keyword&gt;&lt;keyword&gt;Female&lt;/keyword&gt;&lt;keyword&gt;Fever/etiology&lt;/keyword&gt;&lt;keyword&gt;Humans&lt;/keyword&gt;&lt;keyword&gt;Male&lt;/keyword&gt;&lt;keyword&gt;Middle Aged&lt;/keyword&gt;&lt;keyword&gt;Pain Measurement&lt;/keyword&gt;&lt;keyword&gt;Practice Guidelines as Topic&lt;/keyword&gt;&lt;keyword&gt;Treatment Outcome&lt;/keyword&gt;&lt;/keywords&gt;&lt;dates&gt;&lt;year&gt;2013&lt;/year&gt;&lt;pub-dates&gt;&lt;date&gt;Apr 24-May 6&lt;/date&gt;&lt;/pub-dates&gt;&lt;/dates&gt;&lt;orig-pub&gt;Ingen nytta av antibiotika vid akut okomplicerad divertikulit. Randomiserad behandlingsstudie ifragasatter gammal dogm.&lt;/orig-pub&gt;&lt;isbn&gt;0023-7205 (Print)&amp;#xD;0023-7205&lt;/isbn&gt;&lt;accession-num&gt;23717938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8]</w:t>
      </w:r>
      <w:r w:rsidR="00722C04">
        <w:fldChar w:fldCharType="end"/>
      </w:r>
      <w:r w:rsidR="00967473">
        <w:t xml:space="preserve"> </w:t>
      </w:r>
      <w:r>
        <w:t>Resultat)</w:t>
      </w:r>
      <w:r w:rsidR="00C64246">
        <w:t>.  Kom Daniels et al till samma result?  (</w:t>
      </w:r>
      <w:hyperlink r:id="rId118" w:history="1">
        <w:r w:rsidR="00C64246" w:rsidRPr="0095756A">
          <w:rPr>
            <w:rStyle w:val="Hyperlnk"/>
          </w:rPr>
          <w:t>Daniels 2016</w:t>
        </w:r>
      </w:hyperlink>
      <w:r w:rsidR="00C64246">
        <w:t xml:space="preserve"> </w:t>
      </w:r>
      <w:r w:rsidR="00722C04">
        <w:fldChar w:fldCharType="begin">
          <w:fldData xml:space="preserve">PEVuZE5vdGU+PENpdGU+PEF1dGhvcj5EYW5pZWxzPC9BdXRob3I+PFllYXI+MjAxNzwvWWVhcj48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1Mi02MTwvcGFnZXM+PHZvbHVtZT4xMDQ8L3ZvbHVt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EYW5pZWxzPC9BdXRob3I+PFllYXI+MjAxNzwvWWVhcj48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59]</w:t>
      </w:r>
      <w:r w:rsidR="00722C04">
        <w:fldChar w:fldCharType="end"/>
      </w:r>
      <w:r w:rsidR="00C64246">
        <w:t xml:space="preserve"> Abstract)</w:t>
      </w:r>
    </w:p>
    <w:p w14:paraId="68EEA19E" w14:textId="77777777" w:rsidR="00387870" w:rsidRDefault="00387870" w:rsidP="00387870">
      <w:pPr>
        <w:pStyle w:val="Brdtext"/>
      </w:pPr>
    </w:p>
    <w:p w14:paraId="25BB0729" w14:textId="77777777" w:rsidR="00387870" w:rsidRDefault="00387870" w:rsidP="00387870">
      <w:pPr>
        <w:pStyle w:val="Brdtext"/>
      </w:pPr>
    </w:p>
    <w:p w14:paraId="130E84CB" w14:textId="77777777" w:rsidR="00387870" w:rsidRDefault="00387870" w:rsidP="00387870">
      <w:pPr>
        <w:pStyle w:val="Brdtext"/>
      </w:pPr>
    </w:p>
    <w:p w14:paraId="753A2E99" w14:textId="77777777" w:rsidR="00AA619C" w:rsidRDefault="00AA619C" w:rsidP="00387870">
      <w:pPr>
        <w:pStyle w:val="Brdtext"/>
      </w:pPr>
    </w:p>
    <w:p w14:paraId="2F090B81" w14:textId="465D9F7D" w:rsidR="00387870" w:rsidRDefault="00387870" w:rsidP="00387870">
      <w:pPr>
        <w:pStyle w:val="Brdtext"/>
      </w:pPr>
      <w:r>
        <w:t>b) Vad är en "okomplicerad" divertikulit?  Vilka var exklusionsskriterierna? (</w:t>
      </w:r>
      <w:hyperlink r:id="rId119" w:history="1">
        <w:r w:rsidRPr="00A06AF5">
          <w:rPr>
            <w:rStyle w:val="Hyperlnk"/>
          </w:rPr>
          <w:t>Chabok 2013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Chabok&lt;/Author&gt;&lt;Year&gt;2013&lt;/Year&gt;&lt;RecNum&gt;2402&lt;/RecNum&gt;&lt;DisplayText&gt;[58]&lt;/DisplayText&gt;&lt;record&gt;&lt;rec-number&gt;2402&lt;/rec-number&gt;&lt;foreign-keys&gt;&lt;key app="EN" db-id="5rd9tv29z5xd0revrw5xdxzy5w5zpd9tvz55" timestamp="1523861882"&gt;2402&lt;/key&gt;&lt;/foreign-keys&gt;&lt;ref-type name="Journal Article"&gt;17&lt;/ref-type&gt;&lt;contributors&gt;&lt;authors&gt;&lt;author&gt;Chabok, A.&lt;/author&gt;&lt;author&gt;Smedh, K.&lt;/author&gt;&lt;/authors&gt;&lt;/contributors&gt;&lt;auth-address&gt;Vastmanlands sjukhus, Vasteras. abbas.chabok@ltv.se&lt;/auth-address&gt;&lt;titles&gt;&lt;title&gt;[No benefit from antibiotics in acute uncomplicated diverticuliti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878-81&lt;/pages&gt;&lt;volume&gt;110&lt;/volume&gt;&lt;number&gt;17-18&lt;/number&gt;&lt;edition&gt;2013/05/31&lt;/edition&gt;&lt;keywords&gt;&lt;keyword&gt;Abdominal Pain/etiology&lt;/keyword&gt;&lt;keyword&gt;Adult&lt;/keyword&gt;&lt;keyword&gt;Aged&lt;/keyword&gt;&lt;keyword&gt;Aged, 80 and over&lt;/keyword&gt;&lt;keyword&gt;Anti-Bacterial Agents/administration &amp;amp; dosage/*therapeutic use&lt;/keyword&gt;&lt;keyword&gt;Diverticulitis, Colonic/blood/*drug therapy&lt;/keyword&gt;&lt;keyword&gt;Female&lt;/keyword&gt;&lt;keyword&gt;Fever/etiology&lt;/keyword&gt;&lt;keyword&gt;Humans&lt;/keyword&gt;&lt;keyword&gt;Male&lt;/keyword&gt;&lt;keyword&gt;Middle Aged&lt;/keyword&gt;&lt;keyword&gt;Pain Measurement&lt;/keyword&gt;&lt;keyword&gt;Practice Guidelines as Topic&lt;/keyword&gt;&lt;keyword&gt;Treatment Outcome&lt;/keyword&gt;&lt;/keywords&gt;&lt;dates&gt;&lt;year&gt;2013&lt;/year&gt;&lt;pub-dates&gt;&lt;date&gt;Apr 24-May 6&lt;/date&gt;&lt;/pub-dates&gt;&lt;/dates&gt;&lt;orig-pub&gt;Ingen nytta av antibiotika vid akut okomplicerad divertikulit. Randomiserad behandlingsstudie ifragasatter gammal dogm.&lt;/orig-pub&gt;&lt;isbn&gt;0023-7205 (Print)&amp;#xD;0023-7205&lt;/isbn&gt;&lt;accession-num&gt;23717938&lt;/accession-num&gt;&lt;urls&gt;&lt;/urls&gt;&lt;remote-database-provider&gt;NLM&lt;/remote-database-provider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58]</w:t>
      </w:r>
      <w:r w:rsidR="00722C04">
        <w:fldChar w:fldCharType="end"/>
      </w:r>
      <w:r w:rsidR="00967473">
        <w:t xml:space="preserve"> </w:t>
      </w:r>
      <w:r>
        <w:t>Fakta 1)</w:t>
      </w:r>
    </w:p>
    <w:p w14:paraId="736E3DD6" w14:textId="77777777" w:rsidR="00387870" w:rsidRDefault="00387870" w:rsidP="00387870">
      <w:pPr>
        <w:pStyle w:val="Brdtext"/>
      </w:pPr>
    </w:p>
    <w:p w14:paraId="67471E52" w14:textId="77777777" w:rsidR="00387870" w:rsidRDefault="00387870" w:rsidP="00387870">
      <w:pPr>
        <w:pStyle w:val="Brdtext"/>
      </w:pPr>
    </w:p>
    <w:p w14:paraId="541A9B77" w14:textId="77777777" w:rsidR="00AA619C" w:rsidRDefault="00AA619C" w:rsidP="00387870">
      <w:pPr>
        <w:pStyle w:val="Brdtext"/>
      </w:pPr>
    </w:p>
    <w:p w14:paraId="1BCB160D" w14:textId="77777777" w:rsidR="00AA619C" w:rsidRDefault="00AA619C" w:rsidP="00387870">
      <w:pPr>
        <w:pStyle w:val="Brdtext"/>
      </w:pPr>
    </w:p>
    <w:p w14:paraId="2E631911" w14:textId="4507E5A2" w:rsidR="00387870" w:rsidRDefault="00387870" w:rsidP="00387870">
      <w:pPr>
        <w:pStyle w:val="Brdtext"/>
      </w:pPr>
      <w:r>
        <w:t>c) Vad drar författarna av Cochrane analys för slutsats? (</w:t>
      </w:r>
      <w:hyperlink r:id="rId120" w:history="1">
        <w:r w:rsidRPr="002B6A97">
          <w:rPr>
            <w:rStyle w:val="Hyperlnk"/>
          </w:rPr>
          <w:t>Shabanzadeh 2012</w:t>
        </w:r>
      </w:hyperlink>
      <w:r w:rsidR="002B6A97">
        <w:t xml:space="preserve"> </w:t>
      </w:r>
      <w:r w:rsidR="00722C04">
        <w:fldChar w:fldCharType="begin"/>
      </w:r>
      <w:r w:rsidR="0099241F">
        <w:instrText xml:space="preserve"> ADDIN EN.CITE &lt;EndNote&gt;&lt;Cite&gt;&lt;Author&gt;Shabanzadeh&lt;/Author&gt;&lt;Year&gt;2012&lt;/Year&gt;&lt;RecNum&gt;2403&lt;/RecNum&gt;&lt;DisplayText&gt;[60]&lt;/DisplayText&gt;&lt;record&gt;&lt;rec-number&gt;2403&lt;/rec-number&gt;&lt;foreign-keys&gt;&lt;key app="EN" db-id="5rd9tv29z5xd0revrw5xdxzy5w5zpd9tvz55" timestamp="1523861997"&gt;2403&lt;/key&gt;&lt;/foreign-keys&gt;&lt;ref-type name="Journal Article"&gt;17&lt;/ref-type&gt;&lt;contributors&gt;&lt;authors&gt;&lt;author&gt;Shabanzadeh, D. M.&lt;/author&gt;&lt;author&gt;Wille-Jorgensen, P.&lt;/author&gt;&lt;/authors&gt;&lt;/contributors&gt;&lt;auth-address&gt;Department of Surgical Gastroenterology K, Bispebjerg Hospital, Copenhagen NV, Denmark. dmshaban@gmail.com&lt;/auth-address&gt;&lt;titles&gt;&lt;title&gt;Antibiotics for uncomplicated diverticuliti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9092&lt;/pages&gt;&lt;volume&gt;11&lt;/volume&gt;&lt;edition&gt;2012/11/16&lt;/edition&gt;&lt;keywords&gt;&lt;keyword&gt;Anti-Bacterial Agents/*therapeutic use&lt;/keyword&gt;&lt;keyword&gt;Diverticulitis/*drug therapy&lt;/keyword&gt;&lt;keyword&gt;Humans&lt;/keyword&gt;&lt;keyword&gt;*Intestine, Large&lt;/keyword&gt;&lt;keyword&gt;Randomized Controlled Trials as Topic&lt;/keyword&gt;&lt;/keywords&gt;&lt;dates&gt;&lt;year&gt;2012&lt;/year&gt;&lt;pub-dates&gt;&lt;date&gt;Nov 14&lt;/date&gt;&lt;/pub-dates&gt;&lt;/dates&gt;&lt;isbn&gt;1361-6137&lt;/isbn&gt;&lt;accession-num&gt;23152268&lt;/accession-num&gt;&lt;urls&gt;&lt;/urls&gt;&lt;electronic-resource-num&gt;10.1002/14651858.CD009092.pub2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0]</w:t>
      </w:r>
      <w:r w:rsidR="00722C04">
        <w:fldChar w:fldCharType="end"/>
      </w:r>
      <w:r>
        <w:t xml:space="preserve"> s2)?</w:t>
      </w:r>
    </w:p>
    <w:p w14:paraId="40BDBD84" w14:textId="77777777" w:rsidR="00387870" w:rsidRDefault="00387870" w:rsidP="00387870">
      <w:pPr>
        <w:pStyle w:val="Brdtext"/>
      </w:pPr>
    </w:p>
    <w:p w14:paraId="4A1C404D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en-US"/>
        </w:rPr>
      </w:pPr>
      <w:bookmarkStart w:id="1035" w:name="_Toc245312189"/>
      <w:bookmarkStart w:id="1036" w:name="_Toc245312450"/>
      <w:bookmarkStart w:id="1037" w:name="_Toc245312579"/>
      <w:bookmarkStart w:id="1038" w:name="_Toc245312730"/>
      <w:bookmarkStart w:id="1039" w:name="_Toc245313105"/>
      <w:bookmarkStart w:id="1040" w:name="_Toc245485488"/>
      <w:bookmarkStart w:id="1041" w:name="_Toc245647633"/>
    </w:p>
    <w:p w14:paraId="38DBB186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en-US"/>
        </w:rPr>
      </w:pPr>
    </w:p>
    <w:p w14:paraId="5F363C91" w14:textId="77777777" w:rsidR="00387870" w:rsidRDefault="00387870" w:rsidP="00387870">
      <w:pPr>
        <w:pStyle w:val="Rubrik2"/>
        <w:rPr>
          <w:rFonts w:eastAsia="Times"/>
          <w:b w:val="0"/>
          <w:bCs w:val="0"/>
          <w:iCs w:val="0"/>
          <w:szCs w:val="20"/>
          <w:lang w:val="sv-SE" w:eastAsia="en-US"/>
        </w:rPr>
      </w:pPr>
    </w:p>
    <w:p w14:paraId="3EBE6D2E" w14:textId="77777777" w:rsidR="00387870" w:rsidRDefault="00387870" w:rsidP="00387870">
      <w:pPr>
        <w:pStyle w:val="Rubrik2"/>
      </w:pPr>
      <w:bookmarkStart w:id="1042" w:name="_Toc383850872"/>
      <w:bookmarkStart w:id="1043" w:name="_Toc383858262"/>
      <w:bookmarkStart w:id="1044" w:name="_Toc384463584"/>
      <w:bookmarkStart w:id="1045" w:name="_Toc384463762"/>
      <w:bookmarkStart w:id="1046" w:name="_Toc384463870"/>
      <w:bookmarkStart w:id="1047" w:name="_Toc384563581"/>
      <w:bookmarkStart w:id="1048" w:name="_Toc384728625"/>
      <w:bookmarkStart w:id="1049" w:name="_Toc384731272"/>
      <w:bookmarkStart w:id="1050" w:name="_Toc384732248"/>
      <w:bookmarkStart w:id="1051" w:name="_Toc429570643"/>
      <w:bookmarkStart w:id="1052" w:name="_Toc429570856"/>
      <w:bookmarkStart w:id="1053" w:name="_Toc429581282"/>
      <w:bookmarkStart w:id="1054" w:name="_Toc429581340"/>
      <w:bookmarkStart w:id="1055" w:name="_Toc429582579"/>
      <w:bookmarkStart w:id="1056" w:name="_Toc429585168"/>
      <w:bookmarkStart w:id="1057" w:name="_Toc429586133"/>
      <w:r>
        <w:t>4-Tarmischemi</w:t>
      </w:r>
      <w:bookmarkEnd w:id="1035"/>
      <w:bookmarkEnd w:id="1036"/>
      <w:bookmarkEnd w:id="1037"/>
      <w:bookmarkEnd w:id="1038"/>
      <w:bookmarkEnd w:id="1039"/>
      <w:bookmarkEnd w:id="1040"/>
      <w:bookmarkEnd w:id="1041"/>
      <w:bookmarkEnd w:id="1042"/>
      <w:bookmarkEnd w:id="1043"/>
      <w:bookmarkEnd w:id="1044"/>
      <w:bookmarkEnd w:id="1045"/>
      <w:bookmarkEnd w:id="1046"/>
      <w:bookmarkEnd w:id="1047"/>
      <w:bookmarkEnd w:id="1048"/>
      <w:bookmarkEnd w:id="1049"/>
      <w:bookmarkEnd w:id="1050"/>
      <w:bookmarkEnd w:id="1051"/>
      <w:bookmarkEnd w:id="1052"/>
      <w:bookmarkEnd w:id="1053"/>
      <w:bookmarkEnd w:id="1054"/>
      <w:bookmarkEnd w:id="1055"/>
      <w:bookmarkEnd w:id="1056"/>
      <w:bookmarkEnd w:id="1057"/>
    </w:p>
    <w:p w14:paraId="2A6F43C5" w14:textId="4FE4A58E" w:rsidR="00387870" w:rsidRDefault="00387870" w:rsidP="00387870">
      <w:pPr>
        <w:pStyle w:val="Brdtext"/>
      </w:pPr>
      <w:r>
        <w:t>a) Hur kan d-dimer användas vid misstanke om akut tarmischemi? (</w:t>
      </w:r>
      <w:hyperlink r:id="rId121" w:history="1">
        <w:r w:rsidRPr="00AA5141">
          <w:rPr>
            <w:rStyle w:val="Hyperlnk"/>
          </w:rPr>
          <w:t>Björck 2012</w:t>
        </w:r>
      </w:hyperlink>
      <w:r>
        <w:t xml:space="preserve"> </w:t>
      </w:r>
      <w:r w:rsidR="00722C04">
        <w:fldChar w:fldCharType="begin"/>
      </w:r>
      <w:r w:rsidR="0099241F">
        <w:instrText xml:space="preserve"> ADDIN EN.CITE &lt;EndNote&gt;&lt;Cite&gt;&lt;Author&gt;Bjorck&lt;/Author&gt;&lt;Year&gt;2012&lt;/Year&gt;&lt;RecNum&gt;1605&lt;/RecNum&gt;&lt;DisplayText&gt;[61]&lt;/DisplayText&gt;&lt;record&gt;&lt;rec-number&gt;1605&lt;/rec-number&gt;&lt;foreign-keys&gt;&lt;key app="EN" db-id="5rd9tv29z5xd0revrw5xdxzy5w5zpd9tvz55" timestamp="0"&gt;1605&lt;/key&gt;&lt;/foreign-keys&gt;&lt;ref-type name="Journal Article"&gt;17&lt;/ref-type&gt;&lt;contributors&gt;&lt;authors&gt;&lt;author&gt;Bjorck, M.&lt;/author&gt;&lt;/authors&gt;&lt;/contributors&gt;&lt;auth-address&gt;Uppsala universitet. martin.bjorck@surgsci.uu.se&lt;/auth-address&gt;&lt;titles&gt;&lt;title&gt;[More and more people get acute intestinal ischemia--early diagnosis and treatment saves liv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284-6&lt;/pages&gt;&lt;volume&gt;109&lt;/volume&gt;&lt;number&gt;49-50&lt;/number&gt;&lt;edition&gt;2013/02/02&lt;/edition&gt;&lt;keywords&gt;&lt;keyword&gt;Acute Disease&lt;/keyword&gt;&lt;keyword&gt;Aged&lt;/keyword&gt;&lt;keyword&gt;Biomarkers/analysis&lt;/keyword&gt;&lt;keyword&gt;Cost of Illness&lt;/keyword&gt;&lt;keyword&gt;Early Diagnosis&lt;/keyword&gt;&lt;keyword&gt;Female&lt;/keyword&gt;&lt;keyword&gt;Humans&lt;/keyword&gt;&lt;keyword&gt;Intestines/*blood supply/pathology/radiography&lt;/keyword&gt;&lt;keyword&gt;Ischemia/*diagnosis/etiology/radiography&lt;/keyword&gt;&lt;keyword&gt;Male&lt;/keyword&gt;&lt;keyword&gt;Mesenteric Artery, Superior/radiography&lt;/keyword&gt;&lt;keyword&gt;Mesenteric Vascular Occlusion/*diagnosis/epidemiology/radiography&lt;/keyword&gt;&lt;keyword&gt;Middle Aged&lt;/keyword&gt;&lt;keyword&gt;Sweden/epidemiology&lt;/keyword&gt;&lt;keyword&gt;Tomography, X-Ray Computed/methods&lt;/keyword&gt;&lt;/keywords&gt;&lt;dates&gt;&lt;year&gt;2012&lt;/year&gt;&lt;pub-dates&gt;&lt;date&gt;Dec&lt;/date&gt;&lt;/pub-dates&gt;&lt;/dates&gt;&lt;orig-pub&gt;Allt fler far akut tarmischemi--snabb diagnos och behandling raddar liv.&lt;/orig-pub&gt;&lt;isbn&gt;0023-7205 (Print)&amp;#xD;0023-7205 (Linking)&lt;/isbn&gt;&lt;accession-num&gt;23367865&lt;/accession-num&gt;&lt;work-type&gt;Review&lt;/work-type&gt;&lt;urls&gt;&lt;related-urls&gt;&lt;url&gt;http://www.ncbi.nlm.nih.gov/pubmed/23367865&lt;/url&gt;&lt;/related-urls&gt;&lt;/urls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1]</w:t>
      </w:r>
      <w:r w:rsidR="00722C04">
        <w:fldChar w:fldCharType="end"/>
      </w:r>
      <w:r w:rsidR="006601E3">
        <w:t xml:space="preserve"> </w:t>
      </w:r>
      <w:r>
        <w:t>s2285)</w:t>
      </w:r>
    </w:p>
    <w:p w14:paraId="0987B00A" w14:textId="77777777" w:rsidR="00387870" w:rsidRDefault="00387870" w:rsidP="00387870">
      <w:pPr>
        <w:pStyle w:val="Brdtext"/>
      </w:pPr>
    </w:p>
    <w:p w14:paraId="35793072" w14:textId="77777777" w:rsidR="00387870" w:rsidRDefault="00387870" w:rsidP="00387870">
      <w:pPr>
        <w:pStyle w:val="Brdtext"/>
      </w:pPr>
    </w:p>
    <w:p w14:paraId="054463D4" w14:textId="77777777" w:rsidR="00387870" w:rsidRDefault="00387870" w:rsidP="00387870">
      <w:pPr>
        <w:pStyle w:val="Brdtext"/>
      </w:pPr>
    </w:p>
    <w:p w14:paraId="2BB66A66" w14:textId="77777777" w:rsidR="00387870" w:rsidRDefault="00387870" w:rsidP="00387870">
      <w:pPr>
        <w:pStyle w:val="Brdtext"/>
      </w:pPr>
    </w:p>
    <w:p w14:paraId="101C8F3E" w14:textId="5203BE10" w:rsidR="00387870" w:rsidRDefault="00387870" w:rsidP="00387870">
      <w:pPr>
        <w:pStyle w:val="Brdtext"/>
      </w:pPr>
      <w:r>
        <w:t>b) Kan laktat användas för att minska sannolikheten av akut tarmischemi? (</w:t>
      </w:r>
      <w:hyperlink r:id="rId122" w:history="1">
        <w:r w:rsidR="00AA5141" w:rsidRPr="00AA5141">
          <w:rPr>
            <w:rStyle w:val="Hyperlnk"/>
          </w:rPr>
          <w:t>Björck 2012</w:t>
        </w:r>
      </w:hyperlink>
      <w:r w:rsidR="00AA5141">
        <w:t xml:space="preserve"> </w:t>
      </w:r>
      <w:r w:rsidR="00722C04">
        <w:fldChar w:fldCharType="begin"/>
      </w:r>
      <w:r w:rsidR="0099241F">
        <w:instrText xml:space="preserve"> ADDIN EN.CITE &lt;EndNote&gt;&lt;Cite&gt;&lt;Author&gt;Bjorck&lt;/Author&gt;&lt;Year&gt;2012&lt;/Year&gt;&lt;RecNum&gt;1605&lt;/RecNum&gt;&lt;DisplayText&gt;[61]&lt;/DisplayText&gt;&lt;record&gt;&lt;rec-number&gt;1605&lt;/rec-number&gt;&lt;foreign-keys&gt;&lt;key app="EN" db-id="5rd9tv29z5xd0revrw5xdxzy5w5zpd9tvz55" timestamp="0"&gt;1605&lt;/key&gt;&lt;/foreign-keys&gt;&lt;ref-type name="Journal Article"&gt;17&lt;/ref-type&gt;&lt;contributors&gt;&lt;authors&gt;&lt;author&gt;Bjorck, M.&lt;/author&gt;&lt;/authors&gt;&lt;/contributors&gt;&lt;auth-address&gt;Uppsala universitet. martin.bjorck@surgsci.uu.se&lt;/auth-address&gt;&lt;titles&gt;&lt;title&gt;[More and more people get acute intestinal ischemia--early diagnosis and treatment saves lives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284-6&lt;/pages&gt;&lt;volume&gt;109&lt;/volume&gt;&lt;number&gt;49-50&lt;/number&gt;&lt;edition&gt;2013/02/02&lt;/edition&gt;&lt;keywords&gt;&lt;keyword&gt;Acute Disease&lt;/keyword&gt;&lt;keyword&gt;Aged&lt;/keyword&gt;&lt;keyword&gt;Biomarkers/analysis&lt;/keyword&gt;&lt;keyword&gt;Cost of Illness&lt;/keyword&gt;&lt;keyword&gt;Early Diagnosis&lt;/keyword&gt;&lt;keyword&gt;Female&lt;/keyword&gt;&lt;keyword&gt;Humans&lt;/keyword&gt;&lt;keyword&gt;Intestines/*blood supply/pathology/radiography&lt;/keyword&gt;&lt;keyword&gt;Ischemia/*diagnosis/etiology/radiography&lt;/keyword&gt;&lt;keyword&gt;Male&lt;/keyword&gt;&lt;keyword&gt;Mesenteric Artery, Superior/radiography&lt;/keyword&gt;&lt;keyword&gt;Mesenteric Vascular Occlusion/*diagnosis/epidemiology/radiography&lt;/keyword&gt;&lt;keyword&gt;Middle Aged&lt;/keyword&gt;&lt;keyword&gt;Sweden/epidemiology&lt;/keyword&gt;&lt;keyword&gt;Tomography, X-Ray Computed/methods&lt;/keyword&gt;&lt;/keywords&gt;&lt;dates&gt;&lt;year&gt;2012&lt;/year&gt;&lt;pub-dates&gt;&lt;date&gt;Dec&lt;/date&gt;&lt;/pub-dates&gt;&lt;/dates&gt;&lt;orig-pub&gt;Allt fler far akut tarmischemi--snabb diagnos och behandling raddar liv.&lt;/orig-pub&gt;&lt;isbn&gt;0023-7205 (Print)&amp;#xD;0023-7205 (Linking)&lt;/isbn&gt;&lt;accession-num&gt;23367865&lt;/accession-num&gt;&lt;work-type&gt;Review&lt;/work-type&gt;&lt;urls&gt;&lt;related-urls&gt;&lt;url&gt;http://www.ncbi.nlm.nih.gov/pubmed/23367865&lt;/url&gt;&lt;/related-urls&gt;&lt;/urls&gt;&lt;language&gt;swe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1]</w:t>
      </w:r>
      <w:r w:rsidR="00722C04">
        <w:fldChar w:fldCharType="end"/>
      </w:r>
      <w:r w:rsidR="006601E3">
        <w:t xml:space="preserve"> </w:t>
      </w:r>
      <w:r>
        <w:t>s2285)</w:t>
      </w:r>
    </w:p>
    <w:p w14:paraId="32AFFC3D" w14:textId="77777777" w:rsidR="00387870" w:rsidRDefault="00387870" w:rsidP="00387870">
      <w:pPr>
        <w:pStyle w:val="Brdtext"/>
      </w:pPr>
    </w:p>
    <w:p w14:paraId="246C8B46" w14:textId="77777777" w:rsidR="00387870" w:rsidRPr="0042331D" w:rsidRDefault="00387870" w:rsidP="00387870">
      <w:pPr>
        <w:pStyle w:val="Rubrik2"/>
      </w:pPr>
      <w:bookmarkStart w:id="1058" w:name="_Toc245312190"/>
      <w:bookmarkStart w:id="1059" w:name="_Toc245312451"/>
      <w:bookmarkStart w:id="1060" w:name="_Toc245312580"/>
      <w:bookmarkStart w:id="1061" w:name="_Toc245312731"/>
      <w:bookmarkStart w:id="1062" w:name="_Toc245313106"/>
      <w:r>
        <w:br w:type="page"/>
      </w:r>
      <w:bookmarkStart w:id="1063" w:name="_Toc245312193"/>
      <w:bookmarkStart w:id="1064" w:name="_Toc245312454"/>
      <w:bookmarkStart w:id="1065" w:name="_Toc245312583"/>
      <w:bookmarkStart w:id="1066" w:name="_Toc245312734"/>
      <w:bookmarkStart w:id="1067" w:name="_Toc245313109"/>
      <w:bookmarkStart w:id="1068" w:name="_Toc245485492"/>
      <w:bookmarkStart w:id="1069" w:name="_Toc245647637"/>
      <w:bookmarkStart w:id="1070" w:name="_Toc383850873"/>
      <w:bookmarkStart w:id="1071" w:name="_Toc383858263"/>
      <w:bookmarkStart w:id="1072" w:name="_Toc384463585"/>
      <w:bookmarkStart w:id="1073" w:name="_Toc384463763"/>
      <w:bookmarkStart w:id="1074" w:name="_Toc384463871"/>
      <w:bookmarkStart w:id="1075" w:name="_Toc384563582"/>
      <w:bookmarkStart w:id="1076" w:name="_Toc384728626"/>
      <w:bookmarkStart w:id="1077" w:name="_Toc384731273"/>
      <w:bookmarkStart w:id="1078" w:name="_Toc384732249"/>
      <w:bookmarkStart w:id="1079" w:name="_Toc429570644"/>
      <w:bookmarkStart w:id="1080" w:name="_Toc429570857"/>
      <w:bookmarkStart w:id="1081" w:name="_Toc429581283"/>
      <w:bookmarkStart w:id="1082" w:name="_Toc429581341"/>
      <w:bookmarkStart w:id="1083" w:name="_Toc429582580"/>
      <w:bookmarkStart w:id="1084" w:name="_Toc429585169"/>
      <w:bookmarkStart w:id="1085" w:name="_Toc429586134"/>
      <w:bookmarkEnd w:id="1058"/>
      <w:bookmarkEnd w:id="1059"/>
      <w:bookmarkEnd w:id="1060"/>
      <w:bookmarkEnd w:id="1061"/>
      <w:bookmarkEnd w:id="1062"/>
      <w:r>
        <w:t>5-Rupturerad bukaortaaneurysm</w:t>
      </w:r>
      <w:bookmarkEnd w:id="1063"/>
      <w:bookmarkEnd w:id="1064"/>
      <w:bookmarkEnd w:id="1065"/>
      <w:bookmarkEnd w:id="1066"/>
      <w:bookmarkEnd w:id="1067"/>
      <w:bookmarkEnd w:id="1068"/>
      <w:bookmarkEnd w:id="1069"/>
      <w:bookmarkEnd w:id="1070"/>
      <w:bookmarkEnd w:id="1071"/>
      <w:bookmarkEnd w:id="1072"/>
      <w:bookmarkEnd w:id="1073"/>
      <w:bookmarkEnd w:id="1074"/>
      <w:bookmarkEnd w:id="1075"/>
      <w:bookmarkEnd w:id="1076"/>
      <w:bookmarkEnd w:id="1077"/>
      <w:bookmarkEnd w:id="1078"/>
      <w:bookmarkEnd w:id="1079"/>
      <w:bookmarkEnd w:id="1080"/>
      <w:bookmarkEnd w:id="1081"/>
      <w:bookmarkEnd w:id="1082"/>
      <w:bookmarkEnd w:id="1083"/>
      <w:bookmarkEnd w:id="1084"/>
      <w:bookmarkEnd w:id="1085"/>
    </w:p>
    <w:p w14:paraId="7327D178" w14:textId="101AA95C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a) I v</w:t>
      </w:r>
      <w:r w:rsidRPr="00F02F76">
        <w:rPr>
          <w:rFonts w:ascii="Times" w:hAnsi="Times"/>
          <w:lang w:val="sv-SE" w:eastAsia="ja-JP"/>
        </w:rPr>
        <w:t xml:space="preserve">ilken procent </w:t>
      </w:r>
      <w:r>
        <w:rPr>
          <w:rFonts w:ascii="Times" w:hAnsi="Times"/>
          <w:lang w:val="sv-SE" w:eastAsia="ja-JP"/>
        </w:rPr>
        <w:t xml:space="preserve">av patienter med rupturerad bukaortaaneurysm från case series i Auckland </w:t>
      </w:r>
      <w:r w:rsidRPr="00F02F76">
        <w:rPr>
          <w:rFonts w:ascii="Times" w:hAnsi="Times"/>
          <w:lang w:val="sv-SE" w:eastAsia="ja-JP"/>
        </w:rPr>
        <w:t>sak</w:t>
      </w:r>
      <w:r>
        <w:rPr>
          <w:rFonts w:ascii="Times" w:hAnsi="Times"/>
          <w:lang w:val="sv-SE" w:eastAsia="ja-JP"/>
        </w:rPr>
        <w:t>nades buk- eller ryggsmärta? (</w:t>
      </w:r>
      <w:hyperlink r:id="rId123" w:history="1">
        <w:r w:rsidRPr="003131C8">
          <w:rPr>
            <w:rStyle w:val="Hyperlnk"/>
            <w:rFonts w:ascii="Times" w:hAnsi="Times"/>
            <w:lang w:val="sv-SE" w:eastAsia="ja-JP"/>
          </w:rPr>
          <w:t>Rose 2001</w:t>
        </w:r>
      </w:hyperlink>
      <w:r w:rsidRPr="00F02F76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Rose&lt;/Author&gt;&lt;Year&gt;2001&lt;/Year&gt;&lt;RecNum&gt;973&lt;/RecNum&gt;&lt;DisplayText&gt;[62]&lt;/DisplayText&gt;&lt;record&gt;&lt;rec-number&gt;973&lt;/rec-number&gt;&lt;foreign-keys&gt;&lt;key app="EN" db-id="5rd9tv29z5xd0revrw5xdxzy5w5zpd9tvz55" timestamp="0"&gt;973&lt;/key&gt;&lt;/foreign-keys&gt;&lt;ref-type name="Journal Article"&gt;17&lt;/ref-type&gt;&lt;contributors&gt;&lt;authors&gt;&lt;author&gt;Rose, J.&lt;/author&gt;&lt;author&gt;Civil, I.&lt;/author&gt;&lt;author&gt;Koelmeyer, T.&lt;/author&gt;&lt;author&gt;Haydock, D.&lt;/author&gt;&lt;author&gt;Adams, D.&lt;/author&gt;&lt;/authors&gt;&lt;/contributors&gt;&lt;auth-address&gt;Department of Vascular Surgery, Middlemore Hospital, Auckland, New Zealand.&lt;/auth-address&gt;&lt;titles&gt;&lt;title&gt;Ruptured abdominal aortic aneurysms: clinical presentation in Auckland 1993-1997&lt;/title&gt;&lt;secondary-title&gt;ANZ J Surg&lt;/secondary-title&gt;&lt;alt-title&gt;ANZ journal of surgery&lt;/alt-title&gt;&lt;/titles&gt;&lt;pages&gt;341-4&lt;/pages&gt;&lt;volume&gt;71&lt;/volume&gt;&lt;number&gt;6&lt;/number&gt;&lt;edition&gt;2001/06/21&lt;/edition&gt;&lt;keywords&gt;&lt;keyword&gt;Aged&lt;/keyword&gt;&lt;keyword&gt;Aged, 80 and over&lt;/keyword&gt;&lt;keyword&gt;Aortic Aneurysm, Abdominal/*diagnosis/*epidemiology&lt;/keyword&gt;&lt;keyword&gt;Aortic Rupture/*diagnosis/*epidemiology&lt;/keyword&gt;&lt;keyword&gt;Diagnosis, Differential&lt;/keyword&gt;&lt;keyword&gt;Diagnostic Errors/statistics &amp;amp; numerical data&lt;/keyword&gt;&lt;keyword&gt;Female&lt;/keyword&gt;&lt;keyword&gt;Humans&lt;/keyword&gt;&lt;keyword&gt;Male&lt;/keyword&gt;&lt;keyword&gt;Middle Aged&lt;/keyword&gt;&lt;keyword&gt;New Zealand/epidemiology&lt;/keyword&gt;&lt;keyword&gt;Retrospective Studies&lt;/keyword&gt;&lt;keyword&gt;Survival Analysis&lt;/keyword&gt;&lt;/keywords&gt;&lt;dates&gt;&lt;year&gt;2001&lt;/year&gt;&lt;pub-dates&gt;&lt;date&gt;Jun&lt;/date&gt;&lt;/pub-dates&gt;&lt;/dates&gt;&lt;isbn&gt;1445-1433 (Print)&amp;#xD;1445-1433 (Linking)&lt;/isbn&gt;&lt;accession-num&gt;11409018&lt;/accession-num&gt;&lt;work-type&gt;Research Support, Non-U.S. Gov&amp;apos;t&lt;/work-type&gt;&lt;urls&gt;&lt;related-urls&gt;&lt;url&gt;http://www.ncbi.nlm.nih.gov/pubmed/11409018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2]</w:t>
      </w:r>
      <w:r w:rsidR="00722C04">
        <w:rPr>
          <w:rFonts w:ascii="Times" w:hAnsi="Times"/>
          <w:lang w:val="sv-SE" w:eastAsia="ja-JP"/>
        </w:rPr>
        <w:fldChar w:fldCharType="end"/>
      </w:r>
      <w:r w:rsidR="00E86FE0">
        <w:rPr>
          <w:rFonts w:ascii="Times" w:hAnsi="Times"/>
          <w:lang w:val="sv-SE" w:eastAsia="ja-JP"/>
        </w:rPr>
        <w:t xml:space="preserve"> </w:t>
      </w:r>
      <w:r w:rsidRPr="00F02F76">
        <w:rPr>
          <w:rFonts w:ascii="Times" w:hAnsi="Times"/>
          <w:lang w:val="sv-SE" w:eastAsia="ja-JP"/>
        </w:rPr>
        <w:t>Symptoms at presentation)</w:t>
      </w:r>
    </w:p>
    <w:p w14:paraId="599BEF04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392B05B6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6CEE05BA" w14:textId="77777777" w:rsidR="00DB4193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25EA96F" w14:textId="77777777" w:rsidR="00DB4193" w:rsidRPr="00F02F76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4286FC32" w14:textId="2E96BD08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>
        <w:rPr>
          <w:rFonts w:ascii="Times" w:hAnsi="Times"/>
          <w:lang w:val="sv-SE" w:eastAsia="ja-JP"/>
        </w:rPr>
        <w:t>b</w:t>
      </w:r>
      <w:r w:rsidRPr="00F02F76">
        <w:rPr>
          <w:rFonts w:ascii="Times" w:hAnsi="Times"/>
          <w:lang w:val="sv-SE" w:eastAsia="ja-JP"/>
        </w:rPr>
        <w:t xml:space="preserve">) I vilken procent </w:t>
      </w:r>
      <w:r>
        <w:rPr>
          <w:rFonts w:ascii="Times" w:hAnsi="Times"/>
          <w:lang w:val="sv-SE" w:eastAsia="ja-JP"/>
        </w:rPr>
        <w:t>saknades</w:t>
      </w:r>
      <w:r w:rsidRPr="00F02F76">
        <w:rPr>
          <w:rFonts w:ascii="Times" w:hAnsi="Times"/>
          <w:lang w:val="sv-SE" w:eastAsia="ja-JP"/>
        </w:rPr>
        <w:t xml:space="preserve"> en </w:t>
      </w:r>
      <w:r>
        <w:rPr>
          <w:rFonts w:ascii="Times" w:hAnsi="Times"/>
          <w:lang w:val="sv-SE" w:eastAsia="ja-JP"/>
        </w:rPr>
        <w:t>pulserande abdominell massa? (</w:t>
      </w:r>
      <w:hyperlink r:id="rId124" w:history="1">
        <w:r w:rsidRPr="003131C8">
          <w:rPr>
            <w:rStyle w:val="Hyperlnk"/>
            <w:rFonts w:ascii="Times" w:hAnsi="Times"/>
            <w:lang w:val="sv-SE" w:eastAsia="ja-JP"/>
          </w:rPr>
          <w:t>Rose 2001</w:t>
        </w:r>
      </w:hyperlink>
      <w:r w:rsidR="003131C8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Rose&lt;/Author&gt;&lt;Year&gt;2001&lt;/Year&gt;&lt;RecNum&gt;973&lt;/RecNum&gt;&lt;DisplayText&gt;[62]&lt;/DisplayText&gt;&lt;record&gt;&lt;rec-number&gt;973&lt;/rec-number&gt;&lt;foreign-keys&gt;&lt;key app="EN" db-id="5rd9tv29z5xd0revrw5xdxzy5w5zpd9tvz55" timestamp="0"&gt;973&lt;/key&gt;&lt;/foreign-keys&gt;&lt;ref-type name="Journal Article"&gt;17&lt;/ref-type&gt;&lt;contributors&gt;&lt;authors&gt;&lt;author&gt;Rose, J.&lt;/author&gt;&lt;author&gt;Civil, I.&lt;/author&gt;&lt;author&gt;Koelmeyer, T.&lt;/author&gt;&lt;author&gt;Haydock, D.&lt;/author&gt;&lt;author&gt;Adams, D.&lt;/author&gt;&lt;/authors&gt;&lt;/contributors&gt;&lt;auth-address&gt;Department of Vascular Surgery, Middlemore Hospital, Auckland, New Zealand.&lt;/auth-address&gt;&lt;titles&gt;&lt;title&gt;Ruptured abdominal aortic aneurysms: clinical presentation in Auckland 1993-1997&lt;/title&gt;&lt;secondary-title&gt;ANZ J Surg&lt;/secondary-title&gt;&lt;alt-title&gt;ANZ journal of surgery&lt;/alt-title&gt;&lt;/titles&gt;&lt;pages&gt;341-4&lt;/pages&gt;&lt;volume&gt;71&lt;/volume&gt;&lt;number&gt;6&lt;/number&gt;&lt;edition&gt;2001/06/21&lt;/edition&gt;&lt;keywords&gt;&lt;keyword&gt;Aged&lt;/keyword&gt;&lt;keyword&gt;Aged, 80 and over&lt;/keyword&gt;&lt;keyword&gt;Aortic Aneurysm, Abdominal/*diagnosis/*epidemiology&lt;/keyword&gt;&lt;keyword&gt;Aortic Rupture/*diagnosis/*epidemiology&lt;/keyword&gt;&lt;keyword&gt;Diagnosis, Differential&lt;/keyword&gt;&lt;keyword&gt;Diagnostic Errors/statistics &amp;amp; numerical data&lt;/keyword&gt;&lt;keyword&gt;Female&lt;/keyword&gt;&lt;keyword&gt;Humans&lt;/keyword&gt;&lt;keyword&gt;Male&lt;/keyword&gt;&lt;keyword&gt;Middle Aged&lt;/keyword&gt;&lt;keyword&gt;New Zealand/epidemiology&lt;/keyword&gt;&lt;keyword&gt;Retrospective Studies&lt;/keyword&gt;&lt;keyword&gt;Survival Analysis&lt;/keyword&gt;&lt;/keywords&gt;&lt;dates&gt;&lt;year&gt;2001&lt;/year&gt;&lt;pub-dates&gt;&lt;date&gt;Jun&lt;/date&gt;&lt;/pub-dates&gt;&lt;/dates&gt;&lt;isbn&gt;1445-1433 (Print)&amp;#xD;1445-1433 (Linking)&lt;/isbn&gt;&lt;accession-num&gt;11409018&lt;/accession-num&gt;&lt;work-type&gt;Research Support, Non-U.S. Gov&amp;apos;t&lt;/work-type&gt;&lt;urls&gt;&lt;related-urls&gt;&lt;url&gt;http://www.ncbi.nlm.nih.gov/pubmed/11409018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2]</w:t>
      </w:r>
      <w:r w:rsidR="00722C04">
        <w:rPr>
          <w:rFonts w:ascii="Times" w:hAnsi="Times"/>
          <w:lang w:val="sv-SE" w:eastAsia="ja-JP"/>
        </w:rPr>
        <w:fldChar w:fldCharType="end"/>
      </w:r>
      <w:r w:rsidR="003131C8">
        <w:rPr>
          <w:rFonts w:ascii="Times" w:hAnsi="Times"/>
          <w:lang w:val="sv-SE" w:eastAsia="ja-JP"/>
        </w:rPr>
        <w:t xml:space="preserve"> </w:t>
      </w:r>
      <w:r w:rsidRPr="00F02F76">
        <w:rPr>
          <w:rFonts w:ascii="Times" w:hAnsi="Times"/>
          <w:lang w:val="sv-SE" w:eastAsia="ja-JP"/>
        </w:rPr>
        <w:t xml:space="preserve"> Fig 1)</w:t>
      </w:r>
    </w:p>
    <w:p w14:paraId="4F85E547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5EB9A9D6" w14:textId="77777777" w:rsidR="00387870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0496BA5B" w14:textId="77777777" w:rsidR="00DB4193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2577DCED" w14:textId="77777777" w:rsidR="00DB4193" w:rsidRPr="00F02F76" w:rsidRDefault="00DB4193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</w:p>
    <w:p w14:paraId="13B556CE" w14:textId="117DEDDB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b/>
          <w:lang w:val="sv-SE" w:eastAsia="ja-JP"/>
        </w:rPr>
      </w:pPr>
      <w:r>
        <w:rPr>
          <w:rFonts w:ascii="Times" w:hAnsi="Times"/>
          <w:lang w:val="sv-SE" w:eastAsia="ja-JP"/>
        </w:rPr>
        <w:t>c</w:t>
      </w:r>
      <w:r w:rsidRPr="00F02F76">
        <w:rPr>
          <w:rFonts w:ascii="Times" w:hAnsi="Times"/>
          <w:lang w:val="sv-SE" w:eastAsia="ja-JP"/>
        </w:rPr>
        <w:t>) I vilke</w:t>
      </w:r>
      <w:r>
        <w:rPr>
          <w:rFonts w:ascii="Times" w:hAnsi="Times"/>
          <w:lang w:val="sv-SE" w:eastAsia="ja-JP"/>
        </w:rPr>
        <w:t>n procent saknades hypotoni? (</w:t>
      </w:r>
      <w:hyperlink r:id="rId125" w:history="1">
        <w:r w:rsidRPr="003131C8">
          <w:rPr>
            <w:rStyle w:val="Hyperlnk"/>
            <w:rFonts w:ascii="Times" w:hAnsi="Times"/>
            <w:lang w:val="sv-SE" w:eastAsia="ja-JP"/>
          </w:rPr>
          <w:t>Rose 2001</w:t>
        </w:r>
      </w:hyperlink>
      <w:r w:rsidR="003131C8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/>
      </w:r>
      <w:r w:rsidR="0099241F">
        <w:rPr>
          <w:rFonts w:ascii="Times" w:hAnsi="Times"/>
          <w:lang w:val="sv-SE" w:eastAsia="ja-JP"/>
        </w:rPr>
        <w:instrText xml:space="preserve"> ADDIN EN.CITE &lt;EndNote&gt;&lt;Cite&gt;&lt;Author&gt;Rose&lt;/Author&gt;&lt;Year&gt;2001&lt;/Year&gt;&lt;RecNum&gt;973&lt;/RecNum&gt;&lt;DisplayText&gt;[62]&lt;/DisplayText&gt;&lt;record&gt;&lt;rec-number&gt;973&lt;/rec-number&gt;&lt;foreign-keys&gt;&lt;key app="EN" db-id="5rd9tv29z5xd0revrw5xdxzy5w5zpd9tvz55" timestamp="0"&gt;973&lt;/key&gt;&lt;/foreign-keys&gt;&lt;ref-type name="Journal Article"&gt;17&lt;/ref-type&gt;&lt;contributors&gt;&lt;authors&gt;&lt;author&gt;Rose, J.&lt;/author&gt;&lt;author&gt;Civil, I.&lt;/author&gt;&lt;author&gt;Koelmeyer, T.&lt;/author&gt;&lt;author&gt;Haydock, D.&lt;/author&gt;&lt;author&gt;Adams, D.&lt;/author&gt;&lt;/authors&gt;&lt;/contributors&gt;&lt;auth-address&gt;Department of Vascular Surgery, Middlemore Hospital, Auckland, New Zealand.&lt;/auth-address&gt;&lt;titles&gt;&lt;title&gt;Ruptured abdominal aortic aneurysms: clinical presentation in Auckland 1993-1997&lt;/title&gt;&lt;secondary-title&gt;ANZ J Surg&lt;/secondary-title&gt;&lt;alt-title&gt;ANZ journal of surgery&lt;/alt-title&gt;&lt;/titles&gt;&lt;pages&gt;341-4&lt;/pages&gt;&lt;volume&gt;71&lt;/volume&gt;&lt;number&gt;6&lt;/number&gt;&lt;edition&gt;2001/06/21&lt;/edition&gt;&lt;keywords&gt;&lt;keyword&gt;Aged&lt;/keyword&gt;&lt;keyword&gt;Aged, 80 and over&lt;/keyword&gt;&lt;keyword&gt;Aortic Aneurysm, Abdominal/*diagnosis/*epidemiology&lt;/keyword&gt;&lt;keyword&gt;Aortic Rupture/*diagnosis/*epidemiology&lt;/keyword&gt;&lt;keyword&gt;Diagnosis, Differential&lt;/keyword&gt;&lt;keyword&gt;Diagnostic Errors/statistics &amp;amp; numerical data&lt;/keyword&gt;&lt;keyword&gt;Female&lt;/keyword&gt;&lt;keyword&gt;Humans&lt;/keyword&gt;&lt;keyword&gt;Male&lt;/keyword&gt;&lt;keyword&gt;Middle Aged&lt;/keyword&gt;&lt;keyword&gt;New Zealand/epidemiology&lt;/keyword&gt;&lt;keyword&gt;Retrospective Studies&lt;/keyword&gt;&lt;keyword&gt;Survival Analysis&lt;/keyword&gt;&lt;/keywords&gt;&lt;dates&gt;&lt;year&gt;2001&lt;/year&gt;&lt;pub-dates&gt;&lt;date&gt;Jun&lt;/date&gt;&lt;/pub-dates&gt;&lt;/dates&gt;&lt;isbn&gt;1445-1433 (Print)&amp;#xD;1445-1433 (Linking)&lt;/isbn&gt;&lt;accession-num&gt;11409018&lt;/accession-num&gt;&lt;work-type&gt;Research Support, Non-U.S. Gov&amp;apos;t&lt;/work-type&gt;&lt;urls&gt;&lt;related-urls&gt;&lt;url&gt;http://www.ncbi.nlm.nih.gov/pubmed/11409018&lt;/url&gt;&lt;/related-urls&gt;&lt;/urls&gt;&lt;language&gt;eng&lt;/language&gt;&lt;/record&gt;&lt;/Cite&gt;&lt;/EndNote&gt;</w:instrText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2]</w:t>
      </w:r>
      <w:r w:rsidR="00722C04">
        <w:rPr>
          <w:rFonts w:ascii="Times" w:hAnsi="Times"/>
          <w:lang w:val="sv-SE" w:eastAsia="ja-JP"/>
        </w:rPr>
        <w:fldChar w:fldCharType="end"/>
      </w:r>
      <w:r w:rsidRPr="00F02F76">
        <w:rPr>
          <w:rFonts w:ascii="Times" w:hAnsi="Times"/>
          <w:lang w:val="sv-SE" w:eastAsia="ja-JP"/>
        </w:rPr>
        <w:t xml:space="preserve"> Presenting signs)</w:t>
      </w:r>
    </w:p>
    <w:p w14:paraId="58393757" w14:textId="77777777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b/>
          <w:lang w:val="sv-SE" w:eastAsia="ja-JP"/>
        </w:rPr>
      </w:pPr>
    </w:p>
    <w:p w14:paraId="260CDF0C" w14:textId="77777777" w:rsidR="00387870" w:rsidRDefault="00387870" w:rsidP="00387870">
      <w:pPr>
        <w:pStyle w:val="Brdtext"/>
      </w:pPr>
    </w:p>
    <w:p w14:paraId="02632C7C" w14:textId="77777777" w:rsidR="00DB4193" w:rsidRDefault="00DB4193" w:rsidP="00387870">
      <w:pPr>
        <w:pStyle w:val="Brdtext"/>
      </w:pPr>
    </w:p>
    <w:p w14:paraId="31AE44B6" w14:textId="77777777" w:rsidR="00DB4193" w:rsidRDefault="00DB4193" w:rsidP="00387870">
      <w:pPr>
        <w:pStyle w:val="Brdtext"/>
      </w:pPr>
    </w:p>
    <w:p w14:paraId="56D58C0D" w14:textId="48214567" w:rsidR="00387870" w:rsidRDefault="00387870" w:rsidP="00387870">
      <w:pPr>
        <w:pStyle w:val="Brdtext"/>
      </w:pPr>
      <w:r>
        <w:t>d) Vad är sensitiviteten och specificiteten av ultraljud på akuten för att upptäcka en bukaortaaneurysm &gt; 3 cm? (</w:t>
      </w:r>
      <w:hyperlink r:id="rId126" w:history="1">
        <w:r w:rsidRPr="00595FC1">
          <w:rPr>
            <w:rStyle w:val="Hyperlnk"/>
          </w:rPr>
          <w:t>Rubano 2013</w:t>
        </w:r>
      </w:hyperlink>
      <w:r>
        <w:t xml:space="preserve"> </w:t>
      </w:r>
      <w:r w:rsidR="00722C04">
        <w:fldChar w:fldCharType="begin">
          <w:fldData xml:space="preserve">PEVuZE5vdGU+PENpdGU+PEF1dGhvcj5SdWJhbm88L0F1dGhvcj48WWVhcj4yMDEzPC9ZZWFyPjxS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SdWJhbm88L0F1dGhvcj48WWVhcj4yMDEzPC9ZZWFyPjxS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63]</w:t>
      </w:r>
      <w:r w:rsidR="00722C04">
        <w:fldChar w:fldCharType="end"/>
      </w:r>
      <w:r w:rsidR="009749DB">
        <w:t xml:space="preserve"> </w:t>
      </w:r>
      <w:r w:rsidR="00AE3F0E">
        <w:t>Abstrac</w:t>
      </w:r>
      <w:r>
        <w:t>t)</w:t>
      </w:r>
    </w:p>
    <w:p w14:paraId="714FB3DE" w14:textId="77777777" w:rsidR="00387870" w:rsidRDefault="00387870" w:rsidP="00387870">
      <w:pPr>
        <w:pStyle w:val="Brdtext"/>
      </w:pPr>
    </w:p>
    <w:p w14:paraId="19B4427D" w14:textId="77777777" w:rsidR="00387870" w:rsidRDefault="00387870" w:rsidP="00387870">
      <w:pPr>
        <w:pStyle w:val="Brdtext"/>
      </w:pPr>
    </w:p>
    <w:p w14:paraId="058ECA09" w14:textId="77777777" w:rsidR="00DB4193" w:rsidRDefault="00DB4193" w:rsidP="00387870">
      <w:pPr>
        <w:pStyle w:val="Brdtext"/>
      </w:pPr>
    </w:p>
    <w:p w14:paraId="51E967D0" w14:textId="77777777" w:rsidR="00DB4193" w:rsidRDefault="00DB4193" w:rsidP="00387870">
      <w:pPr>
        <w:pStyle w:val="Brdtext"/>
      </w:pPr>
    </w:p>
    <w:p w14:paraId="33676C2F" w14:textId="77777777" w:rsidR="00387870" w:rsidRDefault="00387870" w:rsidP="00387870">
      <w:pPr>
        <w:pStyle w:val="Brdtext"/>
      </w:pPr>
      <w:r>
        <w:t>e) Hur mäter man storleken av bukaortan?  Var ligger de flesta AAA relativt till njurartärarna? (</w:t>
      </w:r>
      <w:hyperlink r:id="rId127" w:history="1">
        <w:r w:rsidRPr="0042331D">
          <w:rPr>
            <w:rStyle w:val="Hyperlnk"/>
          </w:rPr>
          <w:t>How to scan the aorta-Mike Stone</w:t>
        </w:r>
      </w:hyperlink>
      <w:r>
        <w:t>)</w:t>
      </w:r>
    </w:p>
    <w:p w14:paraId="21AE1873" w14:textId="77777777" w:rsidR="00387870" w:rsidRDefault="00387870" w:rsidP="00387870">
      <w:pPr>
        <w:pStyle w:val="Rubrik2"/>
      </w:pPr>
      <w:bookmarkStart w:id="1086" w:name="_Toc245312194"/>
      <w:bookmarkStart w:id="1087" w:name="_Toc245312455"/>
      <w:bookmarkStart w:id="1088" w:name="_Toc245312584"/>
      <w:bookmarkStart w:id="1089" w:name="_Toc245312735"/>
      <w:bookmarkStart w:id="1090" w:name="_Toc245313110"/>
      <w:bookmarkStart w:id="1091" w:name="_Toc245485493"/>
      <w:bookmarkStart w:id="1092" w:name="_Toc245647638"/>
    </w:p>
    <w:p w14:paraId="2EECB14B" w14:textId="77777777" w:rsidR="00387870" w:rsidRDefault="00387870" w:rsidP="00387870">
      <w:pPr>
        <w:pStyle w:val="Rubrik2"/>
      </w:pPr>
    </w:p>
    <w:p w14:paraId="495A68F5" w14:textId="77777777" w:rsidR="00387870" w:rsidRDefault="00387870" w:rsidP="00387870">
      <w:pPr>
        <w:pStyle w:val="Rubrik2"/>
      </w:pPr>
    </w:p>
    <w:p w14:paraId="6E95A20E" w14:textId="77777777" w:rsidR="00DB4193" w:rsidRPr="00DB4193" w:rsidRDefault="00DB4193" w:rsidP="00DB4193"/>
    <w:p w14:paraId="2C794942" w14:textId="77777777" w:rsidR="00387870" w:rsidRDefault="00387870" w:rsidP="00387870">
      <w:pPr>
        <w:pStyle w:val="Rubrik2"/>
      </w:pPr>
      <w:bookmarkStart w:id="1093" w:name="_Toc383850874"/>
      <w:bookmarkStart w:id="1094" w:name="_Toc383858264"/>
      <w:bookmarkStart w:id="1095" w:name="_Toc384463586"/>
      <w:bookmarkStart w:id="1096" w:name="_Toc384463764"/>
      <w:bookmarkStart w:id="1097" w:name="_Toc384463872"/>
      <w:bookmarkStart w:id="1098" w:name="_Toc384563583"/>
      <w:bookmarkStart w:id="1099" w:name="_Toc384728627"/>
      <w:bookmarkStart w:id="1100" w:name="_Toc384731274"/>
      <w:bookmarkStart w:id="1101" w:name="_Toc384732250"/>
      <w:bookmarkStart w:id="1102" w:name="_Toc429570645"/>
      <w:bookmarkStart w:id="1103" w:name="_Toc429570858"/>
      <w:bookmarkStart w:id="1104" w:name="_Toc429581284"/>
      <w:bookmarkStart w:id="1105" w:name="_Toc429581342"/>
      <w:bookmarkStart w:id="1106" w:name="_Toc429582581"/>
      <w:bookmarkStart w:id="1107" w:name="_Toc429585170"/>
      <w:bookmarkStart w:id="1108" w:name="_Toc429586135"/>
      <w:r>
        <w:t>6-Salpingitis</w:t>
      </w:r>
      <w:bookmarkEnd w:id="1086"/>
      <w:bookmarkEnd w:id="1087"/>
      <w:bookmarkEnd w:id="1088"/>
      <w:bookmarkEnd w:id="1089"/>
      <w:bookmarkEnd w:id="1090"/>
      <w:bookmarkEnd w:id="1091"/>
      <w:bookmarkEnd w:id="1092"/>
      <w:bookmarkEnd w:id="1093"/>
      <w:bookmarkEnd w:id="1094"/>
      <w:bookmarkEnd w:id="1095"/>
      <w:bookmarkEnd w:id="1096"/>
      <w:bookmarkEnd w:id="1097"/>
      <w:bookmarkEnd w:id="1098"/>
      <w:bookmarkEnd w:id="1099"/>
      <w:bookmarkEnd w:id="1100"/>
      <w:bookmarkEnd w:id="1101"/>
      <w:bookmarkEnd w:id="1102"/>
      <w:bookmarkEnd w:id="1103"/>
      <w:bookmarkEnd w:id="1104"/>
      <w:bookmarkEnd w:id="1105"/>
      <w:bookmarkEnd w:id="1106"/>
      <w:bookmarkEnd w:id="1107"/>
      <w:bookmarkEnd w:id="1108"/>
    </w:p>
    <w:p w14:paraId="43FC430A" w14:textId="4C6B99FE" w:rsidR="00387870" w:rsidRPr="00F02F7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 w:eastAsia="ja-JP"/>
        </w:rPr>
      </w:pPr>
      <w:r w:rsidRPr="00F02F76">
        <w:rPr>
          <w:rFonts w:ascii="Times" w:hAnsi="Times"/>
          <w:lang w:val="sv-SE" w:eastAsia="ja-JP"/>
        </w:rPr>
        <w:t>Vilka tre kliniska kriterier hjälper till att skilja mellan salpingit och appendicit hos kvinnor i fertil ålder enligt referensartikeln?</w:t>
      </w:r>
      <w:r>
        <w:rPr>
          <w:rFonts w:ascii="Times" w:hAnsi="Times"/>
          <w:lang w:val="sv-SE" w:eastAsia="ja-JP"/>
        </w:rPr>
        <w:t xml:space="preserve"> (</w:t>
      </w:r>
      <w:hyperlink r:id="rId128" w:history="1">
        <w:r w:rsidRPr="00AE0C1A">
          <w:rPr>
            <w:rStyle w:val="Hyperlnk"/>
            <w:rFonts w:ascii="Times" w:hAnsi="Times"/>
            <w:lang w:val="sv-SE" w:eastAsia="ja-JP"/>
          </w:rPr>
          <w:t>Morishita 2007</w:t>
        </w:r>
      </w:hyperlink>
      <w:r w:rsidR="00984CFB">
        <w:rPr>
          <w:rFonts w:ascii="Times" w:hAnsi="Times"/>
          <w:lang w:val="sv-SE" w:eastAsia="ja-JP"/>
        </w:rPr>
        <w:t xml:space="preserve"> </w:t>
      </w:r>
      <w:r w:rsidR="00722C04">
        <w:rPr>
          <w:rFonts w:ascii="Times" w:hAnsi="Times"/>
          <w:lang w:val="sv-SE" w:eastAsia="ja-JP"/>
        </w:rPr>
        <w:fldChar w:fldCharType="begin">
          <w:fldData xml:space="preserve">PEVuZE5vdGU+PENpdGU+PEF1dGhvcj5Nb3Jpc2hpdGE8L0F1dGhvcj48WWVhcj4yMDA3PC9ZZWFy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</w:fldData>
        </w:fldChar>
      </w:r>
      <w:r w:rsidR="0099241F">
        <w:rPr>
          <w:rFonts w:ascii="Times" w:hAnsi="Times"/>
          <w:lang w:val="sv-SE" w:eastAsia="ja-JP"/>
        </w:rPr>
        <w:instrText xml:space="preserve"> ADDIN EN.CITE </w:instrText>
      </w:r>
      <w:r w:rsidR="0099241F">
        <w:rPr>
          <w:rFonts w:ascii="Times" w:hAnsi="Times"/>
          <w:lang w:val="sv-SE" w:eastAsia="ja-JP"/>
        </w:rPr>
        <w:fldChar w:fldCharType="begin">
          <w:fldData xml:space="preserve">PEVuZE5vdGU+PENpdGU+PEF1dGhvcj5Nb3Jpc2hpdGE8L0F1dGhvcj48WWVhcj4yMDA3PC9ZZWFy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</w:fldData>
        </w:fldChar>
      </w:r>
      <w:r w:rsidR="0099241F">
        <w:rPr>
          <w:rFonts w:ascii="Times" w:hAnsi="Times"/>
          <w:lang w:val="sv-SE" w:eastAsia="ja-JP"/>
        </w:rPr>
        <w:instrText xml:space="preserve"> ADDIN EN.CITE.DATA </w:instrText>
      </w:r>
      <w:r w:rsidR="0099241F">
        <w:rPr>
          <w:rFonts w:ascii="Times" w:hAnsi="Times"/>
          <w:lang w:val="sv-SE" w:eastAsia="ja-JP"/>
        </w:rPr>
      </w:r>
      <w:r w:rsidR="0099241F">
        <w:rPr>
          <w:rFonts w:ascii="Times" w:hAnsi="Times"/>
          <w:lang w:val="sv-SE" w:eastAsia="ja-JP"/>
        </w:rPr>
        <w:fldChar w:fldCharType="end"/>
      </w:r>
      <w:r w:rsidR="00722C04">
        <w:rPr>
          <w:rFonts w:ascii="Times" w:hAnsi="Times"/>
          <w:lang w:val="sv-SE" w:eastAsia="ja-JP"/>
        </w:rPr>
        <w:fldChar w:fldCharType="separate"/>
      </w:r>
      <w:r w:rsidR="0099241F">
        <w:rPr>
          <w:rFonts w:ascii="Times" w:hAnsi="Times"/>
          <w:noProof/>
          <w:lang w:val="sv-SE" w:eastAsia="ja-JP"/>
        </w:rPr>
        <w:t>[64]</w:t>
      </w:r>
      <w:r w:rsidR="00722C04">
        <w:rPr>
          <w:rFonts w:ascii="Times" w:hAnsi="Times"/>
          <w:lang w:val="sv-SE" w:eastAsia="ja-JP"/>
        </w:rPr>
        <w:fldChar w:fldCharType="end"/>
      </w:r>
      <w:r w:rsidR="00F337F8">
        <w:rPr>
          <w:rFonts w:ascii="Times" w:hAnsi="Times"/>
          <w:lang w:val="sv-SE" w:eastAsia="ja-JP"/>
        </w:rPr>
        <w:t xml:space="preserve"> Abstract)</w:t>
      </w:r>
    </w:p>
    <w:p w14:paraId="3FA4BD36" w14:textId="77777777" w:rsidR="00387870" w:rsidRDefault="00387870" w:rsidP="00387870"/>
    <w:p w14:paraId="2DFB8DA5" w14:textId="77777777" w:rsidR="00387870" w:rsidRDefault="00387870" w:rsidP="00387870">
      <w:pPr>
        <w:pStyle w:val="Rubrik2"/>
        <w:rPr>
          <w:noProof/>
        </w:rPr>
      </w:pPr>
      <w:bookmarkStart w:id="1109" w:name="_Toc245312456"/>
      <w:bookmarkStart w:id="1110" w:name="_Toc245312585"/>
      <w:bookmarkStart w:id="1111" w:name="_Toc245312736"/>
      <w:bookmarkStart w:id="1112" w:name="_Toc245313111"/>
      <w:bookmarkStart w:id="1113" w:name="_Toc245485494"/>
      <w:bookmarkStart w:id="1114" w:name="_Toc245647639"/>
      <w:bookmarkStart w:id="1115" w:name="_Toc245312195"/>
    </w:p>
    <w:p w14:paraId="2675C24B" w14:textId="77777777" w:rsidR="00387870" w:rsidRDefault="00387870" w:rsidP="00387870">
      <w:pPr>
        <w:pStyle w:val="Rubrik2"/>
        <w:rPr>
          <w:noProof/>
        </w:rPr>
      </w:pPr>
    </w:p>
    <w:p w14:paraId="0EAB7870" w14:textId="77777777" w:rsidR="00387870" w:rsidRDefault="00387870" w:rsidP="00387870">
      <w:pPr>
        <w:pStyle w:val="Rubrik2"/>
        <w:rPr>
          <w:noProof/>
        </w:rPr>
      </w:pPr>
    </w:p>
    <w:p w14:paraId="63381536" w14:textId="77777777" w:rsidR="00387870" w:rsidRDefault="00387870" w:rsidP="00387870">
      <w:pPr>
        <w:pStyle w:val="Rubrik2"/>
        <w:rPr>
          <w:noProof/>
        </w:rPr>
      </w:pPr>
    </w:p>
    <w:p w14:paraId="79929F1E" w14:textId="77777777" w:rsidR="00387870" w:rsidRDefault="00387870" w:rsidP="00387870">
      <w:pPr>
        <w:pStyle w:val="Rubrik2"/>
        <w:rPr>
          <w:noProof/>
        </w:rPr>
      </w:pPr>
      <w:r>
        <w:rPr>
          <w:noProof/>
        </w:rPr>
        <w:br w:type="page"/>
      </w:r>
      <w:bookmarkStart w:id="1116" w:name="_Toc383850875"/>
      <w:bookmarkStart w:id="1117" w:name="_Toc383858265"/>
      <w:bookmarkStart w:id="1118" w:name="_Toc384463587"/>
      <w:bookmarkStart w:id="1119" w:name="_Toc384463765"/>
      <w:bookmarkStart w:id="1120" w:name="_Toc384463873"/>
      <w:bookmarkStart w:id="1121" w:name="_Toc384563584"/>
      <w:bookmarkStart w:id="1122" w:name="_Toc384728628"/>
      <w:bookmarkStart w:id="1123" w:name="_Toc384731275"/>
      <w:bookmarkStart w:id="1124" w:name="_Toc384732251"/>
      <w:bookmarkStart w:id="1125" w:name="_Toc429570646"/>
      <w:bookmarkStart w:id="1126" w:name="_Toc429570859"/>
      <w:bookmarkStart w:id="1127" w:name="_Toc429581285"/>
      <w:bookmarkStart w:id="1128" w:name="_Toc429581343"/>
      <w:bookmarkStart w:id="1129" w:name="_Toc429582582"/>
      <w:bookmarkStart w:id="1130" w:name="_Toc429585171"/>
      <w:bookmarkStart w:id="1131" w:name="_Toc429586136"/>
      <w:r w:rsidRPr="005B7A08">
        <w:rPr>
          <w:noProof/>
        </w:rPr>
        <w:t>7-Testistorsion</w:t>
      </w:r>
      <w:bookmarkEnd w:id="1109"/>
      <w:bookmarkEnd w:id="1110"/>
      <w:bookmarkEnd w:id="1111"/>
      <w:bookmarkEnd w:id="1112"/>
      <w:bookmarkEnd w:id="1113"/>
      <w:bookmarkEnd w:id="1114"/>
      <w:bookmarkEnd w:id="1116"/>
      <w:bookmarkEnd w:id="1117"/>
      <w:bookmarkEnd w:id="1118"/>
      <w:bookmarkEnd w:id="1119"/>
      <w:bookmarkEnd w:id="1120"/>
      <w:bookmarkEnd w:id="1121"/>
      <w:bookmarkEnd w:id="1122"/>
      <w:bookmarkEnd w:id="1123"/>
      <w:bookmarkEnd w:id="1124"/>
      <w:bookmarkEnd w:id="1125"/>
      <w:bookmarkEnd w:id="1126"/>
      <w:bookmarkEnd w:id="1127"/>
      <w:bookmarkEnd w:id="1128"/>
      <w:bookmarkEnd w:id="1129"/>
      <w:bookmarkEnd w:id="1130"/>
      <w:bookmarkEnd w:id="1131"/>
    </w:p>
    <w:p w14:paraId="08EF2E53" w14:textId="76DC9D36" w:rsidR="00387870" w:rsidRDefault="00387870" w:rsidP="00387870">
      <w:pPr>
        <w:pStyle w:val="Brdtext"/>
      </w:pPr>
      <w:r>
        <w:t>a) Vilka är de fyra myter Mellick diskuterar vid diagnostik av testistorsion? (</w:t>
      </w:r>
      <w:hyperlink r:id="rId129" w:history="1">
        <w:r w:rsidRPr="00D71405">
          <w:rPr>
            <w:rStyle w:val="Hyperlnk"/>
          </w:rPr>
          <w:t>Mellick 2012</w:t>
        </w:r>
      </w:hyperlink>
      <w:r w:rsidR="00614E4F">
        <w:t xml:space="preserve"> </w:t>
      </w:r>
      <w:r w:rsidR="00722C04">
        <w:fldChar w:fldCharType="begin">
          <w:fldData xml:space="preserve">PEVuZE5vdGU+PENpdGU+PEF1dGhvcj5NZWxsaWNrPC9BdXRob3I+PFllYXI+MjAxMjwvWWVhcj48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NZWxsaWNrPC9BdXRob3I+PFllYXI+MjAxMjwvWWVhcj48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65]</w:t>
      </w:r>
      <w:r w:rsidR="00722C04">
        <w:fldChar w:fldCharType="end"/>
      </w:r>
      <w:r w:rsidR="00614E4F">
        <w:t>)</w:t>
      </w:r>
    </w:p>
    <w:p w14:paraId="5AD0D355" w14:textId="77777777" w:rsidR="00387870" w:rsidRDefault="00387870" w:rsidP="00387870">
      <w:pPr>
        <w:pStyle w:val="Brdtext"/>
      </w:pPr>
    </w:p>
    <w:p w14:paraId="040E37F2" w14:textId="77777777" w:rsidR="00385A54" w:rsidRDefault="00385A54" w:rsidP="00387870">
      <w:pPr>
        <w:pStyle w:val="Brdtext"/>
      </w:pPr>
    </w:p>
    <w:p w14:paraId="297F8A78" w14:textId="77777777" w:rsidR="00387870" w:rsidRDefault="00387870" w:rsidP="00387870">
      <w:pPr>
        <w:pStyle w:val="Brdtext"/>
      </w:pPr>
    </w:p>
    <w:p w14:paraId="7D76E32D" w14:textId="77777777" w:rsidR="00DB4193" w:rsidRDefault="00DB4193" w:rsidP="00387870">
      <w:pPr>
        <w:pStyle w:val="Brdtext"/>
      </w:pPr>
    </w:p>
    <w:p w14:paraId="6C8113A8" w14:textId="0BD39B61" w:rsidR="00387870" w:rsidRDefault="00F30F01" w:rsidP="00155924">
      <w:pPr>
        <w:pStyle w:val="Brdtext"/>
      </w:pPr>
      <w:bookmarkStart w:id="1132" w:name="_Toc245312457"/>
      <w:bookmarkStart w:id="1133" w:name="_Toc245312586"/>
      <w:bookmarkStart w:id="1134" w:name="_Toc245312737"/>
      <w:bookmarkStart w:id="1135" w:name="_Toc245313112"/>
      <w:bookmarkStart w:id="1136" w:name="_Toc245485495"/>
      <w:bookmarkStart w:id="1137" w:name="_Toc245647640"/>
      <w:r>
        <w:t>b</w:t>
      </w:r>
      <w:r w:rsidR="00387870">
        <w:t>) Vilka faktorer ingår i den kliniska beslutregeln TWIST (</w:t>
      </w:r>
      <w:r w:rsidR="00387870" w:rsidRPr="004063C1">
        <w:rPr>
          <w:shd w:val="clear" w:color="auto" w:fill="FFFFFF"/>
        </w:rPr>
        <w:t>Testicular Workup for Ischemia and Suspected Torsion</w:t>
      </w:r>
      <w:r w:rsidR="00387870">
        <w:rPr>
          <w:shd w:val="clear" w:color="auto" w:fill="FFFFFF"/>
        </w:rPr>
        <w:t>)?</w:t>
      </w:r>
      <w:r>
        <w:rPr>
          <w:shd w:val="clear" w:color="auto" w:fill="FFFFFF"/>
        </w:rPr>
        <w:t xml:space="preserve"> (</w:t>
      </w:r>
      <w:hyperlink r:id="rId130" w:history="1">
        <w:r w:rsidRPr="00C315F9">
          <w:rPr>
            <w:rStyle w:val="Hyperlnk"/>
            <w:shd w:val="clear" w:color="auto" w:fill="FFFFFF"/>
          </w:rPr>
          <w:t>Frohlich 2017</w:t>
        </w:r>
      </w:hyperlink>
      <w:r w:rsidR="00387870">
        <w:rPr>
          <w:shd w:val="clear" w:color="auto" w:fill="FFFFFF"/>
        </w:rPr>
        <w:t xml:space="preserve"> </w:t>
      </w:r>
      <w:r w:rsidR="00722C04">
        <w:fldChar w:fldCharType="begin"/>
      </w:r>
      <w:r w:rsidR="0099241F">
        <w:instrText xml:space="preserve"> ADDIN EN.CITE &lt;EndNote&gt;&lt;Cite&gt;&lt;Author&gt;Frohlich&lt;/Author&gt;&lt;Year&gt;2017&lt;/Year&gt;&lt;RecNum&gt;2180&lt;/RecNum&gt;&lt;DisplayText&gt;[66]&lt;/DisplayText&gt;&lt;record&gt;&lt;rec-number&gt;2180&lt;/rec-number&gt;&lt;foreign-keys&gt;&lt;key app="EN" db-id="5rd9tv29z5xd0revrw5xdxzy5w5zpd9tvz55" timestamp="1517084287"&gt;2180&lt;/key&gt;&lt;/foreign-keys&gt;&lt;ref-type name="Journal Article"&gt;17&lt;/ref-type&gt;&lt;contributors&gt;&lt;authors&gt;&lt;author&gt;Frohlich, L. C.&lt;/author&gt;&lt;author&gt;Paydar-Darian, N.&lt;/author&gt;&lt;author&gt;Cilento, B. G., Jr.&lt;/author&gt;&lt;author&gt;Lee, L. K.&lt;/author&gt;&lt;/authors&gt;&lt;/contributors&gt;&lt;auth-address&gt;Bioverativ, Waltham, MA.&amp;#xD;Division of Emergency Medicine, Boston Children&amp;apos;s Hospital, Boston, MA.&amp;#xD;Department of Urology, Boston Children&amp;apos;s Hospital, Boston, MA.&lt;/auth-address&gt;&lt;titles&gt;&lt;title&gt;Prospective Validation of Clinical Score for Males Presenting With an Acute Scrotum&lt;/title&gt;&lt;secondary-title&gt;Acad Emerg Med&lt;/secondary-title&gt;&lt;alt-title&gt;Academic emergency medicine : official journal of the Society for Academic Emergency Medicine&lt;/alt-title&gt;&lt;/titles&gt;&lt;periodical&gt;&lt;full-title&gt;Acad Emerg Med&lt;/full-title&gt;&lt;abbr-1&gt;Academic emergency medicine : official journal of the Society for Academic Emergency Medicine&lt;/abbr-1&gt;&lt;/periodical&gt;&lt;alt-periodical&gt;&lt;full-title&gt;Acad Emerg Med&lt;/full-title&gt;&lt;abbr-1&gt;Academic emergency medicine : official journal of the Society for Academic Emergency Medicine&lt;/abbr-1&gt;&lt;/alt-periodical&gt;&lt;pages&gt;1474-1482&lt;/pages&gt;&lt;volume&gt;24&lt;/volume&gt;&lt;number&gt;12&lt;/number&gt;&lt;edition&gt;2017/08/24&lt;/edition&gt;&lt;dates&gt;&lt;year&gt;2017&lt;/year&gt;&lt;pub-dates&gt;&lt;date&gt;Dec&lt;/date&gt;&lt;/pub-dates&gt;&lt;/dates&gt;&lt;isbn&gt;1069-6563&lt;/isbn&gt;&lt;accession-num&gt;28833896&lt;/accession-num&gt;&lt;urls&gt;&lt;/urls&gt;&lt;electronic-resource-num&gt;10.1111/acem.13295&lt;/electronic-resource-num&gt;&lt;remote-database-provider&gt;NLM&lt;/remote-database-provider&gt;&lt;language&gt;eng&lt;/language&gt;&lt;/record&gt;&lt;/Cite&gt;&lt;/EndNote&gt;</w:instrText>
      </w:r>
      <w:r w:rsidR="00722C04">
        <w:fldChar w:fldCharType="separate"/>
      </w:r>
      <w:r w:rsidR="0099241F">
        <w:rPr>
          <w:noProof/>
        </w:rPr>
        <w:t>[66]</w:t>
      </w:r>
      <w:r w:rsidR="00722C04">
        <w:fldChar w:fldCharType="end"/>
      </w:r>
      <w:r w:rsidR="005F199F">
        <w:t xml:space="preserve">  Hur bra är TWIST som klinisk </w:t>
      </w:r>
      <w:r w:rsidR="005F199F" w:rsidRPr="005F199F">
        <w:t>beslutsregel? (</w:t>
      </w:r>
      <w:hyperlink r:id="rId131" w:history="1">
        <w:r w:rsidR="005F199F" w:rsidRPr="00735806">
          <w:rPr>
            <w:rStyle w:val="Hyperlnk"/>
          </w:rPr>
          <w:t>Ridgway 2018</w:t>
        </w:r>
      </w:hyperlink>
      <w:r w:rsidR="005F199F" w:rsidRPr="005F199F">
        <w:t xml:space="preserve"> </w:t>
      </w:r>
      <w:r w:rsidR="00722C04">
        <w:fldChar w:fldCharType="begin"/>
      </w:r>
      <w:r w:rsidR="0099241F">
        <w:instrText xml:space="preserve"> ADDIN EN.CITE &lt;EndNote&gt;&lt;Cite&gt;&lt;Author&gt;Ridgway&lt;/Author&gt;&lt;Year&gt;2018&lt;/Year&gt;&lt;RecNum&gt;2513&lt;/RecNum&gt;&lt;DisplayText&gt;[67]&lt;/DisplayText&gt;&lt;record&gt;&lt;rec-number&gt;2513&lt;/rec-number&gt;&lt;foreign-keys&gt;&lt;key app="EN" db-id="5rd9tv29z5xd0revrw5xdxzy5w5zpd9tvz55" timestamp="1534421310"&gt;2513&lt;/key&gt;&lt;/foreign-keys&gt;&lt;ref-type name="Journal Article"&gt;17&lt;/ref-type&gt;&lt;contributors&gt;&lt;authors&gt;&lt;author&gt;Ridgway, Alex&lt;/author&gt;&lt;author&gt;Hulme, Peter&lt;/author&gt;&lt;/authors&gt;&lt;/contributors&gt;&lt;titles&gt;&lt;title&gt;BET 2: Twist score in cases of suspected paediatric testicular torsion&lt;/title&gt;&lt;secondary-title&gt;Emergency Medicine Journal&lt;/secondary-title&gt;&lt;/titles&gt;&lt;periodical&gt;&lt;full-title&gt;Emergency Medicine Journal&lt;/full-title&gt;&lt;/periodical&gt;&lt;pages&gt;574-575&lt;/pages&gt;&lt;volume&gt;35&lt;/volume&gt;&lt;number&gt;9&lt;/number&gt;&lt;dates&gt;&lt;year&gt;2018&lt;/year&gt;&lt;/dates&gt;&lt;urls&gt;&lt;related-urls&gt;&lt;url&gt;https://emj.bmj.com/content/emermed/35/9/574.2.full.pdf&lt;/url&gt;&lt;/related-urls&gt;&lt;/urls&gt;&lt;electronic-resource-num&gt;10.1136/emermed-2018-208024.3&lt;/electronic-resource-num&gt;&lt;/record&gt;&lt;/Cite&gt;&lt;/EndNote&gt;</w:instrText>
      </w:r>
      <w:r w:rsidR="00722C04">
        <w:fldChar w:fldCharType="separate"/>
      </w:r>
      <w:r w:rsidR="0099241F">
        <w:rPr>
          <w:noProof/>
        </w:rPr>
        <w:t>[67]</w:t>
      </w:r>
      <w:r w:rsidR="00722C04">
        <w:fldChar w:fldCharType="end"/>
      </w:r>
      <w:r w:rsidR="005F199F">
        <w:t>)</w:t>
      </w: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02"/>
        <w:gridCol w:w="1035"/>
      </w:tblGrid>
      <w:tr w:rsidR="00387870" w14:paraId="117B3BB7" w14:textId="77777777" w:rsidTr="005E00DC">
        <w:tc>
          <w:tcPr>
            <w:tcW w:w="4602" w:type="dxa"/>
            <w:shd w:val="clear" w:color="auto" w:fill="auto"/>
          </w:tcPr>
          <w:p w14:paraId="2EDC185B" w14:textId="77777777" w:rsidR="00387870" w:rsidRPr="00155924" w:rsidRDefault="00387870" w:rsidP="00DB1B34">
            <w:pPr>
              <w:pStyle w:val="Brdtext"/>
              <w:rPr>
                <w:b/>
              </w:rPr>
            </w:pPr>
            <w:r w:rsidRPr="00155924">
              <w:rPr>
                <w:b/>
              </w:rPr>
              <w:t>Findings</w:t>
            </w:r>
          </w:p>
        </w:tc>
        <w:tc>
          <w:tcPr>
            <w:tcW w:w="1035" w:type="dxa"/>
            <w:shd w:val="clear" w:color="auto" w:fill="auto"/>
          </w:tcPr>
          <w:p w14:paraId="4C9F2C81" w14:textId="77777777" w:rsidR="00387870" w:rsidRPr="00155924" w:rsidRDefault="00387870" w:rsidP="00DB1B34">
            <w:pPr>
              <w:pStyle w:val="Brdtext"/>
              <w:rPr>
                <w:b/>
              </w:rPr>
            </w:pPr>
            <w:r w:rsidRPr="00155924">
              <w:rPr>
                <w:b/>
              </w:rPr>
              <w:t>Points</w:t>
            </w:r>
          </w:p>
        </w:tc>
      </w:tr>
      <w:tr w:rsidR="00387870" w14:paraId="3CD3256F" w14:textId="77777777" w:rsidTr="005E00DC">
        <w:tc>
          <w:tcPr>
            <w:tcW w:w="4602" w:type="dxa"/>
            <w:shd w:val="clear" w:color="auto" w:fill="auto"/>
          </w:tcPr>
          <w:p w14:paraId="6CC4018E" w14:textId="5572FD59" w:rsidR="00387870" w:rsidRPr="00936BEF" w:rsidRDefault="00387870" w:rsidP="005E00DC">
            <w:pPr>
              <w:pStyle w:val="Brdtext2"/>
            </w:pPr>
          </w:p>
        </w:tc>
        <w:tc>
          <w:tcPr>
            <w:tcW w:w="1035" w:type="dxa"/>
            <w:shd w:val="clear" w:color="auto" w:fill="auto"/>
          </w:tcPr>
          <w:p w14:paraId="367C96A1" w14:textId="6905BCFA" w:rsidR="00387870" w:rsidRPr="00936BEF" w:rsidRDefault="00387870" w:rsidP="005E00DC">
            <w:pPr>
              <w:pStyle w:val="Brdtext2"/>
            </w:pPr>
          </w:p>
          <w:p w14:paraId="64AB63A5" w14:textId="6BA30BBA" w:rsidR="00387870" w:rsidRPr="00936BEF" w:rsidRDefault="00387870" w:rsidP="005E00DC">
            <w:pPr>
              <w:pStyle w:val="Brdtext2"/>
            </w:pPr>
          </w:p>
          <w:p w14:paraId="1E1AA3E2" w14:textId="142BB3F2" w:rsidR="00387870" w:rsidRPr="00936BEF" w:rsidRDefault="00387870" w:rsidP="005E00DC">
            <w:pPr>
              <w:pStyle w:val="Brdtext2"/>
            </w:pPr>
          </w:p>
          <w:p w14:paraId="7F0DE100" w14:textId="17AE48CE" w:rsidR="00387870" w:rsidRPr="00936BEF" w:rsidRDefault="00387870" w:rsidP="005E00DC">
            <w:pPr>
              <w:pStyle w:val="Brdtext2"/>
            </w:pPr>
          </w:p>
          <w:p w14:paraId="527DBD47" w14:textId="376E25D6" w:rsidR="00387870" w:rsidRPr="00936BEF" w:rsidRDefault="00387870" w:rsidP="005E00DC">
            <w:pPr>
              <w:pStyle w:val="Brdtext2"/>
            </w:pPr>
          </w:p>
        </w:tc>
      </w:tr>
    </w:tbl>
    <w:p w14:paraId="0B4FE899" w14:textId="77777777" w:rsidR="00387870" w:rsidRPr="00385A54" w:rsidRDefault="00387870" w:rsidP="00385A54">
      <w:pPr>
        <w:pStyle w:val="Brdtext"/>
      </w:pPr>
    </w:p>
    <w:p w14:paraId="75E0E8AE" w14:textId="77777777" w:rsidR="00385A54" w:rsidRPr="00385A54" w:rsidRDefault="00385A54" w:rsidP="00385A54">
      <w:pPr>
        <w:pStyle w:val="Brdtext"/>
      </w:pPr>
    </w:p>
    <w:p w14:paraId="126585B5" w14:textId="7ED99B6B" w:rsidR="00E25221" w:rsidRDefault="00385A54" w:rsidP="00385A54">
      <w:pPr>
        <w:pStyle w:val="Brdtext"/>
      </w:pPr>
      <w:r w:rsidRPr="00385A54">
        <w:t xml:space="preserve">c) </w:t>
      </w:r>
      <w:r w:rsidR="00E25221">
        <w:t>Bör man prova att manuellt detorkvera? (</w:t>
      </w:r>
      <w:hyperlink r:id="rId132" w:history="1">
        <w:r w:rsidR="00E25221" w:rsidRPr="00E25221">
          <w:rPr>
            <w:rStyle w:val="Hyperlnk"/>
          </w:rPr>
          <w:t>Demirbas 2017</w:t>
        </w:r>
      </w:hyperlink>
      <w:r w:rsidR="00E25221">
        <w:t xml:space="preserve"> </w:t>
      </w:r>
      <w:r w:rsidR="00722C04">
        <w:fldChar w:fldCharType="begin">
          <w:fldData xml:space="preserve">PEVuZE5vdGU+PENpdGU+PEF1dGhvcj5EZW1pcmJhczwvQXV0aG9yPjxZZWFyPjIwMTc8L1llYXI+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=
</w:fldData>
        </w:fldChar>
      </w:r>
      <w:r w:rsidR="0099241F">
        <w:instrText xml:space="preserve"> ADDIN EN.CITE </w:instrText>
      </w:r>
      <w:r w:rsidR="0099241F">
        <w:fldChar w:fldCharType="begin">
          <w:fldData xml:space="preserve">PEVuZE5vdGU+PENpdGU+PEF1dGhvcj5EZW1pcmJhczwvQXV0aG9yPjxZZWFyPjIwMTc8L1llYXI+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=
</w:fldData>
        </w:fldChar>
      </w:r>
      <w:r w:rsidR="0099241F">
        <w:instrText xml:space="preserve"> ADDIN EN.CITE.DATA </w:instrText>
      </w:r>
      <w:r w:rsidR="0099241F">
        <w:fldChar w:fldCharType="end"/>
      </w:r>
      <w:r w:rsidR="00722C04">
        <w:fldChar w:fldCharType="separate"/>
      </w:r>
      <w:r w:rsidR="0099241F">
        <w:rPr>
          <w:noProof/>
        </w:rPr>
        <w:t>[68]</w:t>
      </w:r>
      <w:r w:rsidR="00722C04">
        <w:fldChar w:fldCharType="end"/>
      </w:r>
      <w:r w:rsidR="00E25221">
        <w:t xml:space="preserve"> Abstract) </w:t>
      </w:r>
    </w:p>
    <w:p w14:paraId="04803DAF" w14:textId="77777777" w:rsidR="00E25221" w:rsidRDefault="00E25221" w:rsidP="00385A54">
      <w:pPr>
        <w:pStyle w:val="Brdtext"/>
      </w:pPr>
    </w:p>
    <w:p w14:paraId="46CB11A1" w14:textId="77777777" w:rsidR="00E25221" w:rsidRDefault="00E25221" w:rsidP="00385A54">
      <w:pPr>
        <w:pStyle w:val="Brdtext"/>
      </w:pPr>
    </w:p>
    <w:p w14:paraId="4FFC8DD0" w14:textId="77777777" w:rsidR="00155924" w:rsidRDefault="00155924" w:rsidP="00385A54">
      <w:pPr>
        <w:pStyle w:val="Brdtext"/>
      </w:pPr>
    </w:p>
    <w:p w14:paraId="26D93988" w14:textId="77777777" w:rsidR="00155924" w:rsidRDefault="00155924" w:rsidP="00385A54">
      <w:pPr>
        <w:pStyle w:val="Brdtext"/>
      </w:pPr>
    </w:p>
    <w:p w14:paraId="77702A06" w14:textId="463A93B8" w:rsidR="00E25221" w:rsidRDefault="00E25221" w:rsidP="00385A54">
      <w:pPr>
        <w:pStyle w:val="Brdtext"/>
      </w:pPr>
      <w:r>
        <w:t>d) Hur gör man det?</w:t>
      </w:r>
      <w:r w:rsidR="00C03C60">
        <w:t xml:space="preserve"> (</w:t>
      </w:r>
      <w:hyperlink r:id="rId133" w:anchor="a7" w:history="1">
        <w:r w:rsidR="00C03C60" w:rsidRPr="005D7247">
          <w:rPr>
            <w:rStyle w:val="Hyperlnk"/>
          </w:rPr>
          <w:t>Saxena 2016</w:t>
        </w:r>
      </w:hyperlink>
      <w:r w:rsidR="00C03C60">
        <w:t xml:space="preserve"> Technique</w:t>
      </w:r>
      <w:r w:rsidR="004F23E3">
        <w:t xml:space="preserve"> &amp; Pearls</w:t>
      </w:r>
      <w:r w:rsidR="00C03C60">
        <w:t>)</w:t>
      </w:r>
    </w:p>
    <w:p w14:paraId="677F560A" w14:textId="77777777" w:rsidR="00E25221" w:rsidRDefault="00E25221" w:rsidP="00385A54">
      <w:pPr>
        <w:pStyle w:val="Brdtext"/>
      </w:pPr>
    </w:p>
    <w:p w14:paraId="0E289721" w14:textId="77777777" w:rsidR="004F23E3" w:rsidRDefault="004F23E3">
      <w:pPr>
        <w:rPr>
          <w:rFonts w:eastAsia="Times"/>
          <w:sz w:val="24"/>
          <w:lang w:val="sv-SE" w:eastAsia="en-US"/>
        </w:rPr>
      </w:pPr>
      <w:bookmarkStart w:id="1138" w:name="_Toc383850876"/>
      <w:bookmarkStart w:id="1139" w:name="_Toc383858266"/>
      <w:bookmarkStart w:id="1140" w:name="_Toc384463588"/>
      <w:bookmarkStart w:id="1141" w:name="_Toc384463766"/>
      <w:bookmarkStart w:id="1142" w:name="_Toc384463874"/>
      <w:bookmarkStart w:id="1143" w:name="_Toc384563585"/>
      <w:bookmarkStart w:id="1144" w:name="_Toc384728629"/>
      <w:bookmarkStart w:id="1145" w:name="_Toc384731276"/>
      <w:bookmarkStart w:id="1146" w:name="_Toc384732252"/>
      <w:bookmarkStart w:id="1147" w:name="_Toc429570647"/>
      <w:bookmarkStart w:id="1148" w:name="_Toc429570860"/>
      <w:r>
        <w:rPr>
          <w:rFonts w:eastAsia="Times"/>
          <w:b/>
          <w:bCs/>
          <w:iCs/>
          <w:lang w:val="sv-SE" w:eastAsia="en-US"/>
        </w:rPr>
        <w:br w:type="page"/>
      </w:r>
    </w:p>
    <w:p w14:paraId="139ADDD2" w14:textId="6A13A187" w:rsidR="00387870" w:rsidRDefault="00387870" w:rsidP="00387870">
      <w:pPr>
        <w:pStyle w:val="Rubrik2"/>
      </w:pPr>
      <w:bookmarkStart w:id="1149" w:name="_Toc429581286"/>
      <w:bookmarkStart w:id="1150" w:name="_Toc429581344"/>
      <w:bookmarkStart w:id="1151" w:name="_Toc429582583"/>
      <w:bookmarkStart w:id="1152" w:name="_Toc429585172"/>
      <w:bookmarkStart w:id="1153" w:name="_Toc429586137"/>
      <w:r>
        <w:t>8-Uretärsten</w:t>
      </w:r>
      <w:bookmarkEnd w:id="1115"/>
      <w:bookmarkEnd w:id="1132"/>
      <w:bookmarkEnd w:id="1133"/>
      <w:bookmarkEnd w:id="1134"/>
      <w:bookmarkEnd w:id="1135"/>
      <w:bookmarkEnd w:id="1136"/>
      <w:bookmarkEnd w:id="1137"/>
      <w:bookmarkEnd w:id="1138"/>
      <w:bookmarkEnd w:id="1139"/>
      <w:bookmarkEnd w:id="1140"/>
      <w:bookmarkEnd w:id="1141"/>
      <w:bookmarkEnd w:id="1142"/>
      <w:bookmarkEnd w:id="1143"/>
      <w:bookmarkEnd w:id="1144"/>
      <w:bookmarkEnd w:id="1145"/>
      <w:bookmarkEnd w:id="1146"/>
      <w:bookmarkEnd w:id="1147"/>
      <w:bookmarkEnd w:id="1148"/>
      <w:bookmarkEnd w:id="1149"/>
      <w:bookmarkEnd w:id="1150"/>
      <w:bookmarkEnd w:id="1151"/>
      <w:bookmarkEnd w:id="1152"/>
      <w:bookmarkEnd w:id="1153"/>
    </w:p>
    <w:p w14:paraId="373C8985" w14:textId="0D535087" w:rsidR="00387870" w:rsidRDefault="00387870" w:rsidP="00387870">
      <w:pPr>
        <w:rPr>
          <w:sz w:val="24"/>
          <w:szCs w:val="24"/>
        </w:rPr>
      </w:pPr>
      <w:r w:rsidRPr="00BA1265">
        <w:rPr>
          <w:sz w:val="24"/>
          <w:szCs w:val="24"/>
        </w:rPr>
        <w:t xml:space="preserve">a) </w:t>
      </w:r>
      <w:r>
        <w:rPr>
          <w:sz w:val="24"/>
          <w:szCs w:val="24"/>
        </w:rPr>
        <w:t xml:space="preserve">Hur kan ultraljud </w:t>
      </w:r>
      <w:r w:rsidR="00B91BB1">
        <w:rPr>
          <w:sz w:val="24"/>
          <w:szCs w:val="24"/>
        </w:rPr>
        <w:t xml:space="preserve">bidra till diagnostik och beslutsfattande </w:t>
      </w:r>
      <w:r>
        <w:rPr>
          <w:sz w:val="24"/>
          <w:szCs w:val="24"/>
        </w:rPr>
        <w:t>misstänkt uretärsten? (</w:t>
      </w:r>
      <w:hyperlink r:id="rId134" w:history="1">
        <w:r w:rsidRPr="00B84CF6">
          <w:rPr>
            <w:rStyle w:val="Hyperlnk"/>
            <w:rFonts w:ascii="Times" w:hAnsi="Times"/>
            <w:sz w:val="24"/>
            <w:szCs w:val="24"/>
            <w:lang w:val="sv-SE"/>
          </w:rPr>
          <w:t>Dalziel 2013</w:t>
        </w:r>
      </w:hyperlink>
      <w:r>
        <w:rPr>
          <w:rFonts w:ascii="Times" w:hAnsi="Times"/>
          <w:sz w:val="24"/>
          <w:szCs w:val="24"/>
          <w:lang w:val="sv-SE"/>
        </w:rPr>
        <w:t xml:space="preserve"> </w:t>
      </w:r>
      <w:r w:rsidR="00722C04">
        <w:rPr>
          <w:rFonts w:ascii="Times" w:hAnsi="Times"/>
          <w:sz w:val="24"/>
          <w:szCs w:val="24"/>
          <w:lang w:val="sv-SE"/>
        </w:rPr>
        <w:fldChar w:fldCharType="begin"/>
      </w:r>
      <w:r w:rsidR="0099241F">
        <w:rPr>
          <w:rFonts w:ascii="Times" w:hAnsi="Times"/>
          <w:sz w:val="24"/>
          <w:szCs w:val="24"/>
          <w:lang w:val="sv-SE"/>
        </w:rPr>
        <w:instrText xml:space="preserve"> ADDIN EN.CITE &lt;EndNote&gt;&lt;Cite&gt;&lt;Author&gt;Dalziel&lt;/Author&gt;&lt;Year&gt;2013&lt;/Year&gt;&lt;RecNum&gt;461&lt;/RecNum&gt;&lt;DisplayText&gt;[69]&lt;/DisplayText&gt;&lt;record&gt;&lt;rec-number&gt;461&lt;/rec-number&gt;&lt;foreign-keys&gt;&lt;key app="EN" db-id="5rd9tv29z5xd0revrw5xdxzy5w5zpd9tvz55" timestamp="0"&gt;461&lt;/key&gt;&lt;/foreign-keys&gt;&lt;ref-type name="Journal Article"&gt;17&lt;/ref-type&gt;&lt;contributors&gt;&lt;authors&gt;&lt;author&gt;Dalziel, P. J.&lt;/author&gt;&lt;author&gt;Noble, V. E.&lt;/author&gt;&lt;/authors&gt;&lt;/contributors&gt;&lt;auth-address&gt;Emergency Medicine Ultrasound Division, Massachusetts General Hospital, Suite 140, 5 Emerson Place, Boston, MA 02114, USA. drpjdalziel@gmail.com&lt;/auth-address&gt;&lt;titles&gt;&lt;title&gt;Bedside ultrasound and the assessment of renal colic: a review&lt;/title&gt;&lt;secondary-title&gt;Emerg Med J&lt;/secondary-title&gt;&lt;alt-title&gt;Emergency medicine journal : EMJ&lt;/alt-title&gt;&lt;/titles&gt;&lt;periodical&gt;&lt;full-title&gt;Emerg Med J&lt;/full-title&gt;&lt;abbr-1&gt;Emergency medicine journal : EMJ&lt;/abbr-1&gt;&lt;/periodical&gt;&lt;alt-periodical&gt;&lt;full-title&gt;Emerg Med J&lt;/full-title&gt;&lt;abbr-1&gt;Emergency medicine journal : EMJ&lt;/abbr-1&gt;&lt;/alt-periodical&gt;&lt;pages&gt;3-8&lt;/pages&gt;&lt;volume&gt;30&lt;/volume&gt;&lt;number&gt;1&lt;/number&gt;&lt;edition&gt;2012/06/12&lt;/edition&gt;&lt;keywords&gt;&lt;keyword&gt;Algorithms&lt;/keyword&gt;&lt;keyword&gt;Humans&lt;/keyword&gt;&lt;keyword&gt;Kidney Calculi/ultrasonography&lt;/keyword&gt;&lt;keyword&gt;Nephrolithiasis/*ultrasonography&lt;/keyword&gt;&lt;keyword&gt;*Point-of-Care Systems&lt;/keyword&gt;&lt;keyword&gt;Renal Colic/*ultrasonography&lt;/keyword&gt;&lt;keyword&gt;Sensitivity and Specificity&lt;/keyword&gt;&lt;/keywords&gt;&lt;dates&gt;&lt;year&gt;2013&lt;/year&gt;&lt;pub-dates&gt;&lt;date&gt;Jan&lt;/date&gt;&lt;/pub-dates&gt;&lt;/dates&gt;&lt;isbn&gt;1472-0213 (Electronic)&amp;#xD;1472-0205 (Linking)&lt;/isbn&gt;&lt;accession-num&gt;22685250&lt;/accession-num&gt;&lt;work-type&gt;Review&lt;/work-type&gt;&lt;urls&gt;&lt;related-urls&gt;&lt;url&gt;http://www.ncbi.nlm.nih.gov/pubmed/22685250&lt;/url&gt;&lt;url&gt;http://emj.bmj.com/content/30/1/3.full.pdf&lt;/url&gt;&lt;/related-urls&gt;&lt;/urls&gt;&lt;electronic-resource-num&gt;10.1136/emermed-2012-201375&lt;/electronic-resource-num&gt;&lt;language&gt;eng&lt;/language&gt;&lt;/record&gt;&lt;/Cite&gt;&lt;/EndNote&gt;</w:instrText>
      </w:r>
      <w:r w:rsidR="00722C04">
        <w:rPr>
          <w:rFonts w:ascii="Times" w:hAnsi="Times"/>
          <w:sz w:val="24"/>
          <w:szCs w:val="24"/>
          <w:lang w:val="sv-SE"/>
        </w:rPr>
        <w:fldChar w:fldCharType="separate"/>
      </w:r>
      <w:r w:rsidR="0099241F">
        <w:rPr>
          <w:rFonts w:ascii="Times" w:hAnsi="Times"/>
          <w:noProof/>
          <w:sz w:val="24"/>
          <w:szCs w:val="24"/>
          <w:lang w:val="sv-SE"/>
        </w:rPr>
        <w:t>[69]</w:t>
      </w:r>
      <w:r w:rsidR="00722C04">
        <w:rPr>
          <w:rFonts w:ascii="Times" w:hAnsi="Times"/>
          <w:sz w:val="24"/>
          <w:szCs w:val="24"/>
          <w:lang w:val="sv-SE"/>
        </w:rPr>
        <w:fldChar w:fldCharType="end"/>
      </w:r>
      <w:r w:rsidR="00B84CF6">
        <w:rPr>
          <w:rFonts w:ascii="Times" w:hAnsi="Times"/>
          <w:sz w:val="24"/>
          <w:szCs w:val="24"/>
          <w:lang w:val="sv-SE"/>
        </w:rPr>
        <w:t xml:space="preserve"> </w:t>
      </w:r>
      <w:r>
        <w:rPr>
          <w:rFonts w:ascii="Times" w:hAnsi="Times"/>
          <w:sz w:val="24"/>
          <w:szCs w:val="24"/>
          <w:lang w:val="sv-SE"/>
        </w:rPr>
        <w:t>Figure 2</w:t>
      </w:r>
      <w:r w:rsidR="00B91BB1">
        <w:rPr>
          <w:sz w:val="24"/>
          <w:szCs w:val="24"/>
        </w:rPr>
        <w:t xml:space="preserve">, </w:t>
      </w:r>
      <w:hyperlink r:id="rId135" w:history="1">
        <w:r w:rsidR="00B91BB1" w:rsidRPr="00B91BB1">
          <w:rPr>
            <w:rStyle w:val="Hyperlnk"/>
            <w:sz w:val="24"/>
            <w:szCs w:val="24"/>
          </w:rPr>
          <w:t>Nicolau 2015</w:t>
        </w:r>
      </w:hyperlink>
      <w:r w:rsidR="00B91BB1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Nicolau&lt;/Author&gt;&lt;Year&gt;2015&lt;/Year&gt;&lt;RecNum&gt;2405&lt;/RecNum&gt;&lt;DisplayText&gt;[70]&lt;/DisplayText&gt;&lt;record&gt;&lt;rec-number&gt;2405&lt;/rec-number&gt;&lt;foreign-keys&gt;&lt;key app="EN" db-id="5rd9tv29z5xd0revrw5xdxzy5w5zpd9tvz55" timestamp="1523863184"&gt;2405&lt;/key&gt;&lt;/foreign-keys&gt;&lt;ref-type name="Journal Article"&gt;17&lt;/ref-type&gt;&lt;contributors&gt;&lt;authors&gt;&lt;author&gt;Nicolau, C.&lt;/author&gt;&lt;author&gt;Claudon, M.&lt;/author&gt;&lt;author&gt;Derchi, L. E.&lt;/author&gt;&lt;author&gt;Adam, E. J.&lt;/author&gt;&lt;author&gt;Nielsen, M. B.&lt;/author&gt;&lt;author&gt;Mostbeck, G.&lt;/author&gt;&lt;author&gt;Owens, C. M.&lt;/author&gt;&lt;author&gt;Nyhsen, C.&lt;/author&gt;&lt;author&gt;Yarmenitis, S.&lt;/author&gt;&lt;/authors&gt;&lt;/contributors&gt;&lt;auth-address&gt;Radiology Department, Hospital Clinic, Villarroel 170, 08036, Barcelona, Spain, cnicolau@clinic.cat.&lt;/auth-address&gt;&lt;titles&gt;&lt;title&gt;Imaging patients with renal colic-consider ultrasound first&lt;/title&gt;&lt;secondary-title&gt;Insights Imaging&lt;/secondary-title&gt;&lt;alt-title&gt;Insights into imaging&lt;/alt-title&gt;&lt;/titles&gt;&lt;periodical&gt;&lt;full-title&gt;Insights Imaging&lt;/full-title&gt;&lt;abbr-1&gt;Insights into imaging&lt;/abbr-1&gt;&lt;/periodical&gt;&lt;alt-periodical&gt;&lt;full-title&gt;Insights Imaging&lt;/full-title&gt;&lt;abbr-1&gt;Insights into imaging&lt;/abbr-1&gt;&lt;/alt-periodical&gt;&lt;pages&gt;441-7&lt;/pages&gt;&lt;volume&gt;6&lt;/volume&gt;&lt;number&gt;4&lt;/number&gt;&lt;edition&gt;2015/05/23&lt;/edition&gt;&lt;dates&gt;&lt;year&gt;2015&lt;/year&gt;&lt;pub-dates&gt;&lt;date&gt;Aug&lt;/date&gt;&lt;/pub-dates&gt;&lt;/dates&gt;&lt;isbn&gt;1869-4101 (Print)&amp;#xD;1869-4101&lt;/isbn&gt;&lt;accession-num&gt;25994497&lt;/accession-num&gt;&lt;urls&gt;&lt;/urls&gt;&lt;custom2&gt;PMC4519809&lt;/custom2&gt;&lt;electronic-resource-num&gt;10.1007/s13244-015-0396-y&lt;/electronic-resource-num&gt;&lt;remote-database-provider&gt;NLM&lt;/remote-database-provider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0]</w:t>
      </w:r>
      <w:r w:rsidR="00722C04">
        <w:rPr>
          <w:sz w:val="24"/>
          <w:szCs w:val="24"/>
        </w:rPr>
        <w:fldChar w:fldCharType="end"/>
      </w:r>
      <w:r w:rsidR="00B91BB1">
        <w:rPr>
          <w:sz w:val="24"/>
          <w:szCs w:val="24"/>
        </w:rPr>
        <w:t>)</w:t>
      </w:r>
    </w:p>
    <w:p w14:paraId="2874910E" w14:textId="77777777" w:rsidR="00387870" w:rsidRDefault="00387870" w:rsidP="00387870">
      <w:pPr>
        <w:rPr>
          <w:sz w:val="24"/>
          <w:szCs w:val="24"/>
        </w:rPr>
      </w:pPr>
    </w:p>
    <w:p w14:paraId="1AED827B" w14:textId="77777777" w:rsidR="00387870" w:rsidRDefault="00387870" w:rsidP="00387870">
      <w:pPr>
        <w:rPr>
          <w:sz w:val="24"/>
          <w:szCs w:val="24"/>
        </w:rPr>
      </w:pPr>
    </w:p>
    <w:p w14:paraId="24B36B99" w14:textId="77777777" w:rsidR="00387870" w:rsidRDefault="00387870" w:rsidP="00387870">
      <w:pPr>
        <w:rPr>
          <w:sz w:val="24"/>
          <w:szCs w:val="24"/>
        </w:rPr>
      </w:pPr>
    </w:p>
    <w:p w14:paraId="0D596172" w14:textId="77777777" w:rsidR="00B03954" w:rsidRDefault="00B03954" w:rsidP="00387870">
      <w:pPr>
        <w:rPr>
          <w:sz w:val="24"/>
          <w:szCs w:val="24"/>
        </w:rPr>
      </w:pPr>
    </w:p>
    <w:p w14:paraId="2AF0F7E4" w14:textId="6FB56269" w:rsidR="00190F86" w:rsidRDefault="00387870" w:rsidP="006638A8">
      <w:pPr>
        <w:rPr>
          <w:sz w:val="24"/>
          <w:szCs w:val="24"/>
        </w:rPr>
      </w:pPr>
      <w:r w:rsidRPr="006638A8">
        <w:rPr>
          <w:sz w:val="24"/>
          <w:szCs w:val="24"/>
        </w:rPr>
        <w:t xml:space="preserve">b) </w:t>
      </w:r>
      <w:r w:rsidR="00190F86">
        <w:rPr>
          <w:sz w:val="24"/>
          <w:szCs w:val="24"/>
        </w:rPr>
        <w:t>Vilka kriterier ingår i CHOKAI beslutsregeln?</w:t>
      </w:r>
      <w:r w:rsidR="001B1C9A">
        <w:rPr>
          <w:sz w:val="24"/>
          <w:szCs w:val="24"/>
        </w:rPr>
        <w:t xml:space="preserve"> (</w:t>
      </w:r>
      <w:hyperlink r:id="rId136" w:history="1">
        <w:r w:rsidR="001B1C9A" w:rsidRPr="004F6521">
          <w:rPr>
            <w:rStyle w:val="Hyperlnk"/>
            <w:sz w:val="24"/>
            <w:szCs w:val="24"/>
          </w:rPr>
          <w:t>Fuku</w:t>
        </w:r>
        <w:r w:rsidR="004F6521" w:rsidRPr="004F6521">
          <w:rPr>
            <w:rStyle w:val="Hyperlnk"/>
            <w:sz w:val="24"/>
            <w:szCs w:val="24"/>
          </w:rPr>
          <w:t>hara 2017</w:t>
        </w:r>
      </w:hyperlink>
      <w:r w:rsidR="004F6521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>
          <w:fldData xml:space="preserve">PEVuZE5vdGU+PENpdGU+PEF1dGhvcj5GdWt1aGFyYTwvQXV0aG9yPjxZZWFyPjIwMTc8L1llYXI+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</w:fldData>
        </w:fldChar>
      </w:r>
      <w:r w:rsidR="0099241F">
        <w:rPr>
          <w:sz w:val="24"/>
          <w:szCs w:val="24"/>
        </w:rPr>
        <w:instrText xml:space="preserve"> ADDIN EN.CITE </w:instrText>
      </w:r>
      <w:r w:rsidR="0099241F">
        <w:rPr>
          <w:sz w:val="24"/>
          <w:szCs w:val="24"/>
        </w:rPr>
        <w:fldChar w:fldCharType="begin">
          <w:fldData xml:space="preserve">PEVuZE5vdGU+PENpdGU+PEF1dGhvcj5GdWt1aGFyYTwvQXV0aG9yPjxZZWFyPjIwMTc8L1llYXI+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</w:fldData>
        </w:fldChar>
      </w:r>
      <w:r w:rsidR="0099241F">
        <w:rPr>
          <w:sz w:val="24"/>
          <w:szCs w:val="24"/>
        </w:rPr>
        <w:instrText xml:space="preserve"> ADDIN EN.CITE.DATA </w:instrText>
      </w:r>
      <w:r w:rsidR="0099241F">
        <w:rPr>
          <w:sz w:val="24"/>
          <w:szCs w:val="24"/>
        </w:rPr>
      </w:r>
      <w:r w:rsidR="0099241F">
        <w:rPr>
          <w:sz w:val="24"/>
          <w:szCs w:val="24"/>
        </w:rPr>
        <w:fldChar w:fldCharType="end"/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1]</w:t>
      </w:r>
      <w:r w:rsidR="00722C04">
        <w:rPr>
          <w:sz w:val="24"/>
          <w:szCs w:val="24"/>
        </w:rPr>
        <w:fldChar w:fldCharType="end"/>
      </w:r>
      <w:r w:rsidR="004F6521">
        <w:rPr>
          <w:sz w:val="24"/>
          <w:szCs w:val="24"/>
        </w:rPr>
        <w:t xml:space="preserve"> s1860)</w:t>
      </w:r>
    </w:p>
    <w:tbl>
      <w:tblPr>
        <w:tblW w:w="9214" w:type="dxa"/>
        <w:tblInd w:w="108" w:type="dxa"/>
        <w:tblBorders>
          <w:top w:val="double" w:sz="6" w:space="0" w:color="000000"/>
          <w:left w:val="double" w:sz="6" w:space="0" w:color="000000"/>
          <w:bottom w:val="double" w:sz="6" w:space="0" w:color="000000"/>
          <w:right w:val="double" w:sz="6" w:space="0" w:color="000000"/>
          <w:insideH w:val="single" w:sz="6" w:space="0" w:color="000000"/>
          <w:insideV w:val="single" w:sz="6" w:space="0" w:color="000000"/>
        </w:tblBorders>
        <w:tblLook w:val="00A0" w:firstRow="1" w:lastRow="0" w:firstColumn="1" w:lastColumn="0" w:noHBand="0" w:noVBand="0"/>
      </w:tblPr>
      <w:tblGrid>
        <w:gridCol w:w="7122"/>
        <w:gridCol w:w="2092"/>
      </w:tblGrid>
      <w:tr w:rsidR="00FF20B1" w:rsidRPr="00F20D2A" w14:paraId="1C75CBD3" w14:textId="77777777" w:rsidTr="001B1C9A">
        <w:tc>
          <w:tcPr>
            <w:tcW w:w="7122" w:type="dxa"/>
            <w:shd w:val="clear" w:color="auto" w:fill="auto"/>
          </w:tcPr>
          <w:p w14:paraId="7BFC789B" w14:textId="77777777" w:rsidR="00FF20B1" w:rsidRPr="003C7BB3" w:rsidRDefault="00FF20B1" w:rsidP="001B1C9A">
            <w:pPr>
              <w:pStyle w:val="Brdtext"/>
              <w:ind w:right="-2"/>
              <w:jc w:val="center"/>
              <w:rPr>
                <w:b/>
                <w:noProof/>
                <w:lang w:val="en-CA"/>
              </w:rPr>
            </w:pPr>
            <w:r w:rsidRPr="003C7BB3">
              <w:rPr>
                <w:b/>
                <w:noProof/>
                <w:lang w:val="en-CA"/>
              </w:rPr>
              <w:t>Criteria</w:t>
            </w:r>
          </w:p>
        </w:tc>
        <w:tc>
          <w:tcPr>
            <w:tcW w:w="2092" w:type="dxa"/>
            <w:shd w:val="clear" w:color="auto" w:fill="auto"/>
          </w:tcPr>
          <w:p w14:paraId="1FABCA1F" w14:textId="77777777" w:rsidR="00FF20B1" w:rsidRPr="003C7BB3" w:rsidRDefault="00FF20B1" w:rsidP="001B1C9A">
            <w:pPr>
              <w:pStyle w:val="Brdtext"/>
              <w:ind w:right="-2"/>
              <w:jc w:val="center"/>
              <w:rPr>
                <w:b/>
                <w:noProof/>
                <w:lang w:val="en-CA"/>
              </w:rPr>
            </w:pPr>
            <w:r w:rsidRPr="003C7BB3">
              <w:rPr>
                <w:b/>
                <w:noProof/>
                <w:lang w:val="en-CA"/>
              </w:rPr>
              <w:t>Points</w:t>
            </w:r>
          </w:p>
        </w:tc>
      </w:tr>
      <w:tr w:rsidR="00FF20B1" w:rsidRPr="00F20D2A" w14:paraId="141BF79A" w14:textId="77777777" w:rsidTr="001B1C9A">
        <w:tc>
          <w:tcPr>
            <w:tcW w:w="7122" w:type="dxa"/>
            <w:shd w:val="clear" w:color="auto" w:fill="auto"/>
          </w:tcPr>
          <w:p w14:paraId="6E1918D8" w14:textId="38FC0644" w:rsidR="00FF20B1" w:rsidRPr="00FA3319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53DB0357" w14:textId="39BC65BA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5D04481F" w14:textId="77777777" w:rsidTr="001B1C9A">
        <w:tc>
          <w:tcPr>
            <w:tcW w:w="7122" w:type="dxa"/>
            <w:shd w:val="clear" w:color="auto" w:fill="auto"/>
          </w:tcPr>
          <w:p w14:paraId="0FF67E01" w14:textId="37892CDB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7E4CA288" w14:textId="0B976CD0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6ABD6B4A" w14:textId="77777777" w:rsidTr="001B1C9A">
        <w:tc>
          <w:tcPr>
            <w:tcW w:w="7122" w:type="dxa"/>
            <w:shd w:val="clear" w:color="auto" w:fill="auto"/>
          </w:tcPr>
          <w:p w14:paraId="084FABE6" w14:textId="248A9258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738259D6" w14:textId="4B360BAD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4353E3FA" w14:textId="77777777" w:rsidTr="001B1C9A">
        <w:tc>
          <w:tcPr>
            <w:tcW w:w="7122" w:type="dxa"/>
            <w:shd w:val="clear" w:color="auto" w:fill="auto"/>
          </w:tcPr>
          <w:p w14:paraId="7FC9DC28" w14:textId="731D0A10" w:rsidR="00FF20B1" w:rsidRPr="00FA3319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7E0FE868" w14:textId="736ADAD0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6910EBA2" w14:textId="77777777" w:rsidTr="001B1C9A">
        <w:tc>
          <w:tcPr>
            <w:tcW w:w="7122" w:type="dxa"/>
            <w:shd w:val="clear" w:color="auto" w:fill="auto"/>
          </w:tcPr>
          <w:p w14:paraId="045DD3F4" w14:textId="3C180EAF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1E98DADC" w14:textId="65595E23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462EC51E" w14:textId="77777777" w:rsidTr="001B1C9A">
        <w:tc>
          <w:tcPr>
            <w:tcW w:w="7122" w:type="dxa"/>
            <w:shd w:val="clear" w:color="auto" w:fill="auto"/>
          </w:tcPr>
          <w:p w14:paraId="492C8B28" w14:textId="01F8279E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4CE3472F" w14:textId="307D593B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  <w:tr w:rsidR="00FF20B1" w:rsidRPr="00F20D2A" w14:paraId="49C0248E" w14:textId="77777777" w:rsidTr="001B1C9A">
        <w:tc>
          <w:tcPr>
            <w:tcW w:w="7122" w:type="dxa"/>
            <w:shd w:val="clear" w:color="auto" w:fill="auto"/>
          </w:tcPr>
          <w:p w14:paraId="0B4CF115" w14:textId="28149C49" w:rsidR="00FF20B1" w:rsidRPr="00DF22F0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  <w:tc>
          <w:tcPr>
            <w:tcW w:w="2092" w:type="dxa"/>
            <w:shd w:val="clear" w:color="auto" w:fill="auto"/>
          </w:tcPr>
          <w:p w14:paraId="21C97CA9" w14:textId="53D4F138" w:rsidR="00FF20B1" w:rsidRPr="00F20D2A" w:rsidRDefault="00FF20B1" w:rsidP="00FF20B1">
            <w:pPr>
              <w:pStyle w:val="Brdtext2"/>
              <w:rPr>
                <w:noProof/>
                <w:lang w:val="en-CA"/>
              </w:rPr>
            </w:pPr>
          </w:p>
        </w:tc>
      </w:tr>
    </w:tbl>
    <w:p w14:paraId="6FB5A2AA" w14:textId="77777777" w:rsidR="00190F86" w:rsidRDefault="00190F86" w:rsidP="006638A8">
      <w:pPr>
        <w:rPr>
          <w:sz w:val="24"/>
          <w:szCs w:val="24"/>
        </w:rPr>
      </w:pPr>
    </w:p>
    <w:p w14:paraId="10D73367" w14:textId="37E32BF2" w:rsidR="006638A8" w:rsidRPr="00B67CC1" w:rsidRDefault="00190F86" w:rsidP="006638A8">
      <w:pPr>
        <w:rPr>
          <w:sz w:val="24"/>
          <w:szCs w:val="24"/>
        </w:rPr>
      </w:pPr>
      <w:r w:rsidRPr="00B67CC1">
        <w:rPr>
          <w:sz w:val="24"/>
          <w:szCs w:val="24"/>
        </w:rPr>
        <w:t xml:space="preserve">c) </w:t>
      </w:r>
      <w:r w:rsidR="00387870" w:rsidRPr="00B67CC1">
        <w:rPr>
          <w:sz w:val="24"/>
          <w:szCs w:val="24"/>
        </w:rPr>
        <w:t>Bör man rekommendera alpha 1-receptorhämmare för att underlätta stenpassage?</w:t>
      </w:r>
      <w:r w:rsidR="00B67CC1" w:rsidRPr="00B67CC1">
        <w:rPr>
          <w:sz w:val="24"/>
          <w:szCs w:val="24"/>
        </w:rPr>
        <w:t xml:space="preserve"> (</w:t>
      </w:r>
      <w:hyperlink r:id="rId137" w:history="1">
        <w:r w:rsidR="00B67CC1" w:rsidRPr="00B67CC1">
          <w:rPr>
            <w:rStyle w:val="Hyperlnk"/>
            <w:sz w:val="24"/>
            <w:szCs w:val="24"/>
          </w:rPr>
          <w:t>Campschroer 2018</w:t>
        </w:r>
      </w:hyperlink>
      <w:r w:rsidR="00B67CC1" w:rsidRPr="00B67CC1">
        <w:rPr>
          <w:sz w:val="24"/>
          <w:szCs w:val="24"/>
        </w:rPr>
        <w:t xml:space="preserve"> </w:t>
      </w:r>
      <w:r w:rsidR="00722C04">
        <w:rPr>
          <w:sz w:val="24"/>
          <w:szCs w:val="24"/>
        </w:rPr>
        <w:fldChar w:fldCharType="begin"/>
      </w:r>
      <w:r w:rsidR="0099241F">
        <w:rPr>
          <w:sz w:val="24"/>
          <w:szCs w:val="24"/>
        </w:rPr>
        <w:instrText xml:space="preserve"> ADDIN EN.CITE &lt;EndNote&gt;&lt;Cite&gt;&lt;Author&gt;Campschroer&lt;/Author&gt;&lt;Year&gt;2018&lt;/Year&gt;&lt;RecNum&gt;2414&lt;/RecNum&gt;&lt;DisplayText&gt;[72]&lt;/DisplayText&gt;&lt;record&gt;&lt;rec-number&gt;2414&lt;/rec-number&gt;&lt;foreign-keys&gt;&lt;key app="EN" db-id="5rd9tv29z5xd0revrw5xdxzy5w5zpd9tvz55" timestamp="1525630929"&gt;2414&lt;/key&gt;&lt;/foreign-keys&gt;&lt;ref-type name="Journal Article"&gt;17&lt;/ref-type&gt;&lt;contributors&gt;&lt;authors&gt;&lt;author&gt;Campschroer, T.&lt;/author&gt;&lt;author&gt;Zhu, X.&lt;/author&gt;&lt;author&gt;Vernooij, R. W.&lt;/author&gt;&lt;author&gt;Lock, M. T.&lt;/author&gt;&lt;/authors&gt;&lt;/contributors&gt;&lt;auth-address&gt;Department of Urology, Radboud University Nijmegen Medical Center, Geert Grooteplein Zuid 10, Nijmegen, Gelderland, Netherlands, 6525 GA.&lt;/auth-address&gt;&lt;titles&gt;&lt;title&gt;Alpha-blockers as medical expulsive therapy for ureteral stones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8509&lt;/pages&gt;&lt;volume&gt;4&lt;/volume&gt;&lt;edition&gt;2018/04/06&lt;/edition&gt;&lt;dates&gt;&lt;year&gt;2018&lt;/year&gt;&lt;pub-dates&gt;&lt;date&gt;Apr 5&lt;/date&gt;&lt;/pub-dates&gt;&lt;/dates&gt;&lt;isbn&gt;1361-6137&lt;/isbn&gt;&lt;accession-num&gt;29620795&lt;/accession-num&gt;&lt;urls&gt;&lt;/urls&gt;&lt;electronic-resource-num&gt;10.1002/14651858.CD008509.pub3&lt;/electronic-resource-num&gt;&lt;remote-database-provider&gt;NLM&lt;/remote-database-provider&gt;&lt;language&gt;eng&lt;/language&gt;&lt;/record&gt;&lt;/Cite&gt;&lt;/EndNote&gt;</w:instrText>
      </w:r>
      <w:r w:rsidR="00722C04">
        <w:rPr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2]</w:t>
      </w:r>
      <w:r w:rsidR="00722C04">
        <w:rPr>
          <w:sz w:val="24"/>
          <w:szCs w:val="24"/>
        </w:rPr>
        <w:fldChar w:fldCharType="end"/>
      </w:r>
      <w:r w:rsidR="00B67CC1">
        <w:rPr>
          <w:sz w:val="24"/>
          <w:szCs w:val="24"/>
        </w:rPr>
        <w:t xml:space="preserve"> Abstract)</w:t>
      </w:r>
    </w:p>
    <w:p w14:paraId="123387EE" w14:textId="52518577" w:rsidR="00387870" w:rsidRPr="002A7BF7" w:rsidRDefault="00387870" w:rsidP="002A7BF7">
      <w:pPr>
        <w:pStyle w:val="Brdtext"/>
      </w:pPr>
    </w:p>
    <w:p w14:paraId="5DF2638A" w14:textId="77777777" w:rsidR="00387870" w:rsidRPr="002A7BF7" w:rsidRDefault="00387870" w:rsidP="002A7BF7">
      <w:pPr>
        <w:pStyle w:val="Brdtext"/>
      </w:pPr>
    </w:p>
    <w:p w14:paraId="36E19A2C" w14:textId="77777777" w:rsidR="00387870" w:rsidRPr="002A7BF7" w:rsidRDefault="00387870" w:rsidP="002A7BF7">
      <w:pPr>
        <w:pStyle w:val="Brdtext"/>
      </w:pPr>
    </w:p>
    <w:p w14:paraId="7B859AF8" w14:textId="77777777" w:rsidR="002A7BF7" w:rsidRPr="002A7BF7" w:rsidRDefault="002A7BF7" w:rsidP="002A7BF7">
      <w:pPr>
        <w:pStyle w:val="Brdtext"/>
      </w:pPr>
    </w:p>
    <w:p w14:paraId="07E45930" w14:textId="48F10001" w:rsidR="00387870" w:rsidRDefault="00222C3F" w:rsidP="00387870">
      <w:pPr>
        <w:pStyle w:val="Rubrik2"/>
      </w:pPr>
      <w:bookmarkStart w:id="1154" w:name="_Toc383858267"/>
      <w:bookmarkStart w:id="1155" w:name="_Toc384463589"/>
      <w:bookmarkStart w:id="1156" w:name="_Toc384463767"/>
      <w:bookmarkStart w:id="1157" w:name="_Toc384463875"/>
      <w:bookmarkStart w:id="1158" w:name="_Toc384563586"/>
      <w:bookmarkStart w:id="1159" w:name="_Toc384728630"/>
      <w:bookmarkStart w:id="1160" w:name="_Toc384731277"/>
      <w:bookmarkStart w:id="1161" w:name="_Toc384732253"/>
      <w:bookmarkStart w:id="1162" w:name="_Toc235928329"/>
      <w:bookmarkStart w:id="1163" w:name="_Toc235928389"/>
      <w:bookmarkStart w:id="1164" w:name="_Toc235928474"/>
      <w:bookmarkStart w:id="1165" w:name="_Toc235928537"/>
      <w:bookmarkStart w:id="1166" w:name="_Toc244055626"/>
      <w:bookmarkStart w:id="1167" w:name="_Toc244060414"/>
      <w:bookmarkStart w:id="1168" w:name="_Toc245046927"/>
      <w:bookmarkStart w:id="1169" w:name="_Toc245090831"/>
      <w:bookmarkStart w:id="1170" w:name="_Toc245094497"/>
      <w:bookmarkStart w:id="1171" w:name="_Toc245131921"/>
      <w:bookmarkStart w:id="1172" w:name="_Toc245191853"/>
      <w:bookmarkStart w:id="1173" w:name="_Toc245203336"/>
      <w:bookmarkStart w:id="1174" w:name="_Toc245203547"/>
      <w:bookmarkStart w:id="1175" w:name="_Toc245214494"/>
      <w:bookmarkStart w:id="1176" w:name="_Toc245219258"/>
      <w:bookmarkStart w:id="1177" w:name="_Toc245219305"/>
      <w:bookmarkStart w:id="1178" w:name="_Toc245284829"/>
      <w:bookmarkStart w:id="1179" w:name="_Toc245312200"/>
      <w:bookmarkStart w:id="1180" w:name="_Toc429570648"/>
      <w:bookmarkStart w:id="1181" w:name="_Toc429570861"/>
      <w:bookmarkStart w:id="1182" w:name="_Toc429581287"/>
      <w:bookmarkStart w:id="1183" w:name="_Toc429581345"/>
      <w:bookmarkStart w:id="1184" w:name="_Toc429582584"/>
      <w:bookmarkStart w:id="1185" w:name="_Toc429585173"/>
      <w:bookmarkStart w:id="1186" w:name="_Toc429586138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r>
        <w:t>9</w:t>
      </w:r>
      <w:r w:rsidR="00387870">
        <w:t>-</w:t>
      </w:r>
      <w:bookmarkEnd w:id="1154"/>
      <w:bookmarkEnd w:id="1155"/>
      <w:bookmarkEnd w:id="1156"/>
      <w:bookmarkEnd w:id="1157"/>
      <w:r>
        <w:t>Buksmärta hos barn</w:t>
      </w:r>
      <w:bookmarkEnd w:id="1158"/>
      <w:bookmarkEnd w:id="1159"/>
      <w:bookmarkEnd w:id="1160"/>
      <w:bookmarkEnd w:id="1161"/>
      <w:bookmarkEnd w:id="1180"/>
      <w:bookmarkEnd w:id="1181"/>
      <w:bookmarkEnd w:id="1182"/>
      <w:bookmarkEnd w:id="1183"/>
      <w:bookmarkEnd w:id="1184"/>
      <w:bookmarkEnd w:id="1185"/>
      <w:bookmarkEnd w:id="1186"/>
    </w:p>
    <w:p w14:paraId="5CA5380E" w14:textId="082E0125" w:rsidR="00E66F6C" w:rsidRDefault="00387870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  <w:r w:rsidRPr="00E66F6C">
        <w:rPr>
          <w:noProof/>
          <w:sz w:val="24"/>
          <w:szCs w:val="24"/>
        </w:rPr>
        <w:t xml:space="preserve">a) </w:t>
      </w:r>
      <w:r w:rsidR="00AE3D01" w:rsidRPr="00E66F6C">
        <w:rPr>
          <w:noProof/>
          <w:sz w:val="24"/>
          <w:szCs w:val="24"/>
        </w:rPr>
        <w:t>Vilka är de vanligaste</w:t>
      </w:r>
      <w:r w:rsidR="00E66F6C" w:rsidRPr="00E66F6C">
        <w:rPr>
          <w:noProof/>
          <w:sz w:val="24"/>
          <w:szCs w:val="24"/>
        </w:rPr>
        <w:t xml:space="preserve"> </w:t>
      </w:r>
      <w:r w:rsidR="00E66F6C" w:rsidRPr="00E66F6C">
        <w:rPr>
          <w:rFonts w:eastAsiaTheme="minorEastAsia"/>
          <w:sz w:val="24"/>
          <w:szCs w:val="24"/>
          <w:lang w:val="sv-SE"/>
        </w:rPr>
        <w:t>orsakerna till mekaniskt tarmhinder/ileus hos barn efter neonatalperioden? (</w:t>
      </w:r>
      <w:hyperlink r:id="rId138" w:history="1">
        <w:r w:rsidR="00E66F6C" w:rsidRPr="006B7A9B">
          <w:rPr>
            <w:rStyle w:val="Hyperlnk"/>
            <w:rFonts w:eastAsiaTheme="minorEastAsia"/>
            <w:sz w:val="24"/>
            <w:szCs w:val="24"/>
            <w:lang w:val="sv-SE"/>
          </w:rPr>
          <w:t>Salö 2014</w:t>
        </w:r>
      </w:hyperlink>
      <w:r w:rsidR="00E66F6C" w:rsidRPr="00E66F6C">
        <w:rPr>
          <w:rFonts w:eastAsiaTheme="minorEastAsia"/>
          <w:sz w:val="24"/>
          <w:szCs w:val="24"/>
          <w:lang w:val="sv-SE"/>
        </w:rPr>
        <w:t xml:space="preserve"> </w:t>
      </w:r>
      <w:r w:rsidR="00722C04">
        <w:rPr>
          <w:noProof/>
          <w:sz w:val="24"/>
          <w:szCs w:val="24"/>
        </w:rPr>
        <w:fldChar w:fldCharType="begin"/>
      </w:r>
      <w:r w:rsidR="0099241F">
        <w:rPr>
          <w:noProof/>
          <w:sz w:val="24"/>
          <w:szCs w:val="24"/>
        </w:rPr>
        <w:instrText xml:space="preserve"> ADDIN EN.CITE &lt;EndNote&gt;&lt;Cite&gt;&lt;Author&gt;Salo&lt;/Author&gt;&lt;Year&gt;2014&lt;/Year&gt;&lt;RecNum&gt;2377&lt;/RecNum&gt;&lt;DisplayText&gt;[73]&lt;/DisplayText&gt;&lt;record&gt;&lt;rec-number&gt;2377&lt;/rec-number&gt;&lt;foreign-keys&gt;&lt;key app="EN" db-id="5rd9tv29z5xd0revrw5xdxzy5w5zpd9tvz55" timestamp="1522940301"&gt;2377&lt;/key&gt;&lt;/foreign-keys&gt;&lt;ref-type name="Journal Article"&gt;17&lt;/ref-type&gt;&lt;contributors&gt;&lt;authors&gt;&lt;author&gt;Salo, M.&lt;/author&gt;&lt;author&gt;Anderberg, M.&lt;/author&gt;&lt;/authors&gt;&lt;/contributors&gt;&lt;auth-address&gt;- , Sweden Skanes Universitetssjukhus - Barn- och ungdomskirurgiska kliniken Lund, Sweden.&amp;#xD;- , - .&lt;/auth-address&gt;&lt;titles&gt;&lt;title&gt;[Acute abdomen in children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036-40&lt;/pages&gt;&lt;volume&gt;111&lt;/volume&gt;&lt;number&gt;46&lt;/number&gt;&lt;edition&gt;2014/11/12&lt;/edition&gt;&lt;keywords&gt;&lt;keyword&gt;Abdomen, Acute/*diagnosis/etiology&lt;/keyword&gt;&lt;keyword&gt;Adolescent&lt;/keyword&gt;&lt;keyword&gt;Child&lt;/keyword&gt;&lt;keyword&gt;Child, Preschool&lt;/keyword&gt;&lt;keyword&gt;Clinical Laboratory Techniques&lt;/keyword&gt;&lt;keyword&gt;Critical Pathways&lt;/keyword&gt;&lt;keyword&gt;Humans&lt;/keyword&gt;&lt;keyword&gt;Infant&lt;/keyword&gt;&lt;keyword&gt;Medical History Taking&lt;/keyword&gt;&lt;keyword&gt;Physical Examination&lt;/keyword&gt;&lt;/keywords&gt;&lt;dates&gt;&lt;year&gt;2014&lt;/year&gt;&lt;pub-dates&gt;&lt;date&gt;Nov 11&lt;/date&gt;&lt;/pub-dates&gt;&lt;/dates&gt;&lt;orig-pub&gt;ABC om - Akut buk hos barn.&lt;/orig-pub&gt;&lt;isbn&gt;0023-7205 (Print)&amp;#xD;0023-7205&lt;/isbn&gt;&lt;accession-num&gt;25386641&lt;/accession-num&gt;&lt;urls&gt;&lt;/urls&gt;&lt;remote-database-provider&gt;NLM&lt;/remote-database-provider&gt;&lt;language&gt;swe&lt;/language&gt;&lt;/record&gt;&lt;/Cite&gt;&lt;/EndNote&gt;</w:instrText>
      </w:r>
      <w:r w:rsidR="00722C04">
        <w:rPr>
          <w:noProof/>
          <w:sz w:val="24"/>
          <w:szCs w:val="24"/>
        </w:rPr>
        <w:fldChar w:fldCharType="separate"/>
      </w:r>
      <w:r w:rsidR="0099241F">
        <w:rPr>
          <w:noProof/>
          <w:sz w:val="24"/>
          <w:szCs w:val="24"/>
        </w:rPr>
        <w:t>[73]</w:t>
      </w:r>
      <w:r w:rsidR="00722C04">
        <w:rPr>
          <w:noProof/>
          <w:sz w:val="24"/>
          <w:szCs w:val="24"/>
        </w:rPr>
        <w:fldChar w:fldCharType="end"/>
      </w:r>
      <w:r w:rsidR="00AE3D01" w:rsidRPr="00E66F6C">
        <w:rPr>
          <w:noProof/>
          <w:sz w:val="24"/>
          <w:szCs w:val="24"/>
        </w:rPr>
        <w:t xml:space="preserve"> s2037</w:t>
      </w:r>
      <w:r w:rsidR="00E66F6C">
        <w:rPr>
          <w:noProof/>
          <w:sz w:val="24"/>
          <w:szCs w:val="24"/>
        </w:rPr>
        <w:t>)</w:t>
      </w:r>
    </w:p>
    <w:p w14:paraId="2A025C18" w14:textId="77777777" w:rsidR="00E66F6C" w:rsidRDefault="00E66F6C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3793DE8F" w14:textId="77777777" w:rsidR="00E66F6C" w:rsidRDefault="00E66F6C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42F09F9F" w14:textId="77777777" w:rsidR="004D0539" w:rsidRDefault="004D0539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31DD1448" w14:textId="77777777" w:rsidR="002A7BF7" w:rsidRDefault="002A7BF7" w:rsidP="00E66F6C">
      <w:pPr>
        <w:widowControl w:val="0"/>
        <w:autoSpaceDE w:val="0"/>
        <w:autoSpaceDN w:val="0"/>
        <w:adjustRightInd w:val="0"/>
        <w:rPr>
          <w:noProof/>
          <w:sz w:val="24"/>
          <w:szCs w:val="24"/>
        </w:rPr>
      </w:pPr>
    </w:p>
    <w:p w14:paraId="5187FAD8" w14:textId="3AF9D78F" w:rsidR="00C73617" w:rsidRDefault="00E66F6C" w:rsidP="00111193">
      <w:pPr>
        <w:pStyle w:val="Brdtext"/>
        <w:rPr>
          <w:noProof/>
          <w:szCs w:val="24"/>
        </w:rPr>
      </w:pPr>
      <w:r>
        <w:rPr>
          <w:noProof/>
          <w:szCs w:val="24"/>
        </w:rPr>
        <w:t xml:space="preserve">b) Vilken </w:t>
      </w:r>
      <w:r w:rsidR="006B7A9B">
        <w:rPr>
          <w:noProof/>
          <w:szCs w:val="24"/>
        </w:rPr>
        <w:t>all</w:t>
      </w:r>
      <w:r>
        <w:rPr>
          <w:noProof/>
          <w:szCs w:val="24"/>
        </w:rPr>
        <w:t>m</w:t>
      </w:r>
      <w:r w:rsidR="006B7A9B">
        <w:rPr>
          <w:noProof/>
          <w:szCs w:val="24"/>
        </w:rPr>
        <w:t>ä</w:t>
      </w:r>
      <w:r>
        <w:rPr>
          <w:noProof/>
          <w:szCs w:val="24"/>
        </w:rPr>
        <w:t xml:space="preserve">n råd ger Salö et al om status </w:t>
      </w:r>
      <w:r w:rsidRPr="00E66F6C">
        <w:rPr>
          <w:rFonts w:eastAsiaTheme="minorEastAsia"/>
          <w:szCs w:val="24"/>
        </w:rPr>
        <w:t>(</w:t>
      </w:r>
      <w:hyperlink r:id="rId139" w:history="1">
        <w:r w:rsidRPr="006B7A9B">
          <w:rPr>
            <w:rStyle w:val="Hyperlnk"/>
            <w:rFonts w:eastAsiaTheme="minorEastAsia"/>
            <w:szCs w:val="24"/>
          </w:rPr>
          <w:t>Salö 2014</w:t>
        </w:r>
      </w:hyperlink>
      <w:r w:rsidRPr="00E66F6C">
        <w:rPr>
          <w:rFonts w:eastAsiaTheme="minorEastAsia"/>
          <w:szCs w:val="24"/>
        </w:rPr>
        <w:t xml:space="preserve"> </w:t>
      </w:r>
      <w:r w:rsidR="00722C04">
        <w:rPr>
          <w:noProof/>
          <w:szCs w:val="24"/>
        </w:rPr>
        <w:fldChar w:fldCharType="begin"/>
      </w:r>
      <w:r w:rsidR="0099241F">
        <w:rPr>
          <w:noProof/>
          <w:szCs w:val="24"/>
        </w:rPr>
        <w:instrText xml:space="preserve"> ADDIN EN.CITE &lt;EndNote&gt;&lt;Cite&gt;&lt;Author&gt;Salo&lt;/Author&gt;&lt;Year&gt;2014&lt;/Year&gt;&lt;RecNum&gt;2377&lt;/RecNum&gt;&lt;DisplayText&gt;[73]&lt;/DisplayText&gt;&lt;record&gt;&lt;rec-number&gt;2377&lt;/rec-number&gt;&lt;foreign-keys&gt;&lt;key app="EN" db-id="5rd9tv29z5xd0revrw5xdxzy5w5zpd9tvz55" timestamp="1522940301"&gt;2377&lt;/key&gt;&lt;/foreign-keys&gt;&lt;ref-type name="Journal Article"&gt;17&lt;/ref-type&gt;&lt;contributors&gt;&lt;authors&gt;&lt;author&gt;Salo, M.&lt;/author&gt;&lt;author&gt;Anderberg, M.&lt;/author&gt;&lt;/authors&gt;&lt;/contributors&gt;&lt;auth-address&gt;- , Sweden Skanes Universitetssjukhus - Barn- och ungdomskirurgiska kliniken Lund, Sweden.&amp;#xD;- , - .&lt;/auth-address&gt;&lt;titles&gt;&lt;title&gt;[Acute abdomen in children]&lt;/title&gt;&lt;secondary-title&gt;Lakartidningen&lt;/secondary-title&gt;&lt;alt-title&gt;Lakartidningen&lt;/alt-title&gt;&lt;/titles&gt;&lt;periodical&gt;&lt;full-title&gt;Lakartidningen&lt;/full-title&gt;&lt;abbr-1&gt;Lakartidningen&lt;/abbr-1&gt;&lt;/periodical&gt;&lt;alt-periodical&gt;&lt;full-title&gt;Lakartidningen&lt;/full-title&gt;&lt;abbr-1&gt;Lakartidningen&lt;/abbr-1&gt;&lt;/alt-periodical&gt;&lt;pages&gt;2036-40&lt;/pages&gt;&lt;volume&gt;111&lt;/volume&gt;&lt;number&gt;46&lt;/number&gt;&lt;edition&gt;2014/11/12&lt;/edition&gt;&lt;keywords&gt;&lt;keyword&gt;Abdomen, Acute/*diagnosis/etiology&lt;/keyword&gt;&lt;keyword&gt;Adolescent&lt;/keyword&gt;&lt;keyword&gt;Child&lt;/keyword&gt;&lt;keyword&gt;Child, Preschool&lt;/keyword&gt;&lt;keyword&gt;Clinical Laboratory Techniques&lt;/keyword&gt;&lt;keyword&gt;Critical Pathways&lt;/keyword&gt;&lt;keyword&gt;Humans&lt;/keyword&gt;&lt;keyword&gt;Infant&lt;/keyword&gt;&lt;keyword&gt;Medical History Taking&lt;/keyword&gt;&lt;keyword&gt;Physical Examination&lt;/keyword&gt;&lt;/keywords&gt;&lt;dates&gt;&lt;year&gt;2014&lt;/year&gt;&lt;pub-dates&gt;&lt;date&gt;Nov 11&lt;/date&gt;&lt;/pub-dates&gt;&lt;/dates&gt;&lt;orig-pub&gt;ABC om - Akut buk hos barn.&lt;/orig-pub&gt;&lt;isbn&gt;0023-7205 (Print)&amp;#xD;0023-7205&lt;/isbn&gt;&lt;accession-num&gt;25386641&lt;/accession-num&gt;&lt;urls&gt;&lt;/urls&gt;&lt;remote-database-provider&gt;NLM&lt;/remote-database-provider&gt;&lt;language&gt;swe&lt;/language&gt;&lt;/record&gt;&lt;/Cite&gt;&lt;/EndNote&gt;</w:instrText>
      </w:r>
      <w:r w:rsidR="00722C04">
        <w:rPr>
          <w:noProof/>
          <w:szCs w:val="24"/>
        </w:rPr>
        <w:fldChar w:fldCharType="separate"/>
      </w:r>
      <w:r w:rsidR="0099241F">
        <w:rPr>
          <w:noProof/>
          <w:szCs w:val="24"/>
        </w:rPr>
        <w:t>[73]</w:t>
      </w:r>
      <w:r w:rsidR="00722C04">
        <w:rPr>
          <w:noProof/>
          <w:szCs w:val="24"/>
        </w:rPr>
        <w:fldChar w:fldCharType="end"/>
      </w:r>
      <w:r w:rsidRPr="00E66F6C">
        <w:rPr>
          <w:noProof/>
          <w:szCs w:val="24"/>
        </w:rPr>
        <w:t xml:space="preserve"> s2037</w:t>
      </w:r>
      <w:r>
        <w:rPr>
          <w:noProof/>
          <w:szCs w:val="24"/>
        </w:rPr>
        <w:t>-8)</w:t>
      </w:r>
      <w:bookmarkStart w:id="1187" w:name="_Toc245312458"/>
      <w:bookmarkStart w:id="1188" w:name="_Toc245312587"/>
      <w:bookmarkStart w:id="1189" w:name="_Toc245312738"/>
      <w:bookmarkStart w:id="1190" w:name="_Toc245313113"/>
      <w:bookmarkStart w:id="1191" w:name="_Toc245485496"/>
      <w:bookmarkStart w:id="1192" w:name="_Toc245647641"/>
      <w:bookmarkStart w:id="1193" w:name="_Toc383850877"/>
    </w:p>
    <w:p w14:paraId="1CB59B30" w14:textId="77777777" w:rsidR="00C73617" w:rsidRDefault="00C73617" w:rsidP="00111193">
      <w:pPr>
        <w:pStyle w:val="Brdtext"/>
        <w:rPr>
          <w:noProof/>
          <w:szCs w:val="24"/>
        </w:rPr>
      </w:pPr>
    </w:p>
    <w:p w14:paraId="28026CC9" w14:textId="77777777" w:rsidR="00C73617" w:rsidRDefault="00C73617">
      <w:pPr>
        <w:rPr>
          <w:rFonts w:eastAsia="Times"/>
          <w:noProof/>
          <w:sz w:val="24"/>
          <w:szCs w:val="24"/>
          <w:lang w:val="sv-SE" w:eastAsia="en-US"/>
        </w:rPr>
      </w:pPr>
      <w:r>
        <w:rPr>
          <w:noProof/>
          <w:szCs w:val="24"/>
        </w:rPr>
        <w:br w:type="page"/>
      </w:r>
    </w:p>
    <w:p w14:paraId="5E3E39B0" w14:textId="7E0F321D" w:rsidR="00387870" w:rsidRPr="00C73617" w:rsidRDefault="00387870" w:rsidP="00C73617">
      <w:pPr>
        <w:pStyle w:val="Rubrik1"/>
      </w:pPr>
      <w:bookmarkStart w:id="1194" w:name="_Toc429585174"/>
      <w:bookmarkStart w:id="1195" w:name="_Toc429586139"/>
      <w:r w:rsidRPr="00C73617">
        <w:t>REFERENSER</w:t>
      </w:r>
      <w:bookmarkEnd w:id="1162"/>
      <w:bookmarkEnd w:id="1163"/>
      <w:bookmarkEnd w:id="1164"/>
      <w:bookmarkEnd w:id="1165"/>
      <w:bookmarkEnd w:id="1166"/>
      <w:bookmarkEnd w:id="1167"/>
      <w:bookmarkEnd w:id="1168"/>
      <w:bookmarkEnd w:id="1169"/>
      <w:bookmarkEnd w:id="1170"/>
      <w:bookmarkEnd w:id="1171"/>
      <w:bookmarkEnd w:id="1172"/>
      <w:bookmarkEnd w:id="1173"/>
      <w:bookmarkEnd w:id="1174"/>
      <w:bookmarkEnd w:id="1175"/>
      <w:bookmarkEnd w:id="1176"/>
      <w:bookmarkEnd w:id="1177"/>
      <w:bookmarkEnd w:id="1178"/>
      <w:bookmarkEnd w:id="1179"/>
      <w:bookmarkEnd w:id="1187"/>
      <w:bookmarkEnd w:id="1188"/>
      <w:bookmarkEnd w:id="1189"/>
      <w:bookmarkEnd w:id="1190"/>
      <w:bookmarkEnd w:id="1191"/>
      <w:bookmarkEnd w:id="1192"/>
      <w:bookmarkEnd w:id="1193"/>
      <w:bookmarkEnd w:id="1194"/>
      <w:bookmarkEnd w:id="1195"/>
    </w:p>
    <w:p w14:paraId="672C705A" w14:textId="77777777" w:rsidR="00937912" w:rsidRPr="00111193" w:rsidRDefault="00937912" w:rsidP="00111193">
      <w:pPr>
        <w:pStyle w:val="Brdtext"/>
      </w:pPr>
    </w:p>
    <w:p w14:paraId="0037DB05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  <w:r w:rsidRPr="002821F6">
        <w:rPr>
          <w:lang w:val="sv-SE" w:eastAsia="ja-JP"/>
        </w:rPr>
        <w:t xml:space="preserve">HSAN 268/03.  Epididymit sa läkarna – det var testistorsion.  Borde ha opererat akut för att kunna ställa rätt diagnos.  </w:t>
      </w:r>
      <w:hyperlink r:id="rId140" w:history="1">
        <w:r w:rsidRPr="002821F6">
          <w:rPr>
            <w:rStyle w:val="Hyperlnk"/>
            <w:rFonts w:ascii="Times" w:hAnsi="Times"/>
            <w:lang w:val="sv-SE" w:eastAsia="ja-JP"/>
          </w:rPr>
          <w:t>Läkartidningen 2003;100:3779</w:t>
        </w:r>
      </w:hyperlink>
      <w:r w:rsidRPr="002821F6">
        <w:rPr>
          <w:lang w:val="sv-SE" w:eastAsia="ja-JP"/>
        </w:rPr>
        <w:t xml:space="preserve"> (</w:t>
      </w:r>
      <w:r w:rsidRPr="002821F6">
        <w:rPr>
          <w:noProof/>
        </w:rPr>
        <w:t>31-Urologi på akuten/HSAN)</w:t>
      </w:r>
    </w:p>
    <w:p w14:paraId="79DA0E0D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</w:p>
    <w:p w14:paraId="3D5A149E" w14:textId="77777777" w:rsidR="00387870" w:rsidRPr="002821F6" w:rsidRDefault="00387870" w:rsidP="00387870">
      <w:pPr>
        <w:rPr>
          <w:rFonts w:ascii="Times" w:hAnsi="Times"/>
          <w:sz w:val="24"/>
          <w:lang w:val="sv-SE"/>
        </w:rPr>
      </w:pPr>
      <w:r w:rsidRPr="002821F6">
        <w:rPr>
          <w:rFonts w:ascii="Times" w:hAnsi="Times"/>
          <w:sz w:val="24"/>
          <w:lang w:val="sv-SE"/>
        </w:rPr>
        <w:t xml:space="preserve">HSAN 927/03.  </w:t>
      </w:r>
      <w:r w:rsidRPr="002821F6">
        <w:rPr>
          <w:rFonts w:ascii="Times" w:hAnsi="Times"/>
          <w:sz w:val="24"/>
          <w:lang w:val="sv-SE" w:eastAsia="ja-JP"/>
        </w:rPr>
        <w:t xml:space="preserve">Felet ursäktligt – AT-läkare frias Tog inte blodprov för att bekräfta eller utesluta blindtarmsinflammation.  </w:t>
      </w:r>
      <w:hyperlink r:id="rId141" w:history="1">
        <w:r w:rsidRPr="002821F6">
          <w:rPr>
            <w:rStyle w:val="Hyperlnk"/>
            <w:rFonts w:ascii="Times" w:hAnsi="Times"/>
            <w:sz w:val="24"/>
            <w:lang w:val="sv-SE" w:eastAsia="ja-JP"/>
          </w:rPr>
          <w:t>Läkartidningen 2003;100:3334</w:t>
        </w:r>
      </w:hyperlink>
      <w:r w:rsidRPr="002821F6">
        <w:rPr>
          <w:rFonts w:ascii="Times" w:hAnsi="Times"/>
          <w:sz w:val="24"/>
          <w:lang w:val="sv-SE" w:eastAsia="ja-JP"/>
        </w:rPr>
        <w:t xml:space="preserve"> (</w:t>
      </w:r>
      <w:r w:rsidRPr="002821F6">
        <w:rPr>
          <w:rFonts w:ascii="Times" w:hAnsi="Times"/>
          <w:noProof/>
          <w:sz w:val="24"/>
        </w:rPr>
        <w:t>16-Buk- och flanksmärta/HSAN/01-Gastrointestinala orsaker)</w:t>
      </w:r>
    </w:p>
    <w:p w14:paraId="43D5B80E" w14:textId="77777777" w:rsidR="00387870" w:rsidRPr="002821F6" w:rsidRDefault="00387870" w:rsidP="00387870">
      <w:pPr>
        <w:rPr>
          <w:rFonts w:ascii="Times" w:hAnsi="Times"/>
          <w:sz w:val="24"/>
          <w:lang w:val="sv-SE"/>
        </w:rPr>
      </w:pPr>
    </w:p>
    <w:p w14:paraId="7902D5F0" w14:textId="77777777" w:rsidR="00387870" w:rsidRPr="002821F6" w:rsidRDefault="00387870" w:rsidP="00387870">
      <w:pPr>
        <w:widowControl w:val="0"/>
        <w:autoSpaceDE w:val="0"/>
        <w:autoSpaceDN w:val="0"/>
        <w:adjustRightInd w:val="0"/>
        <w:rPr>
          <w:sz w:val="24"/>
          <w:szCs w:val="24"/>
          <w:lang w:val="sv-SE"/>
        </w:rPr>
      </w:pPr>
      <w:r w:rsidRPr="002821F6">
        <w:rPr>
          <w:noProof/>
          <w:sz w:val="24"/>
          <w:szCs w:val="24"/>
        </w:rPr>
        <w:t xml:space="preserve">HSAN 1126/05.  </w:t>
      </w:r>
      <w:r w:rsidRPr="002821F6">
        <w:rPr>
          <w:sz w:val="24"/>
          <w:szCs w:val="24"/>
          <w:lang w:val="sv-SE"/>
        </w:rPr>
        <w:t>14-åring förlorade testikel efter feldiagnos av underläkare</w:t>
      </w:r>
    </w:p>
    <w:p w14:paraId="7CD644C1" w14:textId="77777777" w:rsidR="00387870" w:rsidRPr="002821F6" w:rsidRDefault="00387870" w:rsidP="00387870">
      <w:pPr>
        <w:widowControl w:val="0"/>
        <w:autoSpaceDE w:val="0"/>
        <w:autoSpaceDN w:val="0"/>
        <w:adjustRightInd w:val="0"/>
        <w:rPr>
          <w:bCs/>
          <w:sz w:val="24"/>
          <w:szCs w:val="24"/>
          <w:lang w:val="sv-SE"/>
        </w:rPr>
      </w:pPr>
      <w:r w:rsidRPr="002821F6">
        <w:rPr>
          <w:bCs/>
          <w:sz w:val="24"/>
          <w:szCs w:val="24"/>
          <w:lang w:val="sv-SE"/>
        </w:rPr>
        <w:t>»Väl känt att testistorsion kan börja med buksmärtor, illamående och kräkningar«.  Läkartidningen 2006;103:1972</w:t>
      </w:r>
      <w:r>
        <w:rPr>
          <w:bCs/>
          <w:sz w:val="24"/>
          <w:szCs w:val="24"/>
          <w:lang w:val="sv-SE"/>
        </w:rPr>
        <w:t xml:space="preserve"> </w:t>
      </w:r>
      <w:r w:rsidRPr="002821F6">
        <w:rPr>
          <w:rFonts w:ascii="Times" w:hAnsi="Times"/>
          <w:sz w:val="24"/>
          <w:lang w:val="sv-SE" w:eastAsia="ja-JP"/>
        </w:rPr>
        <w:t>(</w:t>
      </w:r>
      <w:r>
        <w:rPr>
          <w:rFonts w:ascii="Times" w:hAnsi="Times"/>
          <w:noProof/>
          <w:sz w:val="24"/>
        </w:rPr>
        <w:t>16-Buk- och flanksmärta/HSAN/05</w:t>
      </w:r>
      <w:r w:rsidRPr="002821F6">
        <w:rPr>
          <w:rFonts w:ascii="Times" w:hAnsi="Times"/>
          <w:noProof/>
          <w:sz w:val="24"/>
        </w:rPr>
        <w:t>-</w:t>
      </w:r>
      <w:r>
        <w:rPr>
          <w:rFonts w:ascii="Times" w:hAnsi="Times"/>
          <w:noProof/>
          <w:sz w:val="24"/>
        </w:rPr>
        <w:t>Urologiska orsaker</w:t>
      </w:r>
      <w:r w:rsidRPr="002821F6">
        <w:rPr>
          <w:rFonts w:ascii="Times" w:hAnsi="Times"/>
          <w:noProof/>
          <w:sz w:val="24"/>
        </w:rPr>
        <w:t>)</w:t>
      </w:r>
    </w:p>
    <w:p w14:paraId="4318A7F5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</w:p>
    <w:p w14:paraId="23F047FC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  <w:r w:rsidRPr="002821F6">
        <w:rPr>
          <w:noProof/>
        </w:rPr>
        <w:t>HSAN 897/07.  Epididymit sa urologen-det var testistorsion.  Läkartidningen 2008;105:137</w:t>
      </w:r>
      <w:r>
        <w:rPr>
          <w:noProof/>
        </w:rPr>
        <w:t xml:space="preserve"> </w:t>
      </w:r>
      <w:r w:rsidRPr="002821F6">
        <w:rPr>
          <w:lang w:val="sv-SE" w:eastAsia="ja-JP"/>
        </w:rPr>
        <w:t>(</w:t>
      </w:r>
      <w:r w:rsidRPr="002821F6">
        <w:rPr>
          <w:noProof/>
        </w:rPr>
        <w:t>31-Urologi på akuten/HSAN)</w:t>
      </w:r>
    </w:p>
    <w:p w14:paraId="54064A30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</w:p>
    <w:p w14:paraId="105903C2" w14:textId="77777777" w:rsidR="00387870" w:rsidRPr="002821F6" w:rsidRDefault="00387870" w:rsidP="00387870">
      <w:pPr>
        <w:pStyle w:val="HTML-adress"/>
        <w:tabs>
          <w:tab w:val="left" w:pos="2835"/>
        </w:tabs>
        <w:rPr>
          <w:noProof/>
        </w:rPr>
      </w:pPr>
      <w:r w:rsidRPr="002821F6">
        <w:rPr>
          <w:noProof/>
        </w:rPr>
        <w:t>HSAN 3062/07.  Det kunde inte uteslutas att pojken hade testistorsion-läkaren borde ordnat en snabb exploration.  Läkartidningen 2008;105:1023</w:t>
      </w:r>
      <w:r>
        <w:rPr>
          <w:noProof/>
        </w:rPr>
        <w:t xml:space="preserve"> </w:t>
      </w:r>
      <w:r w:rsidRPr="002821F6">
        <w:rPr>
          <w:lang w:val="sv-SE" w:eastAsia="ja-JP"/>
        </w:rPr>
        <w:t>(</w:t>
      </w:r>
      <w:r w:rsidRPr="002821F6">
        <w:rPr>
          <w:noProof/>
        </w:rPr>
        <w:t>31-Urologi på akuten/HSAN)</w:t>
      </w:r>
    </w:p>
    <w:p w14:paraId="41F1E7AB" w14:textId="77777777" w:rsidR="00387870" w:rsidRPr="002821F6" w:rsidRDefault="00387870" w:rsidP="00387870">
      <w:pPr>
        <w:pStyle w:val="HTML-adress"/>
        <w:tabs>
          <w:tab w:val="left" w:pos="2835"/>
        </w:tabs>
        <w:rPr>
          <w:rFonts w:ascii="Times" w:hAnsi="Times"/>
          <w:lang w:val="sv-SE"/>
        </w:rPr>
      </w:pPr>
    </w:p>
    <w:p w14:paraId="137F78A2" w14:textId="785956C0" w:rsidR="00722C04" w:rsidRDefault="00387870" w:rsidP="009D4CF1">
      <w:pPr>
        <w:pStyle w:val="Brdtext"/>
        <w:ind w:right="-2"/>
        <w:rPr>
          <w:noProof/>
        </w:rPr>
      </w:pPr>
      <w:r w:rsidRPr="002821F6">
        <w:rPr>
          <w:lang w:val="en-CA"/>
        </w:rPr>
        <w:t xml:space="preserve">HSAN 3506/05.  </w:t>
      </w:r>
      <w:r w:rsidRPr="002821F6">
        <w:rPr>
          <w:rFonts w:cs="Times-Roman"/>
          <w:szCs w:val="28"/>
          <w:lang w:val="en-CA" w:bidi="sv-SE"/>
        </w:rPr>
        <w:t>Tidigare bukopererad patient sökte med akuta buksmärtor och kräkningar</w:t>
      </w:r>
      <w:r w:rsidRPr="002821F6">
        <w:rPr>
          <w:rFonts w:cs="Helvetica"/>
          <w:lang w:val="en-CA" w:bidi="sv-SE"/>
        </w:rPr>
        <w:t xml:space="preserve"> </w:t>
      </w:r>
      <w:r w:rsidRPr="002821F6">
        <w:rPr>
          <w:rFonts w:cs="Helvetica"/>
          <w:szCs w:val="60"/>
          <w:lang w:val="en-CA" w:bidi="sv-SE"/>
        </w:rPr>
        <w:t>»Tarmhinder måste övervägas och helstuteslutas«</w:t>
      </w:r>
      <w:r w:rsidRPr="002821F6">
        <w:rPr>
          <w:rFonts w:cs="Helvetica"/>
          <w:szCs w:val="18"/>
          <w:lang w:val="en-CA" w:bidi="sv-SE"/>
        </w:rPr>
        <w:t>.</w:t>
      </w:r>
      <w:r w:rsidRPr="002821F6">
        <w:rPr>
          <w:rFonts w:cs="Helvetica"/>
          <w:szCs w:val="60"/>
          <w:lang w:val="en-CA" w:bidi="sv-SE"/>
        </w:rPr>
        <w:t xml:space="preserve">  Läkartidningen 2006;103:1624-5</w:t>
      </w:r>
      <w:r>
        <w:rPr>
          <w:rFonts w:cs="Helvetica"/>
          <w:szCs w:val="60"/>
          <w:lang w:val="en-CA" w:bidi="sv-SE"/>
        </w:rPr>
        <w:t xml:space="preserve"> </w:t>
      </w:r>
      <w:r w:rsidRPr="002821F6">
        <w:rPr>
          <w:lang w:eastAsia="ja-JP"/>
        </w:rPr>
        <w:t>(</w:t>
      </w:r>
      <w:r w:rsidRPr="002821F6">
        <w:rPr>
          <w:noProof/>
        </w:rPr>
        <w:t>16-Buk- och flanksmärta/HSAN/01-Gastrointestinala orsaker)</w:t>
      </w:r>
    </w:p>
    <w:p w14:paraId="3151D3C2" w14:textId="77777777" w:rsidR="00D81877" w:rsidRPr="00D81877" w:rsidRDefault="00D81877" w:rsidP="009D4CF1">
      <w:pPr>
        <w:pStyle w:val="Brdtext"/>
        <w:ind w:right="-2"/>
        <w:rPr>
          <w:rFonts w:cs="Helvetica"/>
          <w:szCs w:val="24"/>
          <w:lang w:val="en-CA" w:bidi="sv-SE"/>
        </w:rPr>
      </w:pPr>
    </w:p>
    <w:p w14:paraId="454DB3D9" w14:textId="77777777" w:rsidR="0099241F" w:rsidRPr="00D81877" w:rsidRDefault="00722C04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sz w:val="24"/>
          <w:szCs w:val="24"/>
        </w:rPr>
        <w:fldChar w:fldCharType="begin"/>
      </w:r>
      <w:r w:rsidRPr="00D81877">
        <w:rPr>
          <w:sz w:val="24"/>
          <w:szCs w:val="24"/>
        </w:rPr>
        <w:instrText xml:space="preserve"> ADDIN EN.REFLIST </w:instrText>
      </w:r>
      <w:r w:rsidRPr="00D81877">
        <w:rPr>
          <w:sz w:val="24"/>
          <w:szCs w:val="24"/>
        </w:rPr>
        <w:fldChar w:fldCharType="separate"/>
      </w:r>
      <w:r w:rsidR="0099241F" w:rsidRPr="00D81877">
        <w:rPr>
          <w:noProof/>
          <w:sz w:val="24"/>
          <w:szCs w:val="24"/>
        </w:rPr>
        <w:t>1.</w:t>
      </w:r>
      <w:r w:rsidR="0099241F" w:rsidRPr="00D81877">
        <w:rPr>
          <w:noProof/>
          <w:sz w:val="24"/>
          <w:szCs w:val="24"/>
        </w:rPr>
        <w:tab/>
        <w:t xml:space="preserve">Hodgetts, T.J., et al., </w:t>
      </w:r>
      <w:r w:rsidR="0099241F" w:rsidRPr="00D81877">
        <w:rPr>
          <w:i/>
          <w:noProof/>
          <w:sz w:val="24"/>
          <w:szCs w:val="24"/>
        </w:rPr>
        <w:t>ABC to &lt;C&gt;ABC: redefining the military trauma paradigm.</w:t>
      </w:r>
      <w:r w:rsidR="0099241F" w:rsidRPr="00D81877">
        <w:rPr>
          <w:noProof/>
          <w:sz w:val="24"/>
          <w:szCs w:val="24"/>
        </w:rPr>
        <w:t xml:space="preserve"> Emerg Med J, 2006. </w:t>
      </w:r>
      <w:r w:rsidR="0099241F" w:rsidRPr="00D81877">
        <w:rPr>
          <w:b/>
          <w:noProof/>
          <w:sz w:val="24"/>
          <w:szCs w:val="24"/>
        </w:rPr>
        <w:t>23</w:t>
      </w:r>
      <w:r w:rsidR="0099241F" w:rsidRPr="00D81877">
        <w:rPr>
          <w:noProof/>
          <w:sz w:val="24"/>
          <w:szCs w:val="24"/>
        </w:rPr>
        <w:t>(10): p. 745-6.</w:t>
      </w:r>
    </w:p>
    <w:p w14:paraId="0C8194D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.</w:t>
      </w:r>
      <w:r w:rsidRPr="00D81877">
        <w:rPr>
          <w:noProof/>
          <w:sz w:val="24"/>
          <w:szCs w:val="24"/>
        </w:rPr>
        <w:tab/>
        <w:t xml:space="preserve">Lee, C., K.M. Porter, and T.J. Hodgetts, </w:t>
      </w:r>
      <w:r w:rsidRPr="00D81877">
        <w:rPr>
          <w:i/>
          <w:noProof/>
          <w:sz w:val="24"/>
          <w:szCs w:val="24"/>
        </w:rPr>
        <w:t>Tourniquet use in the civilian prehospital setting.</w:t>
      </w:r>
      <w:r w:rsidRPr="00D81877">
        <w:rPr>
          <w:noProof/>
          <w:sz w:val="24"/>
          <w:szCs w:val="24"/>
        </w:rPr>
        <w:t xml:space="preserve"> Emerg Med J, 200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8): p. 584-7.</w:t>
      </w:r>
    </w:p>
    <w:p w14:paraId="4FFC990D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.</w:t>
      </w:r>
      <w:r w:rsidRPr="00D81877">
        <w:rPr>
          <w:noProof/>
          <w:sz w:val="24"/>
          <w:szCs w:val="24"/>
        </w:rPr>
        <w:tab/>
        <w:t xml:space="preserve">King, D.R., </w:t>
      </w:r>
      <w:r w:rsidRPr="00D81877">
        <w:rPr>
          <w:i/>
          <w:noProof/>
          <w:sz w:val="24"/>
          <w:szCs w:val="24"/>
        </w:rPr>
        <w:t>Initial Care of the Severely Injured Patient.</w:t>
      </w:r>
      <w:r w:rsidRPr="00D81877">
        <w:rPr>
          <w:noProof/>
          <w:sz w:val="24"/>
          <w:szCs w:val="24"/>
        </w:rPr>
        <w:t xml:space="preserve"> N Engl J Med, 2019. </w:t>
      </w:r>
      <w:r w:rsidRPr="00D81877">
        <w:rPr>
          <w:b/>
          <w:noProof/>
          <w:sz w:val="24"/>
          <w:szCs w:val="24"/>
        </w:rPr>
        <w:t>380</w:t>
      </w:r>
      <w:r w:rsidRPr="00D81877">
        <w:rPr>
          <w:noProof/>
          <w:sz w:val="24"/>
          <w:szCs w:val="24"/>
        </w:rPr>
        <w:t>(8): p. 763-770.</w:t>
      </w:r>
    </w:p>
    <w:p w14:paraId="5F62A571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.</w:t>
      </w:r>
      <w:r w:rsidRPr="00D81877">
        <w:rPr>
          <w:noProof/>
          <w:sz w:val="24"/>
          <w:szCs w:val="24"/>
        </w:rPr>
        <w:tab/>
        <w:t xml:space="preserve">Eikermann, M., et al., </w:t>
      </w:r>
      <w:r w:rsidRPr="00D81877">
        <w:rPr>
          <w:i/>
          <w:noProof/>
          <w:sz w:val="24"/>
          <w:szCs w:val="24"/>
        </w:rPr>
        <w:t>Case records of the Massachusetts General Hospital. Case 11-2014. A man with traumatic injuries after a bomb explosion at the Boston Marathon.</w:t>
      </w:r>
      <w:r w:rsidRPr="00D81877">
        <w:rPr>
          <w:noProof/>
          <w:sz w:val="24"/>
          <w:szCs w:val="24"/>
        </w:rPr>
        <w:t xml:space="preserve"> N Engl J Med, 2014. </w:t>
      </w:r>
      <w:r w:rsidRPr="00D81877">
        <w:rPr>
          <w:b/>
          <w:noProof/>
          <w:sz w:val="24"/>
          <w:szCs w:val="24"/>
        </w:rPr>
        <w:t>370</w:t>
      </w:r>
      <w:r w:rsidRPr="00D81877">
        <w:rPr>
          <w:noProof/>
          <w:sz w:val="24"/>
          <w:szCs w:val="24"/>
        </w:rPr>
        <w:t>(15): p. 1441-51.</w:t>
      </w:r>
    </w:p>
    <w:p w14:paraId="3573804D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.</w:t>
      </w:r>
      <w:r w:rsidRPr="00D81877">
        <w:rPr>
          <w:noProof/>
          <w:sz w:val="24"/>
          <w:szCs w:val="24"/>
        </w:rPr>
        <w:tab/>
        <w:t xml:space="preserve">Holla, M., </w:t>
      </w:r>
      <w:r w:rsidRPr="00D81877">
        <w:rPr>
          <w:i/>
          <w:noProof/>
          <w:sz w:val="24"/>
          <w:szCs w:val="24"/>
        </w:rPr>
        <w:t>Value of a rigid collar in addition to head blocks: a proof of principle study.</w:t>
      </w:r>
      <w:r w:rsidRPr="00D81877">
        <w:rPr>
          <w:noProof/>
          <w:sz w:val="24"/>
          <w:szCs w:val="24"/>
        </w:rPr>
        <w:t xml:space="preserve"> Emerg Med J, 2012. </w:t>
      </w:r>
      <w:r w:rsidRPr="00D81877">
        <w:rPr>
          <w:b/>
          <w:noProof/>
          <w:sz w:val="24"/>
          <w:szCs w:val="24"/>
        </w:rPr>
        <w:t>29</w:t>
      </w:r>
      <w:r w:rsidRPr="00D81877">
        <w:rPr>
          <w:noProof/>
          <w:sz w:val="24"/>
          <w:szCs w:val="24"/>
        </w:rPr>
        <w:t>(2): p. 104-7.</w:t>
      </w:r>
    </w:p>
    <w:p w14:paraId="0507B1E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.</w:t>
      </w:r>
      <w:r w:rsidRPr="00D81877">
        <w:rPr>
          <w:noProof/>
          <w:sz w:val="24"/>
          <w:szCs w:val="24"/>
        </w:rPr>
        <w:tab/>
        <w:t xml:space="preserve">Cowley, A., A. Hague, and N. Durge, </w:t>
      </w:r>
      <w:r w:rsidRPr="00D81877">
        <w:rPr>
          <w:i/>
          <w:noProof/>
          <w:sz w:val="24"/>
          <w:szCs w:val="24"/>
        </w:rPr>
        <w:t>Cervical spine immobilization during extrication of the awake patient: a narrative review.</w:t>
      </w:r>
      <w:r w:rsidRPr="00D81877">
        <w:rPr>
          <w:noProof/>
          <w:sz w:val="24"/>
          <w:szCs w:val="24"/>
        </w:rPr>
        <w:t xml:space="preserve"> Eur J Emerg Med, 201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3): p. 158-161.</w:t>
      </w:r>
    </w:p>
    <w:p w14:paraId="4933440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.</w:t>
      </w:r>
      <w:r w:rsidRPr="00D81877">
        <w:rPr>
          <w:noProof/>
          <w:sz w:val="24"/>
          <w:szCs w:val="24"/>
        </w:rPr>
        <w:tab/>
        <w:t xml:space="preserve">Benger, J. and J. Blackham, </w:t>
      </w:r>
      <w:r w:rsidRPr="00D81877">
        <w:rPr>
          <w:i/>
          <w:noProof/>
          <w:sz w:val="24"/>
          <w:szCs w:val="24"/>
        </w:rPr>
        <w:t>Why do we put cervical collars on conscious trauma patients?</w:t>
      </w:r>
      <w:r w:rsidRPr="00D81877">
        <w:rPr>
          <w:noProof/>
          <w:sz w:val="24"/>
          <w:szCs w:val="24"/>
        </w:rPr>
        <w:t xml:space="preserve"> Scand J Trauma Resusc Emerg Med, 2009. </w:t>
      </w:r>
      <w:r w:rsidRPr="00D81877">
        <w:rPr>
          <w:b/>
          <w:noProof/>
          <w:sz w:val="24"/>
          <w:szCs w:val="24"/>
        </w:rPr>
        <w:t>17</w:t>
      </w:r>
      <w:r w:rsidRPr="00D81877">
        <w:rPr>
          <w:noProof/>
          <w:sz w:val="24"/>
          <w:szCs w:val="24"/>
        </w:rPr>
        <w:t>: p. 44.</w:t>
      </w:r>
    </w:p>
    <w:p w14:paraId="0702B43D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8.</w:t>
      </w:r>
      <w:r w:rsidRPr="00D81877">
        <w:rPr>
          <w:noProof/>
          <w:sz w:val="24"/>
          <w:szCs w:val="24"/>
        </w:rPr>
        <w:tab/>
        <w:t xml:space="preserve">Oteir, A.O., et al., </w:t>
      </w:r>
      <w:r w:rsidRPr="00D81877">
        <w:rPr>
          <w:i/>
          <w:noProof/>
          <w:sz w:val="24"/>
          <w:szCs w:val="24"/>
        </w:rPr>
        <w:t>Should suspected cervical spinal cord injury be immobilised?: a systematic review.</w:t>
      </w:r>
      <w:r w:rsidRPr="00D81877">
        <w:rPr>
          <w:noProof/>
          <w:sz w:val="24"/>
          <w:szCs w:val="24"/>
        </w:rPr>
        <w:t xml:space="preserve"> Injury, 2015. </w:t>
      </w:r>
      <w:r w:rsidRPr="00D81877">
        <w:rPr>
          <w:b/>
          <w:noProof/>
          <w:sz w:val="24"/>
          <w:szCs w:val="24"/>
        </w:rPr>
        <w:t>46</w:t>
      </w:r>
      <w:r w:rsidRPr="00D81877">
        <w:rPr>
          <w:noProof/>
          <w:sz w:val="24"/>
          <w:szCs w:val="24"/>
        </w:rPr>
        <w:t>(4): p. 528-35.</w:t>
      </w:r>
    </w:p>
    <w:p w14:paraId="3A63F936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9.</w:t>
      </w:r>
      <w:r w:rsidRPr="00D81877">
        <w:rPr>
          <w:noProof/>
          <w:sz w:val="24"/>
          <w:szCs w:val="24"/>
        </w:rPr>
        <w:tab/>
        <w:t xml:space="preserve">Kornhall, D.K., et al., </w:t>
      </w:r>
      <w:r w:rsidRPr="00D81877">
        <w:rPr>
          <w:i/>
          <w:noProof/>
          <w:sz w:val="24"/>
          <w:szCs w:val="24"/>
        </w:rPr>
        <w:t>The Norwegian guidelines for the prehospital management of adult trauma patients with potential spinal injury.</w:t>
      </w:r>
      <w:r w:rsidRPr="00D81877">
        <w:rPr>
          <w:noProof/>
          <w:sz w:val="24"/>
          <w:szCs w:val="24"/>
        </w:rPr>
        <w:t xml:space="preserve"> Scand J Trauma Resusc Emerg Med, 2017. </w:t>
      </w:r>
      <w:r w:rsidRPr="00D81877">
        <w:rPr>
          <w:b/>
          <w:noProof/>
          <w:sz w:val="24"/>
          <w:szCs w:val="24"/>
        </w:rPr>
        <w:t>25</w:t>
      </w:r>
      <w:r w:rsidRPr="00D81877">
        <w:rPr>
          <w:noProof/>
          <w:sz w:val="24"/>
          <w:szCs w:val="24"/>
        </w:rPr>
        <w:t>(1): p. 2.</w:t>
      </w:r>
    </w:p>
    <w:p w14:paraId="797D831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0.</w:t>
      </w:r>
      <w:r w:rsidRPr="00D81877">
        <w:rPr>
          <w:noProof/>
          <w:sz w:val="24"/>
          <w:szCs w:val="24"/>
        </w:rPr>
        <w:tab/>
        <w:t xml:space="preserve">Stanton, D., et al., </w:t>
      </w:r>
      <w:r w:rsidRPr="00D81877">
        <w:rPr>
          <w:i/>
          <w:noProof/>
          <w:sz w:val="24"/>
          <w:szCs w:val="24"/>
        </w:rPr>
        <w:t>Cervical collars and immobilisation: A South African best practice recommendation.</w:t>
      </w:r>
      <w:r w:rsidRPr="00D81877">
        <w:rPr>
          <w:noProof/>
          <w:sz w:val="24"/>
          <w:szCs w:val="24"/>
        </w:rPr>
        <w:t xml:space="preserve"> African Journal of Emergency Medicine. </w:t>
      </w:r>
      <w:r w:rsidRPr="00D81877">
        <w:rPr>
          <w:b/>
          <w:noProof/>
          <w:sz w:val="24"/>
          <w:szCs w:val="24"/>
        </w:rPr>
        <w:t>7</w:t>
      </w:r>
      <w:r w:rsidRPr="00D81877">
        <w:rPr>
          <w:noProof/>
          <w:sz w:val="24"/>
          <w:szCs w:val="24"/>
        </w:rPr>
        <w:t>(1): p. 4-8.</w:t>
      </w:r>
    </w:p>
    <w:p w14:paraId="5F70EA56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1.</w:t>
      </w:r>
      <w:r w:rsidRPr="00D81877">
        <w:rPr>
          <w:noProof/>
          <w:sz w:val="24"/>
          <w:szCs w:val="24"/>
        </w:rPr>
        <w:tab/>
        <w:t xml:space="preserve">Albrecht, E. and P. Schoettker, </w:t>
      </w:r>
      <w:r w:rsidRPr="00D81877">
        <w:rPr>
          <w:i/>
          <w:noProof/>
          <w:sz w:val="24"/>
          <w:szCs w:val="24"/>
        </w:rPr>
        <w:t>Images in clinical medicine. The jaw-thrust maneuver.</w:t>
      </w:r>
      <w:r w:rsidRPr="00D81877">
        <w:rPr>
          <w:noProof/>
          <w:sz w:val="24"/>
          <w:szCs w:val="24"/>
        </w:rPr>
        <w:t xml:space="preserve"> N Engl J Med, 2010. </w:t>
      </w:r>
      <w:r w:rsidRPr="00D81877">
        <w:rPr>
          <w:b/>
          <w:noProof/>
          <w:sz w:val="24"/>
          <w:szCs w:val="24"/>
        </w:rPr>
        <w:t>363</w:t>
      </w:r>
      <w:r w:rsidRPr="00D81877">
        <w:rPr>
          <w:noProof/>
          <w:sz w:val="24"/>
          <w:szCs w:val="24"/>
        </w:rPr>
        <w:t>(21): p. e32.</w:t>
      </w:r>
    </w:p>
    <w:p w14:paraId="295149C0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2.</w:t>
      </w:r>
      <w:r w:rsidRPr="00D81877">
        <w:rPr>
          <w:noProof/>
          <w:sz w:val="24"/>
          <w:szCs w:val="24"/>
        </w:rPr>
        <w:tab/>
        <w:t xml:space="preserve">Roberts, K., H. Whalley, and A. Bleetman, </w:t>
      </w:r>
      <w:r w:rsidRPr="00D81877">
        <w:rPr>
          <w:i/>
          <w:noProof/>
          <w:sz w:val="24"/>
          <w:szCs w:val="24"/>
        </w:rPr>
        <w:t>The nasopharyngeal airway: dispelling myths and establishing the facts.</w:t>
      </w:r>
      <w:r w:rsidRPr="00D81877">
        <w:rPr>
          <w:noProof/>
          <w:sz w:val="24"/>
          <w:szCs w:val="24"/>
        </w:rPr>
        <w:t xml:space="preserve"> Emerg Med J, 2005. </w:t>
      </w:r>
      <w:r w:rsidRPr="00D81877">
        <w:rPr>
          <w:b/>
          <w:noProof/>
          <w:sz w:val="24"/>
          <w:szCs w:val="24"/>
        </w:rPr>
        <w:t>22</w:t>
      </w:r>
      <w:r w:rsidRPr="00D81877">
        <w:rPr>
          <w:noProof/>
          <w:sz w:val="24"/>
          <w:szCs w:val="24"/>
        </w:rPr>
        <w:t>(6): p. 394-6.</w:t>
      </w:r>
    </w:p>
    <w:p w14:paraId="6457711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3.</w:t>
      </w:r>
      <w:r w:rsidRPr="00D81877">
        <w:rPr>
          <w:noProof/>
          <w:sz w:val="24"/>
          <w:szCs w:val="24"/>
        </w:rPr>
        <w:tab/>
        <w:t xml:space="preserve">Ellis, D.Y., C. Lambert, and P. Shirley, </w:t>
      </w:r>
      <w:r w:rsidRPr="00D81877">
        <w:rPr>
          <w:i/>
          <w:noProof/>
          <w:sz w:val="24"/>
          <w:szCs w:val="24"/>
        </w:rPr>
        <w:t>Intracranial placement of nasopharyngeal airways: is it all that rare?</w:t>
      </w:r>
      <w:r w:rsidRPr="00D81877">
        <w:rPr>
          <w:noProof/>
          <w:sz w:val="24"/>
          <w:szCs w:val="24"/>
        </w:rPr>
        <w:t xml:space="preserve"> Emerg Med J, 2006. </w:t>
      </w:r>
      <w:r w:rsidRPr="00D81877">
        <w:rPr>
          <w:b/>
          <w:noProof/>
          <w:sz w:val="24"/>
          <w:szCs w:val="24"/>
        </w:rPr>
        <w:t>23</w:t>
      </w:r>
      <w:r w:rsidRPr="00D81877">
        <w:rPr>
          <w:noProof/>
          <w:sz w:val="24"/>
          <w:szCs w:val="24"/>
        </w:rPr>
        <w:t>(8): p. 661.</w:t>
      </w:r>
    </w:p>
    <w:p w14:paraId="192FCB4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4.</w:t>
      </w:r>
      <w:r w:rsidRPr="00D81877">
        <w:rPr>
          <w:noProof/>
          <w:sz w:val="24"/>
          <w:szCs w:val="24"/>
        </w:rPr>
        <w:tab/>
        <w:t xml:space="preserve">Steinbruner, D., R. Mazur, and P.F. Mahoney, </w:t>
      </w:r>
      <w:r w:rsidRPr="00D81877">
        <w:rPr>
          <w:i/>
          <w:noProof/>
          <w:sz w:val="24"/>
          <w:szCs w:val="24"/>
        </w:rPr>
        <w:t>Intracranial placement of a nasopharyngeal airway in a gun shot victim.</w:t>
      </w:r>
      <w:r w:rsidRPr="00D81877">
        <w:rPr>
          <w:noProof/>
          <w:sz w:val="24"/>
          <w:szCs w:val="24"/>
        </w:rPr>
        <w:t xml:space="preserve"> Emergency Medicine Journal : EMJ, 200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4): p. 311-311.</w:t>
      </w:r>
    </w:p>
    <w:p w14:paraId="7FEF56C7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5.</w:t>
      </w:r>
      <w:r w:rsidRPr="00D81877">
        <w:rPr>
          <w:noProof/>
          <w:sz w:val="24"/>
          <w:szCs w:val="24"/>
        </w:rPr>
        <w:tab/>
        <w:t xml:space="preserve">Alexander, P., </w:t>
      </w:r>
      <w:r w:rsidRPr="00D81877">
        <w:rPr>
          <w:i/>
          <w:noProof/>
          <w:sz w:val="24"/>
          <w:szCs w:val="24"/>
        </w:rPr>
        <w:t>Images in clinical medicine. Flail chest.</w:t>
      </w:r>
      <w:r w:rsidRPr="00D81877">
        <w:rPr>
          <w:noProof/>
          <w:sz w:val="24"/>
          <w:szCs w:val="24"/>
        </w:rPr>
        <w:t xml:space="preserve"> N Engl J Med, 2010. </w:t>
      </w:r>
      <w:r w:rsidRPr="00D81877">
        <w:rPr>
          <w:b/>
          <w:noProof/>
          <w:sz w:val="24"/>
          <w:szCs w:val="24"/>
        </w:rPr>
        <w:t>363</w:t>
      </w:r>
      <w:r w:rsidRPr="00D81877">
        <w:rPr>
          <w:noProof/>
          <w:sz w:val="24"/>
          <w:szCs w:val="24"/>
        </w:rPr>
        <w:t>(23): p. e35.</w:t>
      </w:r>
    </w:p>
    <w:p w14:paraId="2C3DE93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6.</w:t>
      </w:r>
      <w:r w:rsidRPr="00D81877">
        <w:rPr>
          <w:noProof/>
          <w:sz w:val="24"/>
          <w:szCs w:val="24"/>
        </w:rPr>
        <w:tab/>
        <w:t xml:space="preserve">Butler, F.K., et al., </w:t>
      </w:r>
      <w:r w:rsidRPr="00D81877">
        <w:rPr>
          <w:i/>
          <w:noProof/>
          <w:sz w:val="24"/>
          <w:szCs w:val="24"/>
        </w:rPr>
        <w:t>Management of Open Pneumothorax in Tactical Combat Casualty Care: TCCC Guidelines Change 13-02.</w:t>
      </w:r>
      <w:r w:rsidRPr="00D81877">
        <w:rPr>
          <w:noProof/>
          <w:sz w:val="24"/>
          <w:szCs w:val="24"/>
        </w:rPr>
        <w:t xml:space="preserve"> J Spec Oper Med, 2013. </w:t>
      </w:r>
      <w:r w:rsidRPr="00D81877">
        <w:rPr>
          <w:b/>
          <w:noProof/>
          <w:sz w:val="24"/>
          <w:szCs w:val="24"/>
        </w:rPr>
        <w:t>13</w:t>
      </w:r>
      <w:r w:rsidRPr="00D81877">
        <w:rPr>
          <w:noProof/>
          <w:sz w:val="24"/>
          <w:szCs w:val="24"/>
        </w:rPr>
        <w:t>(3): p. 81-6.</w:t>
      </w:r>
    </w:p>
    <w:p w14:paraId="090F8D8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7.</w:t>
      </w:r>
      <w:r w:rsidRPr="00D81877">
        <w:rPr>
          <w:noProof/>
          <w:sz w:val="24"/>
          <w:szCs w:val="24"/>
        </w:rPr>
        <w:tab/>
        <w:t xml:space="preserve">Rajab, T.K., M.J. Weaver, and J.M. Havens, </w:t>
      </w:r>
      <w:r w:rsidRPr="00D81877">
        <w:rPr>
          <w:i/>
          <w:noProof/>
          <w:sz w:val="24"/>
          <w:szCs w:val="24"/>
        </w:rPr>
        <w:t>Videos in clinical medicine. Technique for temporary pelvic stabilization after trauma.</w:t>
      </w:r>
      <w:r w:rsidRPr="00D81877">
        <w:rPr>
          <w:noProof/>
          <w:sz w:val="24"/>
          <w:szCs w:val="24"/>
        </w:rPr>
        <w:t xml:space="preserve"> N Engl J Med, 2013. </w:t>
      </w:r>
      <w:r w:rsidRPr="00D81877">
        <w:rPr>
          <w:b/>
          <w:noProof/>
          <w:sz w:val="24"/>
          <w:szCs w:val="24"/>
        </w:rPr>
        <w:t>369</w:t>
      </w:r>
      <w:r w:rsidRPr="00D81877">
        <w:rPr>
          <w:noProof/>
          <w:sz w:val="24"/>
          <w:szCs w:val="24"/>
        </w:rPr>
        <w:t>(17): p. e22.</w:t>
      </w:r>
    </w:p>
    <w:p w14:paraId="470848F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8.</w:t>
      </w:r>
      <w:r w:rsidRPr="00D81877">
        <w:rPr>
          <w:noProof/>
          <w:sz w:val="24"/>
          <w:szCs w:val="24"/>
        </w:rPr>
        <w:tab/>
        <w:t xml:space="preserve">Singh Tveit, M., et al., </w:t>
      </w:r>
      <w:r w:rsidRPr="00D81877">
        <w:rPr>
          <w:i/>
          <w:noProof/>
          <w:sz w:val="24"/>
          <w:szCs w:val="24"/>
        </w:rPr>
        <w:t>What is the purpose of log roll examination in the unconscious adult trauma patient during trauma reception?</w:t>
      </w:r>
      <w:r w:rsidRPr="00D81877">
        <w:rPr>
          <w:noProof/>
          <w:sz w:val="24"/>
          <w:szCs w:val="24"/>
        </w:rPr>
        <w:t xml:space="preserve"> Emergency Medicine Journal, 2016. </w:t>
      </w:r>
      <w:r w:rsidRPr="00D81877">
        <w:rPr>
          <w:b/>
          <w:noProof/>
          <w:sz w:val="24"/>
          <w:szCs w:val="24"/>
        </w:rPr>
        <w:t>33</w:t>
      </w:r>
      <w:r w:rsidRPr="00D81877">
        <w:rPr>
          <w:noProof/>
          <w:sz w:val="24"/>
          <w:szCs w:val="24"/>
        </w:rPr>
        <w:t>(9): p. 632-635.</w:t>
      </w:r>
    </w:p>
    <w:p w14:paraId="0EF29B3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19.</w:t>
      </w:r>
      <w:r w:rsidRPr="00D81877">
        <w:rPr>
          <w:noProof/>
          <w:sz w:val="24"/>
          <w:szCs w:val="24"/>
        </w:rPr>
        <w:tab/>
        <w:t xml:space="preserve">Engels, P.T. and H.C. Tien, </w:t>
      </w:r>
      <w:r w:rsidRPr="00D81877">
        <w:rPr>
          <w:i/>
          <w:noProof/>
          <w:sz w:val="24"/>
          <w:szCs w:val="24"/>
        </w:rPr>
        <w:t>The lucky penny: an illustration of the bullet rule.</w:t>
      </w:r>
      <w:r w:rsidRPr="00D81877">
        <w:rPr>
          <w:noProof/>
          <w:sz w:val="24"/>
          <w:szCs w:val="24"/>
        </w:rPr>
        <w:t xml:space="preserve"> CMAJ : Canadian Medical Association Journal, 2012. </w:t>
      </w:r>
      <w:r w:rsidRPr="00D81877">
        <w:rPr>
          <w:b/>
          <w:noProof/>
          <w:sz w:val="24"/>
          <w:szCs w:val="24"/>
        </w:rPr>
        <w:t>184</w:t>
      </w:r>
      <w:r w:rsidRPr="00D81877">
        <w:rPr>
          <w:noProof/>
          <w:sz w:val="24"/>
          <w:szCs w:val="24"/>
        </w:rPr>
        <w:t>(1): p. 63-65.</w:t>
      </w:r>
    </w:p>
    <w:p w14:paraId="7B9B504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0.</w:t>
      </w:r>
      <w:r w:rsidRPr="00D81877">
        <w:rPr>
          <w:noProof/>
          <w:sz w:val="24"/>
          <w:szCs w:val="24"/>
        </w:rPr>
        <w:tab/>
        <w:t xml:space="preserve">Jonsson, B.A. and P. Ebrelius, </w:t>
      </w:r>
      <w:r w:rsidRPr="00D81877">
        <w:rPr>
          <w:i/>
          <w:noProof/>
          <w:sz w:val="24"/>
          <w:szCs w:val="24"/>
        </w:rPr>
        <w:t>[Measure ankle pressure in suspected arterial disease of the lower extremity!].</w:t>
      </w:r>
      <w:r w:rsidRPr="00D81877">
        <w:rPr>
          <w:noProof/>
          <w:sz w:val="24"/>
          <w:szCs w:val="24"/>
        </w:rPr>
        <w:t xml:space="preserve"> Lakartidningen, 2007. </w:t>
      </w:r>
      <w:r w:rsidRPr="00D81877">
        <w:rPr>
          <w:b/>
          <w:noProof/>
          <w:sz w:val="24"/>
          <w:szCs w:val="24"/>
        </w:rPr>
        <w:t>104</w:t>
      </w:r>
      <w:r w:rsidRPr="00D81877">
        <w:rPr>
          <w:noProof/>
          <w:sz w:val="24"/>
          <w:szCs w:val="24"/>
        </w:rPr>
        <w:t>(49-50): p. 3776-9.</w:t>
      </w:r>
    </w:p>
    <w:p w14:paraId="7083598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1.</w:t>
      </w:r>
      <w:r w:rsidRPr="00D81877">
        <w:rPr>
          <w:noProof/>
          <w:sz w:val="24"/>
          <w:szCs w:val="24"/>
        </w:rPr>
        <w:tab/>
        <w:t xml:space="preserve">Hoglund, A. and K.A. Jansson, </w:t>
      </w:r>
      <w:r w:rsidRPr="00D81877">
        <w:rPr>
          <w:i/>
          <w:noProof/>
          <w:sz w:val="24"/>
          <w:szCs w:val="24"/>
        </w:rPr>
        <w:t>[Initial management of open lower limb fractures].</w:t>
      </w:r>
      <w:r w:rsidRPr="00D81877">
        <w:rPr>
          <w:noProof/>
          <w:sz w:val="24"/>
          <w:szCs w:val="24"/>
        </w:rPr>
        <w:t xml:space="preserve"> Lakartidningen, 2009. </w:t>
      </w:r>
      <w:r w:rsidRPr="00D81877">
        <w:rPr>
          <w:b/>
          <w:noProof/>
          <w:sz w:val="24"/>
          <w:szCs w:val="24"/>
        </w:rPr>
        <w:t>106</w:t>
      </w:r>
      <w:r w:rsidRPr="00D81877">
        <w:rPr>
          <w:noProof/>
          <w:sz w:val="24"/>
          <w:szCs w:val="24"/>
        </w:rPr>
        <w:t>(23): p. 1567-71.</w:t>
      </w:r>
    </w:p>
    <w:p w14:paraId="2BBDDA7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2.</w:t>
      </w:r>
      <w:r w:rsidRPr="00D81877">
        <w:rPr>
          <w:noProof/>
          <w:sz w:val="24"/>
          <w:szCs w:val="24"/>
        </w:rPr>
        <w:tab/>
        <w:t xml:space="preserve">Mitra, B., et al., </w:t>
      </w:r>
      <w:r w:rsidRPr="00D81877">
        <w:rPr>
          <w:i/>
          <w:noProof/>
          <w:sz w:val="24"/>
          <w:szCs w:val="24"/>
        </w:rPr>
        <w:t>Trauma patients with the 'triad of death'.</w:t>
      </w:r>
      <w:r w:rsidRPr="00D81877">
        <w:rPr>
          <w:noProof/>
          <w:sz w:val="24"/>
          <w:szCs w:val="24"/>
        </w:rPr>
        <w:t xml:space="preserve"> Emerg Med J, 2012. </w:t>
      </w:r>
      <w:r w:rsidRPr="00D81877">
        <w:rPr>
          <w:b/>
          <w:noProof/>
          <w:sz w:val="24"/>
          <w:szCs w:val="24"/>
        </w:rPr>
        <w:t>29</w:t>
      </w:r>
      <w:r w:rsidRPr="00D81877">
        <w:rPr>
          <w:noProof/>
          <w:sz w:val="24"/>
          <w:szCs w:val="24"/>
        </w:rPr>
        <w:t>(8): p. 622-5.</w:t>
      </w:r>
    </w:p>
    <w:p w14:paraId="01E222A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3.</w:t>
      </w:r>
      <w:r w:rsidRPr="00D81877">
        <w:rPr>
          <w:noProof/>
          <w:sz w:val="24"/>
          <w:szCs w:val="24"/>
        </w:rPr>
        <w:tab/>
        <w:t xml:space="preserve">Seamon, M.J., et al., </w:t>
      </w:r>
      <w:r w:rsidRPr="00D81877">
        <w:rPr>
          <w:i/>
          <w:noProof/>
          <w:sz w:val="24"/>
          <w:szCs w:val="24"/>
        </w:rPr>
        <w:t>An evidence-based approach to patient selection for emergency department thoracotomy: A practice management guideline from the Eastern Association for the Surgery of Trauma.</w:t>
      </w:r>
      <w:r w:rsidRPr="00D81877">
        <w:rPr>
          <w:noProof/>
          <w:sz w:val="24"/>
          <w:szCs w:val="24"/>
        </w:rPr>
        <w:t xml:space="preserve"> J Trauma Acute Care Surg, 2015. </w:t>
      </w:r>
      <w:r w:rsidRPr="00D81877">
        <w:rPr>
          <w:b/>
          <w:noProof/>
          <w:sz w:val="24"/>
          <w:szCs w:val="24"/>
        </w:rPr>
        <w:t>79</w:t>
      </w:r>
      <w:r w:rsidRPr="00D81877">
        <w:rPr>
          <w:noProof/>
          <w:sz w:val="24"/>
          <w:szCs w:val="24"/>
        </w:rPr>
        <w:t>(1): p. 159-73.</w:t>
      </w:r>
    </w:p>
    <w:p w14:paraId="5CD2702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4.</w:t>
      </w:r>
      <w:r w:rsidRPr="00D81877">
        <w:rPr>
          <w:noProof/>
          <w:sz w:val="24"/>
          <w:szCs w:val="24"/>
        </w:rPr>
        <w:tab/>
        <w:t xml:space="preserve">Narvestad, J.K., M. Meskinfamfard, and K. Soreide, </w:t>
      </w:r>
      <w:r w:rsidRPr="00D81877">
        <w:rPr>
          <w:i/>
          <w:noProof/>
          <w:sz w:val="24"/>
          <w:szCs w:val="24"/>
        </w:rPr>
        <w:t>Emergency resuscitative thoracotomy performed in European civilian trauma patients with blunt or penetrating injuries: a systematic review.</w:t>
      </w:r>
      <w:r w:rsidRPr="00D81877">
        <w:rPr>
          <w:noProof/>
          <w:sz w:val="24"/>
          <w:szCs w:val="24"/>
        </w:rPr>
        <w:t xml:space="preserve"> Eur J Trauma Emerg Surg, 2016. </w:t>
      </w:r>
      <w:r w:rsidRPr="00D81877">
        <w:rPr>
          <w:b/>
          <w:noProof/>
          <w:sz w:val="24"/>
          <w:szCs w:val="24"/>
        </w:rPr>
        <w:t>42</w:t>
      </w:r>
      <w:r w:rsidRPr="00D81877">
        <w:rPr>
          <w:noProof/>
          <w:sz w:val="24"/>
          <w:szCs w:val="24"/>
        </w:rPr>
        <w:t>(6): p. 677-685.</w:t>
      </w:r>
    </w:p>
    <w:p w14:paraId="2C4C3AF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5.</w:t>
      </w:r>
      <w:r w:rsidRPr="00D81877">
        <w:rPr>
          <w:noProof/>
          <w:sz w:val="24"/>
          <w:szCs w:val="24"/>
        </w:rPr>
        <w:tab/>
        <w:t xml:space="preserve">Rossaint, R., et al., </w:t>
      </w:r>
      <w:r w:rsidRPr="00D81877">
        <w:rPr>
          <w:i/>
          <w:noProof/>
          <w:sz w:val="24"/>
          <w:szCs w:val="24"/>
        </w:rPr>
        <w:t>The European guideline on management of major bleeding and coagulopathy following trauma: fourth edition.</w:t>
      </w:r>
      <w:r w:rsidRPr="00D81877">
        <w:rPr>
          <w:noProof/>
          <w:sz w:val="24"/>
          <w:szCs w:val="24"/>
        </w:rPr>
        <w:t xml:space="preserve"> Crit Care, 2016. </w:t>
      </w:r>
      <w:r w:rsidRPr="00D81877">
        <w:rPr>
          <w:b/>
          <w:noProof/>
          <w:sz w:val="24"/>
          <w:szCs w:val="24"/>
        </w:rPr>
        <w:t>20</w:t>
      </w:r>
      <w:r w:rsidRPr="00D81877">
        <w:rPr>
          <w:noProof/>
          <w:sz w:val="24"/>
          <w:szCs w:val="24"/>
        </w:rPr>
        <w:t>: p. 100.</w:t>
      </w:r>
    </w:p>
    <w:p w14:paraId="3AF4220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6.</w:t>
      </w:r>
      <w:r w:rsidRPr="00D81877">
        <w:rPr>
          <w:noProof/>
          <w:sz w:val="24"/>
          <w:szCs w:val="24"/>
        </w:rPr>
        <w:tab/>
        <w:t xml:space="preserve">Ley, E.J., et al., </w:t>
      </w:r>
      <w:r w:rsidRPr="00D81877">
        <w:rPr>
          <w:i/>
          <w:noProof/>
          <w:sz w:val="24"/>
          <w:szCs w:val="24"/>
        </w:rPr>
        <w:t>Emergency department crystalloid resuscitation of 1.5 L or more is associated with increased mortality in elderly and nonelderly trauma patients.</w:t>
      </w:r>
      <w:r w:rsidRPr="00D81877">
        <w:rPr>
          <w:noProof/>
          <w:sz w:val="24"/>
          <w:szCs w:val="24"/>
        </w:rPr>
        <w:t xml:space="preserve"> J Trauma, 2011. </w:t>
      </w:r>
      <w:r w:rsidRPr="00D81877">
        <w:rPr>
          <w:b/>
          <w:noProof/>
          <w:sz w:val="24"/>
          <w:szCs w:val="24"/>
        </w:rPr>
        <w:t>70</w:t>
      </w:r>
      <w:r w:rsidRPr="00D81877">
        <w:rPr>
          <w:noProof/>
          <w:sz w:val="24"/>
          <w:szCs w:val="24"/>
        </w:rPr>
        <w:t>(2): p. 398-400.</w:t>
      </w:r>
    </w:p>
    <w:p w14:paraId="68E5E9C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7.</w:t>
      </w:r>
      <w:r w:rsidRPr="00D81877">
        <w:rPr>
          <w:noProof/>
          <w:sz w:val="24"/>
          <w:szCs w:val="24"/>
        </w:rPr>
        <w:tab/>
        <w:t xml:space="preserve">Widmark, T. and A. Johansson, </w:t>
      </w:r>
      <w:r w:rsidRPr="00D81877">
        <w:rPr>
          <w:i/>
          <w:noProof/>
          <w:sz w:val="24"/>
          <w:szCs w:val="24"/>
        </w:rPr>
        <w:t>[Massive bleeding in trauma].</w:t>
      </w:r>
      <w:r w:rsidRPr="00D81877">
        <w:rPr>
          <w:noProof/>
          <w:sz w:val="24"/>
          <w:szCs w:val="24"/>
        </w:rPr>
        <w:t xml:space="preserve"> Lakartidningen, 2016. </w:t>
      </w:r>
      <w:r w:rsidRPr="00D81877">
        <w:rPr>
          <w:b/>
          <w:noProof/>
          <w:sz w:val="24"/>
          <w:szCs w:val="24"/>
        </w:rPr>
        <w:t>113</w:t>
      </w:r>
      <w:r w:rsidRPr="00D81877">
        <w:rPr>
          <w:noProof/>
          <w:sz w:val="24"/>
          <w:szCs w:val="24"/>
        </w:rPr>
        <w:t>.</w:t>
      </w:r>
    </w:p>
    <w:p w14:paraId="1023360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8.</w:t>
      </w:r>
      <w:r w:rsidRPr="00D81877">
        <w:rPr>
          <w:noProof/>
          <w:sz w:val="24"/>
          <w:szCs w:val="24"/>
        </w:rPr>
        <w:tab/>
        <w:t xml:space="preserve">Roberts, I., et al., </w:t>
      </w:r>
      <w:r w:rsidRPr="00D81877">
        <w:rPr>
          <w:i/>
          <w:noProof/>
          <w:sz w:val="24"/>
          <w:szCs w:val="24"/>
        </w:rPr>
        <w:t>The importance of early treatment with tranexamic acid in bleeding trauma patients: an exploratory analysis of the CRASH-2 randomised controlled trial.</w:t>
      </w:r>
      <w:r w:rsidRPr="00D81877">
        <w:rPr>
          <w:noProof/>
          <w:sz w:val="24"/>
          <w:szCs w:val="24"/>
        </w:rPr>
        <w:t xml:space="preserve"> Lancet, 2011. </w:t>
      </w:r>
      <w:r w:rsidRPr="00D81877">
        <w:rPr>
          <w:b/>
          <w:noProof/>
          <w:sz w:val="24"/>
          <w:szCs w:val="24"/>
        </w:rPr>
        <w:t>377</w:t>
      </w:r>
      <w:r w:rsidRPr="00D81877">
        <w:rPr>
          <w:noProof/>
          <w:sz w:val="24"/>
          <w:szCs w:val="24"/>
        </w:rPr>
        <w:t>(9771): p. 1096-101, 1101 e1-2.</w:t>
      </w:r>
    </w:p>
    <w:p w14:paraId="6AAA7B7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29.</w:t>
      </w:r>
      <w:r w:rsidRPr="00D81877">
        <w:rPr>
          <w:noProof/>
          <w:sz w:val="24"/>
          <w:szCs w:val="24"/>
        </w:rPr>
        <w:tab/>
        <w:t xml:space="preserve">Roberts, I., et al., </w:t>
      </w:r>
      <w:r w:rsidRPr="00D81877">
        <w:rPr>
          <w:i/>
          <w:noProof/>
          <w:sz w:val="24"/>
          <w:szCs w:val="24"/>
        </w:rPr>
        <w:t>Effect of tranexamic acid on mortality in patients with traumatic bleeding: prespecified analysis of data from randomised controlled trial.</w:t>
      </w:r>
      <w:r w:rsidRPr="00D81877">
        <w:rPr>
          <w:noProof/>
          <w:sz w:val="24"/>
          <w:szCs w:val="24"/>
        </w:rPr>
        <w:t xml:space="preserve"> BMJ, 2012. </w:t>
      </w:r>
      <w:r w:rsidRPr="00D81877">
        <w:rPr>
          <w:b/>
          <w:noProof/>
          <w:sz w:val="24"/>
          <w:szCs w:val="24"/>
        </w:rPr>
        <w:t>345</w:t>
      </w:r>
      <w:r w:rsidRPr="00D81877">
        <w:rPr>
          <w:noProof/>
          <w:sz w:val="24"/>
          <w:szCs w:val="24"/>
        </w:rPr>
        <w:t>: p. e5839.</w:t>
      </w:r>
    </w:p>
    <w:p w14:paraId="58259C7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0.</w:t>
      </w:r>
      <w:r w:rsidRPr="00D81877">
        <w:rPr>
          <w:noProof/>
          <w:sz w:val="24"/>
          <w:szCs w:val="24"/>
        </w:rPr>
        <w:tab/>
        <w:t xml:space="preserve">Roy, C.L., et al., </w:t>
      </w:r>
      <w:r w:rsidRPr="00D81877">
        <w:rPr>
          <w:i/>
          <w:noProof/>
          <w:sz w:val="24"/>
          <w:szCs w:val="24"/>
        </w:rPr>
        <w:t>Does this patient with a pericardial effusion have cardiac tamponade?</w:t>
      </w:r>
      <w:r w:rsidRPr="00D81877">
        <w:rPr>
          <w:noProof/>
          <w:sz w:val="24"/>
          <w:szCs w:val="24"/>
        </w:rPr>
        <w:t xml:space="preserve"> JAMA, 2007. </w:t>
      </w:r>
      <w:r w:rsidRPr="00D81877">
        <w:rPr>
          <w:b/>
          <w:noProof/>
          <w:sz w:val="24"/>
          <w:szCs w:val="24"/>
        </w:rPr>
        <w:t>297</w:t>
      </w:r>
      <w:r w:rsidRPr="00D81877">
        <w:rPr>
          <w:noProof/>
          <w:sz w:val="24"/>
          <w:szCs w:val="24"/>
        </w:rPr>
        <w:t>(16): p. 1810-8.</w:t>
      </w:r>
    </w:p>
    <w:p w14:paraId="7BA1DB0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1.</w:t>
      </w:r>
      <w:r w:rsidRPr="00D81877">
        <w:rPr>
          <w:noProof/>
          <w:sz w:val="24"/>
          <w:szCs w:val="24"/>
        </w:rPr>
        <w:tab/>
        <w:t xml:space="preserve">Fitch, M.T., et al., </w:t>
      </w:r>
      <w:r w:rsidRPr="00D81877">
        <w:rPr>
          <w:i/>
          <w:noProof/>
          <w:sz w:val="24"/>
          <w:szCs w:val="24"/>
        </w:rPr>
        <w:t>Videos in clinical medicine. Emergency pericardiocentesis.</w:t>
      </w:r>
      <w:r w:rsidRPr="00D81877">
        <w:rPr>
          <w:noProof/>
          <w:sz w:val="24"/>
          <w:szCs w:val="24"/>
        </w:rPr>
        <w:t xml:space="preserve"> N Engl J Med, 2012. </w:t>
      </w:r>
      <w:r w:rsidRPr="00D81877">
        <w:rPr>
          <w:b/>
          <w:noProof/>
          <w:sz w:val="24"/>
          <w:szCs w:val="24"/>
        </w:rPr>
        <w:t>366</w:t>
      </w:r>
      <w:r w:rsidRPr="00D81877">
        <w:rPr>
          <w:noProof/>
          <w:sz w:val="24"/>
          <w:szCs w:val="24"/>
        </w:rPr>
        <w:t>(12): p. e17.</w:t>
      </w:r>
    </w:p>
    <w:p w14:paraId="23AEE96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2.</w:t>
      </w:r>
      <w:r w:rsidRPr="00D81877">
        <w:rPr>
          <w:noProof/>
          <w:sz w:val="24"/>
          <w:szCs w:val="24"/>
        </w:rPr>
        <w:tab/>
        <w:t xml:space="preserve">Truhlar, A., et al., </w:t>
      </w:r>
      <w:r w:rsidRPr="00D81877">
        <w:rPr>
          <w:i/>
          <w:noProof/>
          <w:sz w:val="24"/>
          <w:szCs w:val="24"/>
        </w:rPr>
        <w:t>European Resuscitation Council Guidelines for Resuscitation 2015: Section 4. Cardiac arrest in special circumstances.</w:t>
      </w:r>
      <w:r w:rsidRPr="00D81877">
        <w:rPr>
          <w:noProof/>
          <w:sz w:val="24"/>
          <w:szCs w:val="24"/>
        </w:rPr>
        <w:t xml:space="preserve"> Resuscitation, 2015. </w:t>
      </w:r>
      <w:r w:rsidRPr="00D81877">
        <w:rPr>
          <w:b/>
          <w:noProof/>
          <w:sz w:val="24"/>
          <w:szCs w:val="24"/>
        </w:rPr>
        <w:t>95</w:t>
      </w:r>
      <w:r w:rsidRPr="00D81877">
        <w:rPr>
          <w:noProof/>
          <w:sz w:val="24"/>
          <w:szCs w:val="24"/>
        </w:rPr>
        <w:t>: p. 148-201.</w:t>
      </w:r>
    </w:p>
    <w:p w14:paraId="2B3BE5F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3.</w:t>
      </w:r>
      <w:r w:rsidRPr="00D81877">
        <w:rPr>
          <w:noProof/>
          <w:sz w:val="24"/>
          <w:szCs w:val="24"/>
        </w:rPr>
        <w:tab/>
        <w:t xml:space="preserve">Wallace, T.W., et al., </w:t>
      </w:r>
      <w:r w:rsidRPr="00D81877">
        <w:rPr>
          <w:i/>
          <w:noProof/>
          <w:sz w:val="24"/>
          <w:szCs w:val="24"/>
        </w:rPr>
        <w:t>Managing in flight emergencies.</w:t>
      </w:r>
      <w:r w:rsidRPr="00D81877">
        <w:rPr>
          <w:noProof/>
          <w:sz w:val="24"/>
          <w:szCs w:val="24"/>
        </w:rPr>
        <w:t xml:space="preserve"> BMJ : British Medical Journal, 1995. </w:t>
      </w:r>
      <w:r w:rsidRPr="00D81877">
        <w:rPr>
          <w:b/>
          <w:noProof/>
          <w:sz w:val="24"/>
          <w:szCs w:val="24"/>
        </w:rPr>
        <w:t>311</w:t>
      </w:r>
      <w:r w:rsidRPr="00D81877">
        <w:rPr>
          <w:noProof/>
          <w:sz w:val="24"/>
          <w:szCs w:val="24"/>
        </w:rPr>
        <w:t>(7001): p. 374-376.</w:t>
      </w:r>
    </w:p>
    <w:p w14:paraId="7C16E306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4.</w:t>
      </w:r>
      <w:r w:rsidRPr="00D81877">
        <w:rPr>
          <w:noProof/>
          <w:sz w:val="24"/>
          <w:szCs w:val="24"/>
        </w:rPr>
        <w:tab/>
        <w:t xml:space="preserve">Thumbikat, P. and M.R. McClelland, </w:t>
      </w:r>
      <w:r w:rsidRPr="00D81877">
        <w:rPr>
          <w:i/>
          <w:noProof/>
          <w:sz w:val="24"/>
          <w:szCs w:val="24"/>
        </w:rPr>
        <w:t>Acute injury to the spinal cord.</w:t>
      </w:r>
      <w:r w:rsidRPr="00D81877">
        <w:rPr>
          <w:noProof/>
          <w:sz w:val="24"/>
          <w:szCs w:val="24"/>
        </w:rPr>
        <w:t xml:space="preserve"> Surgery 2005, 2005(23): p. 13–18.</w:t>
      </w:r>
    </w:p>
    <w:p w14:paraId="33E7F11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5.</w:t>
      </w:r>
      <w:r w:rsidRPr="00D81877">
        <w:rPr>
          <w:noProof/>
          <w:sz w:val="24"/>
          <w:szCs w:val="24"/>
        </w:rPr>
        <w:tab/>
        <w:t xml:space="preserve">O'Reilly, D., et al., </w:t>
      </w:r>
      <w:r w:rsidRPr="00D81877">
        <w:rPr>
          <w:i/>
          <w:noProof/>
          <w:sz w:val="24"/>
          <w:szCs w:val="24"/>
        </w:rPr>
        <w:t>Opportunities for improvement in the management of patients who die from haemorrhage after trauma.</w:t>
      </w:r>
      <w:r w:rsidRPr="00D81877">
        <w:rPr>
          <w:noProof/>
          <w:sz w:val="24"/>
          <w:szCs w:val="24"/>
        </w:rPr>
        <w:t xml:space="preserve"> Br J Surg, 2013. </w:t>
      </w:r>
      <w:r w:rsidRPr="00D81877">
        <w:rPr>
          <w:b/>
          <w:noProof/>
          <w:sz w:val="24"/>
          <w:szCs w:val="24"/>
        </w:rPr>
        <w:t>100</w:t>
      </w:r>
      <w:r w:rsidRPr="00D81877">
        <w:rPr>
          <w:noProof/>
          <w:sz w:val="24"/>
          <w:szCs w:val="24"/>
        </w:rPr>
        <w:t>(6): p. 749-55.</w:t>
      </w:r>
    </w:p>
    <w:p w14:paraId="3DAAEC2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6.</w:t>
      </w:r>
      <w:r w:rsidRPr="00D81877">
        <w:rPr>
          <w:noProof/>
          <w:sz w:val="24"/>
          <w:szCs w:val="24"/>
        </w:rPr>
        <w:tab/>
        <w:t xml:space="preserve">Tsutsumi, Y., et al., </w:t>
      </w:r>
      <w:r w:rsidRPr="00D81877">
        <w:rPr>
          <w:i/>
          <w:noProof/>
          <w:sz w:val="24"/>
          <w:szCs w:val="24"/>
        </w:rPr>
        <w:t>Computed tomography during initial management and mortality among hemodynamically unstable blunt trauma patients: a nationwide retrospective cohort study.</w:t>
      </w:r>
      <w:r w:rsidRPr="00D81877">
        <w:rPr>
          <w:noProof/>
          <w:sz w:val="24"/>
          <w:szCs w:val="24"/>
        </w:rPr>
        <w:t xml:space="preserve"> Scandinavian Journal of Trauma, Resuscitation and Emergency Medicine, 2017. </w:t>
      </w:r>
      <w:r w:rsidRPr="00D81877">
        <w:rPr>
          <w:b/>
          <w:noProof/>
          <w:sz w:val="24"/>
          <w:szCs w:val="24"/>
        </w:rPr>
        <w:t>25</w:t>
      </w:r>
      <w:r w:rsidRPr="00D81877">
        <w:rPr>
          <w:noProof/>
          <w:sz w:val="24"/>
          <w:szCs w:val="24"/>
        </w:rPr>
        <w:t>: p. 74.</w:t>
      </w:r>
    </w:p>
    <w:p w14:paraId="13AB6E7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7.</w:t>
      </w:r>
      <w:r w:rsidRPr="00D81877">
        <w:rPr>
          <w:noProof/>
          <w:sz w:val="24"/>
          <w:szCs w:val="24"/>
        </w:rPr>
        <w:tab/>
        <w:t xml:space="preserve">Alam , H.B., et al., </w:t>
      </w:r>
      <w:r w:rsidRPr="00D81877">
        <w:rPr>
          <w:i/>
          <w:noProof/>
          <w:sz w:val="24"/>
          <w:szCs w:val="24"/>
        </w:rPr>
        <w:t>Case 31-2009.</w:t>
      </w:r>
      <w:r w:rsidRPr="00D81877">
        <w:rPr>
          <w:noProof/>
          <w:sz w:val="24"/>
          <w:szCs w:val="24"/>
        </w:rPr>
        <w:t xml:space="preserve"> New England Journal of Medicine, 2009. </w:t>
      </w:r>
      <w:r w:rsidRPr="00D81877">
        <w:rPr>
          <w:b/>
          <w:noProof/>
          <w:sz w:val="24"/>
          <w:szCs w:val="24"/>
        </w:rPr>
        <w:t>361</w:t>
      </w:r>
      <w:r w:rsidRPr="00D81877">
        <w:rPr>
          <w:noProof/>
          <w:sz w:val="24"/>
          <w:szCs w:val="24"/>
        </w:rPr>
        <w:t>(15): p. 1487-1496.</w:t>
      </w:r>
    </w:p>
    <w:p w14:paraId="684C452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8.</w:t>
      </w:r>
      <w:r w:rsidRPr="00D81877">
        <w:rPr>
          <w:noProof/>
          <w:sz w:val="24"/>
          <w:szCs w:val="24"/>
        </w:rPr>
        <w:tab/>
        <w:t xml:space="preserve">Unden, J., T. Ingebrigtsen, and B. Romner, </w:t>
      </w:r>
      <w:r w:rsidRPr="00D81877">
        <w:rPr>
          <w:i/>
          <w:noProof/>
          <w:sz w:val="24"/>
          <w:szCs w:val="24"/>
        </w:rPr>
        <w:t>Scandinavian guidelines for initial management of minimal, mild and moderate head injuries in adults: an evidence and consensus-based update.</w:t>
      </w:r>
      <w:r w:rsidRPr="00D81877">
        <w:rPr>
          <w:noProof/>
          <w:sz w:val="24"/>
          <w:szCs w:val="24"/>
        </w:rPr>
        <w:t xml:space="preserve"> BMC Med, 2013. </w:t>
      </w:r>
      <w:r w:rsidRPr="00D81877">
        <w:rPr>
          <w:b/>
          <w:noProof/>
          <w:sz w:val="24"/>
          <w:szCs w:val="24"/>
        </w:rPr>
        <w:t>11</w:t>
      </w:r>
      <w:r w:rsidRPr="00D81877">
        <w:rPr>
          <w:noProof/>
          <w:sz w:val="24"/>
          <w:szCs w:val="24"/>
        </w:rPr>
        <w:t>: p. 50.</w:t>
      </w:r>
    </w:p>
    <w:p w14:paraId="02421E9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39.</w:t>
      </w:r>
      <w:r w:rsidRPr="00D81877">
        <w:rPr>
          <w:noProof/>
          <w:sz w:val="24"/>
          <w:szCs w:val="24"/>
        </w:rPr>
        <w:tab/>
        <w:t xml:space="preserve">Nishijima, D.K., et al., </w:t>
      </w:r>
      <w:r w:rsidRPr="00D81877">
        <w:rPr>
          <w:i/>
          <w:noProof/>
          <w:sz w:val="24"/>
          <w:szCs w:val="24"/>
        </w:rPr>
        <w:t>Immediate and delayed traumatic intracranial hemorrhage in patients with head trauma and preinjury warfarin or clopidogrel use.</w:t>
      </w:r>
      <w:r w:rsidRPr="00D81877">
        <w:rPr>
          <w:noProof/>
          <w:sz w:val="24"/>
          <w:szCs w:val="24"/>
        </w:rPr>
        <w:t xml:space="preserve"> Ann Emerg Med, 2012. </w:t>
      </w:r>
      <w:r w:rsidRPr="00D81877">
        <w:rPr>
          <w:b/>
          <w:noProof/>
          <w:sz w:val="24"/>
          <w:szCs w:val="24"/>
        </w:rPr>
        <w:t>59</w:t>
      </w:r>
      <w:r w:rsidRPr="00D81877">
        <w:rPr>
          <w:noProof/>
          <w:sz w:val="24"/>
          <w:szCs w:val="24"/>
        </w:rPr>
        <w:t>(6): p. 460-8.e1-7.</w:t>
      </w:r>
    </w:p>
    <w:p w14:paraId="404E078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0.</w:t>
      </w:r>
      <w:r w:rsidRPr="00D81877">
        <w:rPr>
          <w:noProof/>
          <w:sz w:val="24"/>
          <w:szCs w:val="24"/>
        </w:rPr>
        <w:tab/>
        <w:t xml:space="preserve">Li, J., </w:t>
      </w:r>
      <w:r w:rsidRPr="00D81877">
        <w:rPr>
          <w:i/>
          <w:noProof/>
          <w:sz w:val="24"/>
          <w:szCs w:val="24"/>
        </w:rPr>
        <w:t>Validation of the dime.</w:t>
      </w:r>
      <w:r w:rsidRPr="00D81877">
        <w:rPr>
          <w:noProof/>
          <w:sz w:val="24"/>
          <w:szCs w:val="24"/>
        </w:rPr>
        <w:t xml:space="preserve"> Ann Emerg Med, 2012. </w:t>
      </w:r>
      <w:r w:rsidRPr="00D81877">
        <w:rPr>
          <w:b/>
          <w:noProof/>
          <w:sz w:val="24"/>
          <w:szCs w:val="24"/>
        </w:rPr>
        <w:t>59</w:t>
      </w:r>
      <w:r w:rsidRPr="00D81877">
        <w:rPr>
          <w:noProof/>
          <w:sz w:val="24"/>
          <w:szCs w:val="24"/>
        </w:rPr>
        <w:t>(6): p. 469-70.</w:t>
      </w:r>
    </w:p>
    <w:p w14:paraId="662CCAB3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1.</w:t>
      </w:r>
      <w:r w:rsidRPr="00D81877">
        <w:rPr>
          <w:noProof/>
          <w:sz w:val="24"/>
          <w:szCs w:val="24"/>
        </w:rPr>
        <w:tab/>
        <w:t xml:space="preserve">Kuppermann, N., et al., </w:t>
      </w:r>
      <w:r w:rsidRPr="00D81877">
        <w:rPr>
          <w:i/>
          <w:noProof/>
          <w:sz w:val="24"/>
          <w:szCs w:val="24"/>
        </w:rPr>
        <w:t>Identification of children at very low risk of clinically-important brain injuries after head trauma: a prospective cohort study.</w:t>
      </w:r>
      <w:r w:rsidRPr="00D81877">
        <w:rPr>
          <w:noProof/>
          <w:sz w:val="24"/>
          <w:szCs w:val="24"/>
        </w:rPr>
        <w:t xml:space="preserve"> Lancet, 2009. </w:t>
      </w:r>
      <w:r w:rsidRPr="00D81877">
        <w:rPr>
          <w:b/>
          <w:noProof/>
          <w:sz w:val="24"/>
          <w:szCs w:val="24"/>
        </w:rPr>
        <w:t>374</w:t>
      </w:r>
      <w:r w:rsidRPr="00D81877">
        <w:rPr>
          <w:noProof/>
          <w:sz w:val="24"/>
          <w:szCs w:val="24"/>
        </w:rPr>
        <w:t>(9696): p. 1160-70.</w:t>
      </w:r>
    </w:p>
    <w:p w14:paraId="38A2E2A0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2.</w:t>
      </w:r>
      <w:r w:rsidRPr="00D81877">
        <w:rPr>
          <w:noProof/>
          <w:sz w:val="24"/>
          <w:szCs w:val="24"/>
        </w:rPr>
        <w:tab/>
        <w:t xml:space="preserve">Stiell, I.G., et al., </w:t>
      </w:r>
      <w:r w:rsidRPr="00D81877">
        <w:rPr>
          <w:i/>
          <w:noProof/>
          <w:sz w:val="24"/>
          <w:szCs w:val="24"/>
        </w:rPr>
        <w:t>The Canadian C-spine rule versus the NEXUS low-risk criteria in patients with trauma.</w:t>
      </w:r>
      <w:r w:rsidRPr="00D81877">
        <w:rPr>
          <w:noProof/>
          <w:sz w:val="24"/>
          <w:szCs w:val="24"/>
        </w:rPr>
        <w:t xml:space="preserve"> N Engl J Med, 2003. </w:t>
      </w:r>
      <w:r w:rsidRPr="00D81877">
        <w:rPr>
          <w:b/>
          <w:noProof/>
          <w:sz w:val="24"/>
          <w:szCs w:val="24"/>
        </w:rPr>
        <w:t>349</w:t>
      </w:r>
      <w:r w:rsidRPr="00D81877">
        <w:rPr>
          <w:noProof/>
          <w:sz w:val="24"/>
          <w:szCs w:val="24"/>
        </w:rPr>
        <w:t>(26): p. 2510-8.</w:t>
      </w:r>
    </w:p>
    <w:p w14:paraId="42F2ED50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3.</w:t>
      </w:r>
      <w:r w:rsidRPr="00D81877">
        <w:rPr>
          <w:noProof/>
          <w:sz w:val="24"/>
          <w:szCs w:val="24"/>
        </w:rPr>
        <w:tab/>
        <w:t xml:space="preserve">Duane, T.M., et al., </w:t>
      </w:r>
      <w:r w:rsidRPr="00D81877">
        <w:rPr>
          <w:i/>
          <w:noProof/>
          <w:sz w:val="24"/>
          <w:szCs w:val="24"/>
        </w:rPr>
        <w:t>Clinical examination and its reliability in identifying cervical spine fractures.</w:t>
      </w:r>
      <w:r w:rsidRPr="00D81877">
        <w:rPr>
          <w:noProof/>
          <w:sz w:val="24"/>
          <w:szCs w:val="24"/>
        </w:rPr>
        <w:t xml:space="preserve"> J Trauma, 2007. </w:t>
      </w:r>
      <w:r w:rsidRPr="00D81877">
        <w:rPr>
          <w:b/>
          <w:noProof/>
          <w:sz w:val="24"/>
          <w:szCs w:val="24"/>
        </w:rPr>
        <w:t>62</w:t>
      </w:r>
      <w:r w:rsidRPr="00D81877">
        <w:rPr>
          <w:noProof/>
          <w:sz w:val="24"/>
          <w:szCs w:val="24"/>
        </w:rPr>
        <w:t>(6): p. 1405-8; discussion 1408-10.</w:t>
      </w:r>
    </w:p>
    <w:p w14:paraId="35A7E53C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4.</w:t>
      </w:r>
      <w:r w:rsidRPr="00D81877">
        <w:rPr>
          <w:noProof/>
          <w:sz w:val="24"/>
          <w:szCs w:val="24"/>
        </w:rPr>
        <w:tab/>
        <w:t xml:space="preserve">Coffey, F., et al., </w:t>
      </w:r>
      <w:r w:rsidRPr="00D81877">
        <w:rPr>
          <w:i/>
          <w:noProof/>
          <w:sz w:val="24"/>
          <w:szCs w:val="24"/>
        </w:rPr>
        <w:t>Validation of the Canadian c-spine rule in the UK emergency department setting.</w:t>
      </w:r>
      <w:r w:rsidRPr="00D81877">
        <w:rPr>
          <w:noProof/>
          <w:sz w:val="24"/>
          <w:szCs w:val="24"/>
        </w:rPr>
        <w:t xml:space="preserve"> Emerg Med J, 2011. </w:t>
      </w:r>
      <w:r w:rsidRPr="00D81877">
        <w:rPr>
          <w:b/>
          <w:noProof/>
          <w:sz w:val="24"/>
          <w:szCs w:val="24"/>
        </w:rPr>
        <w:t>28</w:t>
      </w:r>
      <w:r w:rsidRPr="00D81877">
        <w:rPr>
          <w:noProof/>
          <w:sz w:val="24"/>
          <w:szCs w:val="24"/>
        </w:rPr>
        <w:t>(10): p. 873-6.</w:t>
      </w:r>
    </w:p>
    <w:p w14:paraId="20F8FA5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5.</w:t>
      </w:r>
      <w:r w:rsidRPr="00D81877">
        <w:rPr>
          <w:noProof/>
          <w:sz w:val="24"/>
          <w:szCs w:val="24"/>
        </w:rPr>
        <w:tab/>
        <w:t xml:space="preserve">Leonard, J.C., et al., </w:t>
      </w:r>
      <w:r w:rsidRPr="00D81877">
        <w:rPr>
          <w:i/>
          <w:noProof/>
          <w:sz w:val="24"/>
          <w:szCs w:val="24"/>
        </w:rPr>
        <w:t>Cervical Spine Injury Risk Factors in Children With Blunt Trauma.</w:t>
      </w:r>
      <w:r w:rsidRPr="00D81877">
        <w:rPr>
          <w:noProof/>
          <w:sz w:val="24"/>
          <w:szCs w:val="24"/>
        </w:rPr>
        <w:t xml:space="preserve"> Pediatrics, 2019. </w:t>
      </w:r>
      <w:r w:rsidRPr="00D81877">
        <w:rPr>
          <w:b/>
          <w:noProof/>
          <w:sz w:val="24"/>
          <w:szCs w:val="24"/>
        </w:rPr>
        <w:t>144</w:t>
      </w:r>
      <w:r w:rsidRPr="00D81877">
        <w:rPr>
          <w:noProof/>
          <w:sz w:val="24"/>
          <w:szCs w:val="24"/>
        </w:rPr>
        <w:t>(1).</w:t>
      </w:r>
    </w:p>
    <w:p w14:paraId="36588B91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6.</w:t>
      </w:r>
      <w:r w:rsidRPr="00D81877">
        <w:rPr>
          <w:noProof/>
          <w:sz w:val="24"/>
          <w:szCs w:val="24"/>
        </w:rPr>
        <w:tab/>
        <w:t xml:space="preserve">Gupta, M., et al., </w:t>
      </w:r>
      <w:r w:rsidRPr="00D81877">
        <w:rPr>
          <w:i/>
          <w:noProof/>
          <w:sz w:val="24"/>
          <w:szCs w:val="24"/>
        </w:rPr>
        <w:t>Selective use of computed tomography compared with routine whole body imaging in patients with blunt trauma.</w:t>
      </w:r>
      <w:r w:rsidRPr="00D81877">
        <w:rPr>
          <w:noProof/>
          <w:sz w:val="24"/>
          <w:szCs w:val="24"/>
        </w:rPr>
        <w:t xml:space="preserve"> Ann Emerg Med, 2011. </w:t>
      </w:r>
      <w:r w:rsidRPr="00D81877">
        <w:rPr>
          <w:b/>
          <w:noProof/>
          <w:sz w:val="24"/>
          <w:szCs w:val="24"/>
        </w:rPr>
        <w:t>58</w:t>
      </w:r>
      <w:r w:rsidRPr="00D81877">
        <w:rPr>
          <w:noProof/>
          <w:sz w:val="24"/>
          <w:szCs w:val="24"/>
        </w:rPr>
        <w:t>(5): p. 407-16.e15.</w:t>
      </w:r>
    </w:p>
    <w:p w14:paraId="3285B57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7.</w:t>
      </w:r>
      <w:r w:rsidRPr="00D81877">
        <w:rPr>
          <w:noProof/>
          <w:sz w:val="24"/>
          <w:szCs w:val="24"/>
        </w:rPr>
        <w:tab/>
        <w:t xml:space="preserve">Holmes, J.F., et al., </w:t>
      </w:r>
      <w:r w:rsidRPr="00D81877">
        <w:rPr>
          <w:i/>
          <w:noProof/>
          <w:sz w:val="24"/>
          <w:szCs w:val="24"/>
        </w:rPr>
        <w:t>Clinical prediction rules for identifying adults at very low risk for intra-abdominal injuries after blunt trauma.</w:t>
      </w:r>
      <w:r w:rsidRPr="00D81877">
        <w:rPr>
          <w:noProof/>
          <w:sz w:val="24"/>
          <w:szCs w:val="24"/>
        </w:rPr>
        <w:t xml:space="preserve"> Ann Emerg Med, 2009. </w:t>
      </w:r>
      <w:r w:rsidRPr="00D81877">
        <w:rPr>
          <w:b/>
          <w:noProof/>
          <w:sz w:val="24"/>
          <w:szCs w:val="24"/>
        </w:rPr>
        <w:t>54</w:t>
      </w:r>
      <w:r w:rsidRPr="00D81877">
        <w:rPr>
          <w:noProof/>
          <w:sz w:val="24"/>
          <w:szCs w:val="24"/>
        </w:rPr>
        <w:t>(4): p. 575-84.</w:t>
      </w:r>
    </w:p>
    <w:p w14:paraId="7423A22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8.</w:t>
      </w:r>
      <w:r w:rsidRPr="00D81877">
        <w:rPr>
          <w:noProof/>
          <w:sz w:val="24"/>
          <w:szCs w:val="24"/>
        </w:rPr>
        <w:tab/>
        <w:t xml:space="preserve">Streck, C.J., et al., </w:t>
      </w:r>
      <w:r w:rsidRPr="00D81877">
        <w:rPr>
          <w:i/>
          <w:noProof/>
          <w:sz w:val="24"/>
          <w:szCs w:val="24"/>
        </w:rPr>
        <w:t>Identifying Children at Very Low Risk for Blunt Intra-Abdominal Injury in Whom CT of the Abdomen Can Be Avoided Safely.</w:t>
      </w:r>
      <w:r w:rsidRPr="00D81877">
        <w:rPr>
          <w:noProof/>
          <w:sz w:val="24"/>
          <w:szCs w:val="24"/>
        </w:rPr>
        <w:t xml:space="preserve"> J Am Coll Surg, 2017. </w:t>
      </w:r>
      <w:r w:rsidRPr="00D81877">
        <w:rPr>
          <w:b/>
          <w:noProof/>
          <w:sz w:val="24"/>
          <w:szCs w:val="24"/>
        </w:rPr>
        <w:t>224</w:t>
      </w:r>
      <w:r w:rsidRPr="00D81877">
        <w:rPr>
          <w:noProof/>
          <w:sz w:val="24"/>
          <w:szCs w:val="24"/>
        </w:rPr>
        <w:t>(4): p. 449-458.e3.</w:t>
      </w:r>
    </w:p>
    <w:p w14:paraId="39EB9F3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49.</w:t>
      </w:r>
      <w:r w:rsidRPr="00D81877">
        <w:rPr>
          <w:noProof/>
          <w:sz w:val="24"/>
          <w:szCs w:val="24"/>
        </w:rPr>
        <w:tab/>
        <w:t xml:space="preserve">Paydar, S., et al., </w:t>
      </w:r>
      <w:r w:rsidRPr="00D81877">
        <w:rPr>
          <w:i/>
          <w:noProof/>
          <w:sz w:val="24"/>
          <w:szCs w:val="24"/>
        </w:rPr>
        <w:t>Role of routine pelvic radiography in initial evaluation of stable, high-energy, blunt trauma patients.</w:t>
      </w:r>
      <w:r w:rsidRPr="00D81877">
        <w:rPr>
          <w:noProof/>
          <w:sz w:val="24"/>
          <w:szCs w:val="24"/>
        </w:rPr>
        <w:t xml:space="preserve"> Emerg Med J, 2013. </w:t>
      </w:r>
      <w:r w:rsidRPr="00D81877">
        <w:rPr>
          <w:b/>
          <w:noProof/>
          <w:sz w:val="24"/>
          <w:szCs w:val="24"/>
        </w:rPr>
        <w:t>30</w:t>
      </w:r>
      <w:r w:rsidRPr="00D81877">
        <w:rPr>
          <w:noProof/>
          <w:sz w:val="24"/>
          <w:szCs w:val="24"/>
        </w:rPr>
        <w:t>(9): p. 724-7.</w:t>
      </w:r>
    </w:p>
    <w:p w14:paraId="72FC561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0.</w:t>
      </w:r>
      <w:r w:rsidRPr="00D81877">
        <w:rPr>
          <w:noProof/>
          <w:sz w:val="24"/>
          <w:szCs w:val="24"/>
        </w:rPr>
        <w:tab/>
        <w:t xml:space="preserve">Gill, D.S., et al., </w:t>
      </w:r>
      <w:r w:rsidRPr="00D81877">
        <w:rPr>
          <w:i/>
          <w:noProof/>
          <w:sz w:val="24"/>
          <w:szCs w:val="24"/>
        </w:rPr>
        <w:t>Can initial clinical assessment exclude thoracolumbar vertebral injury?</w:t>
      </w:r>
      <w:r w:rsidRPr="00D81877">
        <w:rPr>
          <w:noProof/>
          <w:sz w:val="24"/>
          <w:szCs w:val="24"/>
        </w:rPr>
        <w:t xml:space="preserve"> Emerg Med J, 2013. </w:t>
      </w:r>
      <w:r w:rsidRPr="00D81877">
        <w:rPr>
          <w:b/>
          <w:noProof/>
          <w:sz w:val="24"/>
          <w:szCs w:val="24"/>
        </w:rPr>
        <w:t>30</w:t>
      </w:r>
      <w:r w:rsidRPr="00D81877">
        <w:rPr>
          <w:noProof/>
          <w:sz w:val="24"/>
          <w:szCs w:val="24"/>
        </w:rPr>
        <w:t>(8): p. 679-82.</w:t>
      </w:r>
    </w:p>
    <w:p w14:paraId="4A3ED99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1.</w:t>
      </w:r>
      <w:r w:rsidRPr="00D81877">
        <w:rPr>
          <w:noProof/>
          <w:sz w:val="24"/>
          <w:szCs w:val="24"/>
        </w:rPr>
        <w:tab/>
        <w:t xml:space="preserve">Kessler, C. and S.J. Bauer, </w:t>
      </w:r>
      <w:r w:rsidRPr="00D81877">
        <w:rPr>
          <w:i/>
          <w:noProof/>
          <w:sz w:val="24"/>
          <w:szCs w:val="24"/>
        </w:rPr>
        <w:t>Utility of the digital rectal examination in the emergency department: a review.</w:t>
      </w:r>
      <w:r w:rsidRPr="00D81877">
        <w:rPr>
          <w:noProof/>
          <w:sz w:val="24"/>
          <w:szCs w:val="24"/>
        </w:rPr>
        <w:t xml:space="preserve"> J Emerg Med, 2012. </w:t>
      </w:r>
      <w:r w:rsidRPr="00D81877">
        <w:rPr>
          <w:b/>
          <w:noProof/>
          <w:sz w:val="24"/>
          <w:szCs w:val="24"/>
        </w:rPr>
        <w:t>43</w:t>
      </w:r>
      <w:r w:rsidRPr="00D81877">
        <w:rPr>
          <w:noProof/>
          <w:sz w:val="24"/>
          <w:szCs w:val="24"/>
        </w:rPr>
        <w:t>(6): p. 1196-204.</w:t>
      </w:r>
    </w:p>
    <w:p w14:paraId="1F3852A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2.</w:t>
      </w:r>
      <w:r w:rsidRPr="00D81877">
        <w:rPr>
          <w:noProof/>
          <w:sz w:val="24"/>
          <w:szCs w:val="24"/>
        </w:rPr>
        <w:tab/>
        <w:t xml:space="preserve">Khoshnood, A. and U. Ekelund, </w:t>
      </w:r>
      <w:r w:rsidRPr="00D81877">
        <w:rPr>
          <w:i/>
          <w:noProof/>
          <w:sz w:val="24"/>
          <w:szCs w:val="24"/>
        </w:rPr>
        <w:t>[Routine rectal palpation in acute abdomen has no proven value. A review of the literature].</w:t>
      </w:r>
      <w:r w:rsidRPr="00D81877">
        <w:rPr>
          <w:noProof/>
          <w:sz w:val="24"/>
          <w:szCs w:val="24"/>
        </w:rPr>
        <w:t xml:space="preserve"> Lakartidningen, 2014. </w:t>
      </w:r>
      <w:r w:rsidRPr="00D81877">
        <w:rPr>
          <w:b/>
          <w:noProof/>
          <w:sz w:val="24"/>
          <w:szCs w:val="24"/>
        </w:rPr>
        <w:t>111</w:t>
      </w:r>
      <w:r w:rsidRPr="00D81877">
        <w:rPr>
          <w:noProof/>
          <w:sz w:val="24"/>
          <w:szCs w:val="24"/>
        </w:rPr>
        <w:t>(3-4): p. 89-90.</w:t>
      </w:r>
    </w:p>
    <w:p w14:paraId="70532EDA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3.</w:t>
      </w:r>
      <w:r w:rsidRPr="00D81877">
        <w:rPr>
          <w:noProof/>
          <w:sz w:val="24"/>
          <w:szCs w:val="24"/>
        </w:rPr>
        <w:tab/>
        <w:t xml:space="preserve">Friden, T. and A. Andren-Sandberg, </w:t>
      </w:r>
      <w:r w:rsidRPr="00D81877">
        <w:rPr>
          <w:i/>
          <w:noProof/>
          <w:sz w:val="24"/>
          <w:szCs w:val="24"/>
        </w:rPr>
        <w:t>[Testis torsion--still a problem, despite known risks. Review of events reported to the Swedish National Board of Health and Welfare].</w:t>
      </w:r>
      <w:r w:rsidRPr="00D81877">
        <w:rPr>
          <w:noProof/>
          <w:sz w:val="24"/>
          <w:szCs w:val="24"/>
        </w:rPr>
        <w:t xml:space="preserve"> Lakartidningen, 2013. </w:t>
      </w:r>
      <w:r w:rsidRPr="00D81877">
        <w:rPr>
          <w:b/>
          <w:noProof/>
          <w:sz w:val="24"/>
          <w:szCs w:val="24"/>
        </w:rPr>
        <w:t>110</w:t>
      </w:r>
      <w:r w:rsidRPr="00D81877">
        <w:rPr>
          <w:noProof/>
          <w:sz w:val="24"/>
          <w:szCs w:val="24"/>
        </w:rPr>
        <w:t>(37): p. 1605-7.</w:t>
      </w:r>
    </w:p>
    <w:p w14:paraId="2E51B81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4.</w:t>
      </w:r>
      <w:r w:rsidRPr="00D81877">
        <w:rPr>
          <w:noProof/>
          <w:sz w:val="24"/>
          <w:szCs w:val="24"/>
        </w:rPr>
        <w:tab/>
        <w:t xml:space="preserve">Andersson, R.E., </w:t>
      </w:r>
      <w:r w:rsidRPr="00D81877">
        <w:rPr>
          <w:i/>
          <w:noProof/>
          <w:sz w:val="24"/>
          <w:szCs w:val="24"/>
        </w:rPr>
        <w:t>Meta-analysis of the clinical and laboratory diagnosis of appendicitis.</w:t>
      </w:r>
      <w:r w:rsidRPr="00D81877">
        <w:rPr>
          <w:noProof/>
          <w:sz w:val="24"/>
          <w:szCs w:val="24"/>
        </w:rPr>
        <w:t xml:space="preserve"> Br J Surg, 2004. </w:t>
      </w:r>
      <w:r w:rsidRPr="00D81877">
        <w:rPr>
          <w:b/>
          <w:noProof/>
          <w:sz w:val="24"/>
          <w:szCs w:val="24"/>
        </w:rPr>
        <w:t>91</w:t>
      </w:r>
      <w:r w:rsidRPr="00D81877">
        <w:rPr>
          <w:noProof/>
          <w:sz w:val="24"/>
          <w:szCs w:val="24"/>
        </w:rPr>
        <w:t>(1): p. 28-37.</w:t>
      </w:r>
    </w:p>
    <w:p w14:paraId="233A56D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5.</w:t>
      </w:r>
      <w:r w:rsidRPr="00D81877">
        <w:rPr>
          <w:noProof/>
          <w:sz w:val="24"/>
          <w:szCs w:val="24"/>
        </w:rPr>
        <w:tab/>
        <w:t xml:space="preserve">Andersson, M. and R.E. Andersson, </w:t>
      </w:r>
      <w:r w:rsidRPr="00D81877">
        <w:rPr>
          <w:i/>
          <w:noProof/>
          <w:sz w:val="24"/>
          <w:szCs w:val="24"/>
        </w:rPr>
        <w:t>The appendicitis inflammatory response score: a tool for the diagnosis of acute appendicitis that outperforms the Alvarado score.</w:t>
      </w:r>
      <w:r w:rsidRPr="00D81877">
        <w:rPr>
          <w:noProof/>
          <w:sz w:val="24"/>
          <w:szCs w:val="24"/>
        </w:rPr>
        <w:t xml:space="preserve"> World J Surg, 2008. </w:t>
      </w:r>
      <w:r w:rsidRPr="00D81877">
        <w:rPr>
          <w:b/>
          <w:noProof/>
          <w:sz w:val="24"/>
          <w:szCs w:val="24"/>
        </w:rPr>
        <w:t>32</w:t>
      </w:r>
      <w:r w:rsidRPr="00D81877">
        <w:rPr>
          <w:noProof/>
          <w:sz w:val="24"/>
          <w:szCs w:val="24"/>
        </w:rPr>
        <w:t>(8): p. 1843-9.</w:t>
      </w:r>
    </w:p>
    <w:p w14:paraId="33502AB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6.</w:t>
      </w:r>
      <w:r w:rsidRPr="00D81877">
        <w:rPr>
          <w:noProof/>
          <w:sz w:val="24"/>
          <w:szCs w:val="24"/>
        </w:rPr>
        <w:tab/>
        <w:t xml:space="preserve">Goldman, R.D., et al., </w:t>
      </w:r>
      <w:r w:rsidRPr="00D81877">
        <w:rPr>
          <w:i/>
          <w:noProof/>
          <w:sz w:val="24"/>
          <w:szCs w:val="24"/>
        </w:rPr>
        <w:t>Prospective validation of the pediatric appendicitis score.</w:t>
      </w:r>
      <w:r w:rsidRPr="00D81877">
        <w:rPr>
          <w:noProof/>
          <w:sz w:val="24"/>
          <w:szCs w:val="24"/>
        </w:rPr>
        <w:t xml:space="preserve"> J Pediatr, 2008. </w:t>
      </w:r>
      <w:r w:rsidRPr="00D81877">
        <w:rPr>
          <w:b/>
          <w:noProof/>
          <w:sz w:val="24"/>
          <w:szCs w:val="24"/>
        </w:rPr>
        <w:t>153</w:t>
      </w:r>
      <w:r w:rsidRPr="00D81877">
        <w:rPr>
          <w:noProof/>
          <w:sz w:val="24"/>
          <w:szCs w:val="24"/>
        </w:rPr>
        <w:t>(2): p. 278-82.</w:t>
      </w:r>
    </w:p>
    <w:p w14:paraId="1C460E0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7.</w:t>
      </w:r>
      <w:r w:rsidRPr="00D81877">
        <w:rPr>
          <w:noProof/>
          <w:sz w:val="24"/>
          <w:szCs w:val="24"/>
        </w:rPr>
        <w:tab/>
        <w:t xml:space="preserve">Trowbridge, R.L., N.K. Rutkowski, and K.G. Shojania, </w:t>
      </w:r>
      <w:r w:rsidRPr="00D81877">
        <w:rPr>
          <w:i/>
          <w:noProof/>
          <w:sz w:val="24"/>
          <w:szCs w:val="24"/>
        </w:rPr>
        <w:t>Does this patient have acute cholecystitis?</w:t>
      </w:r>
      <w:r w:rsidRPr="00D81877">
        <w:rPr>
          <w:noProof/>
          <w:sz w:val="24"/>
          <w:szCs w:val="24"/>
        </w:rPr>
        <w:t xml:space="preserve"> JAMA, 2003. </w:t>
      </w:r>
      <w:r w:rsidRPr="00D81877">
        <w:rPr>
          <w:b/>
          <w:noProof/>
          <w:sz w:val="24"/>
          <w:szCs w:val="24"/>
        </w:rPr>
        <w:t>289</w:t>
      </w:r>
      <w:r w:rsidRPr="00D81877">
        <w:rPr>
          <w:noProof/>
          <w:sz w:val="24"/>
          <w:szCs w:val="24"/>
        </w:rPr>
        <w:t>(1): p. 80-6.</w:t>
      </w:r>
    </w:p>
    <w:p w14:paraId="30A45E1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8.</w:t>
      </w:r>
      <w:r w:rsidRPr="00D81877">
        <w:rPr>
          <w:noProof/>
          <w:sz w:val="24"/>
          <w:szCs w:val="24"/>
        </w:rPr>
        <w:tab/>
        <w:t xml:space="preserve">Chabok, A. and K. Smedh, </w:t>
      </w:r>
      <w:r w:rsidRPr="00D81877">
        <w:rPr>
          <w:i/>
          <w:noProof/>
          <w:sz w:val="24"/>
          <w:szCs w:val="24"/>
        </w:rPr>
        <w:t>[No benefit from antibiotics in acute uncomplicated diverticulitis].</w:t>
      </w:r>
      <w:r w:rsidRPr="00D81877">
        <w:rPr>
          <w:noProof/>
          <w:sz w:val="24"/>
          <w:szCs w:val="24"/>
        </w:rPr>
        <w:t xml:space="preserve"> Lakartidningen, 2013. </w:t>
      </w:r>
      <w:r w:rsidRPr="00D81877">
        <w:rPr>
          <w:b/>
          <w:noProof/>
          <w:sz w:val="24"/>
          <w:szCs w:val="24"/>
        </w:rPr>
        <w:t>110</w:t>
      </w:r>
      <w:r w:rsidRPr="00D81877">
        <w:rPr>
          <w:noProof/>
          <w:sz w:val="24"/>
          <w:szCs w:val="24"/>
        </w:rPr>
        <w:t>(17-18): p. 878-81.</w:t>
      </w:r>
    </w:p>
    <w:p w14:paraId="7759D685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59.</w:t>
      </w:r>
      <w:r w:rsidRPr="00D81877">
        <w:rPr>
          <w:noProof/>
          <w:sz w:val="24"/>
          <w:szCs w:val="24"/>
        </w:rPr>
        <w:tab/>
        <w:t xml:space="preserve">Daniels, L., et al., </w:t>
      </w:r>
      <w:r w:rsidRPr="00D81877">
        <w:rPr>
          <w:i/>
          <w:noProof/>
          <w:sz w:val="24"/>
          <w:szCs w:val="24"/>
        </w:rPr>
        <w:t>Randomized clinical trial of observational versus antibiotic treatment for a first episode of CT-proven uncomplicated acute diverticulitis.</w:t>
      </w:r>
      <w:r w:rsidRPr="00D81877">
        <w:rPr>
          <w:noProof/>
          <w:sz w:val="24"/>
          <w:szCs w:val="24"/>
        </w:rPr>
        <w:t xml:space="preserve"> Br J Surg, 2017. </w:t>
      </w:r>
      <w:r w:rsidRPr="00D81877">
        <w:rPr>
          <w:b/>
          <w:noProof/>
          <w:sz w:val="24"/>
          <w:szCs w:val="24"/>
        </w:rPr>
        <w:t>104</w:t>
      </w:r>
      <w:r w:rsidRPr="00D81877">
        <w:rPr>
          <w:noProof/>
          <w:sz w:val="24"/>
          <w:szCs w:val="24"/>
        </w:rPr>
        <w:t>(1): p. 52-61.</w:t>
      </w:r>
    </w:p>
    <w:p w14:paraId="7117F7E4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0.</w:t>
      </w:r>
      <w:r w:rsidRPr="00D81877">
        <w:rPr>
          <w:noProof/>
          <w:sz w:val="24"/>
          <w:szCs w:val="24"/>
        </w:rPr>
        <w:tab/>
        <w:t xml:space="preserve">Shabanzadeh, D.M. and P. Wille-Jorgensen, </w:t>
      </w:r>
      <w:r w:rsidRPr="00D81877">
        <w:rPr>
          <w:i/>
          <w:noProof/>
          <w:sz w:val="24"/>
          <w:szCs w:val="24"/>
        </w:rPr>
        <w:t>Antibiotics for uncomplicated diverticulitis.</w:t>
      </w:r>
      <w:r w:rsidRPr="00D81877">
        <w:rPr>
          <w:noProof/>
          <w:sz w:val="24"/>
          <w:szCs w:val="24"/>
        </w:rPr>
        <w:t xml:space="preserve"> Cochrane Database Syst Rev, 2012. </w:t>
      </w:r>
      <w:r w:rsidRPr="00D81877">
        <w:rPr>
          <w:b/>
          <w:noProof/>
          <w:sz w:val="24"/>
          <w:szCs w:val="24"/>
        </w:rPr>
        <w:t>11</w:t>
      </w:r>
      <w:r w:rsidRPr="00D81877">
        <w:rPr>
          <w:noProof/>
          <w:sz w:val="24"/>
          <w:szCs w:val="24"/>
        </w:rPr>
        <w:t>: p. Cd009092.</w:t>
      </w:r>
    </w:p>
    <w:p w14:paraId="6C67014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1.</w:t>
      </w:r>
      <w:r w:rsidRPr="00D81877">
        <w:rPr>
          <w:noProof/>
          <w:sz w:val="24"/>
          <w:szCs w:val="24"/>
        </w:rPr>
        <w:tab/>
        <w:t xml:space="preserve">Bjorck, M., </w:t>
      </w:r>
      <w:r w:rsidRPr="00D81877">
        <w:rPr>
          <w:i/>
          <w:noProof/>
          <w:sz w:val="24"/>
          <w:szCs w:val="24"/>
        </w:rPr>
        <w:t>[More and more people get acute intestinal ischemia--early diagnosis and treatment saves lives].</w:t>
      </w:r>
      <w:r w:rsidRPr="00D81877">
        <w:rPr>
          <w:noProof/>
          <w:sz w:val="24"/>
          <w:szCs w:val="24"/>
        </w:rPr>
        <w:t xml:space="preserve"> Lakartidningen, 2012. </w:t>
      </w:r>
      <w:r w:rsidRPr="00D81877">
        <w:rPr>
          <w:b/>
          <w:noProof/>
          <w:sz w:val="24"/>
          <w:szCs w:val="24"/>
        </w:rPr>
        <w:t>109</w:t>
      </w:r>
      <w:r w:rsidRPr="00D81877">
        <w:rPr>
          <w:noProof/>
          <w:sz w:val="24"/>
          <w:szCs w:val="24"/>
        </w:rPr>
        <w:t>(49-50): p. 2284-6.</w:t>
      </w:r>
    </w:p>
    <w:p w14:paraId="04633E0E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2.</w:t>
      </w:r>
      <w:r w:rsidRPr="00D81877">
        <w:rPr>
          <w:noProof/>
          <w:sz w:val="24"/>
          <w:szCs w:val="24"/>
        </w:rPr>
        <w:tab/>
        <w:t xml:space="preserve">Rose, J., et al., </w:t>
      </w:r>
      <w:r w:rsidRPr="00D81877">
        <w:rPr>
          <w:i/>
          <w:noProof/>
          <w:sz w:val="24"/>
          <w:szCs w:val="24"/>
        </w:rPr>
        <w:t>Ruptured abdominal aortic aneurysms: clinical presentation in Auckland 1993-1997.</w:t>
      </w:r>
      <w:r w:rsidRPr="00D81877">
        <w:rPr>
          <w:noProof/>
          <w:sz w:val="24"/>
          <w:szCs w:val="24"/>
        </w:rPr>
        <w:t xml:space="preserve"> ANZ J Surg, 2001. </w:t>
      </w:r>
      <w:r w:rsidRPr="00D81877">
        <w:rPr>
          <w:b/>
          <w:noProof/>
          <w:sz w:val="24"/>
          <w:szCs w:val="24"/>
        </w:rPr>
        <w:t>71</w:t>
      </w:r>
      <w:r w:rsidRPr="00D81877">
        <w:rPr>
          <w:noProof/>
          <w:sz w:val="24"/>
          <w:szCs w:val="24"/>
        </w:rPr>
        <w:t>(6): p. 341-4.</w:t>
      </w:r>
    </w:p>
    <w:p w14:paraId="1D068BE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3.</w:t>
      </w:r>
      <w:r w:rsidRPr="00D81877">
        <w:rPr>
          <w:noProof/>
          <w:sz w:val="24"/>
          <w:szCs w:val="24"/>
        </w:rPr>
        <w:tab/>
        <w:t xml:space="preserve">Rubano, E., et al., </w:t>
      </w:r>
      <w:r w:rsidRPr="00D81877">
        <w:rPr>
          <w:i/>
          <w:noProof/>
          <w:sz w:val="24"/>
          <w:szCs w:val="24"/>
        </w:rPr>
        <w:t>Systematic review: emergency department bedside ultrasonography for diagnosing suspected abdominal aortic aneurysm.</w:t>
      </w:r>
      <w:r w:rsidRPr="00D81877">
        <w:rPr>
          <w:noProof/>
          <w:sz w:val="24"/>
          <w:szCs w:val="24"/>
        </w:rPr>
        <w:t xml:space="preserve"> Acad Emerg Med, 2013. </w:t>
      </w:r>
      <w:r w:rsidRPr="00D81877">
        <w:rPr>
          <w:b/>
          <w:noProof/>
          <w:sz w:val="24"/>
          <w:szCs w:val="24"/>
        </w:rPr>
        <w:t>20</w:t>
      </w:r>
      <w:r w:rsidRPr="00D81877">
        <w:rPr>
          <w:noProof/>
          <w:sz w:val="24"/>
          <w:szCs w:val="24"/>
        </w:rPr>
        <w:t>(2): p. 128-38.</w:t>
      </w:r>
    </w:p>
    <w:p w14:paraId="398F2157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4.</w:t>
      </w:r>
      <w:r w:rsidRPr="00D81877">
        <w:rPr>
          <w:noProof/>
          <w:sz w:val="24"/>
          <w:szCs w:val="24"/>
        </w:rPr>
        <w:tab/>
        <w:t xml:space="preserve">Morishita, K., et al., </w:t>
      </w:r>
      <w:r w:rsidRPr="00D81877">
        <w:rPr>
          <w:i/>
          <w:noProof/>
          <w:sz w:val="24"/>
          <w:szCs w:val="24"/>
        </w:rPr>
        <w:t>Clinical prediction rule to distinguish pelvic inflammatory disease from acute appendicitis in women of childbearing age.</w:t>
      </w:r>
      <w:r w:rsidRPr="00D81877">
        <w:rPr>
          <w:noProof/>
          <w:sz w:val="24"/>
          <w:szCs w:val="24"/>
        </w:rPr>
        <w:t xml:space="preserve"> Am J Emerg Med, 2007. </w:t>
      </w:r>
      <w:r w:rsidRPr="00D81877">
        <w:rPr>
          <w:b/>
          <w:noProof/>
          <w:sz w:val="24"/>
          <w:szCs w:val="24"/>
        </w:rPr>
        <w:t>25</w:t>
      </w:r>
      <w:r w:rsidRPr="00D81877">
        <w:rPr>
          <w:noProof/>
          <w:sz w:val="24"/>
          <w:szCs w:val="24"/>
        </w:rPr>
        <w:t>(2): p. 152-7.</w:t>
      </w:r>
    </w:p>
    <w:p w14:paraId="640A16BF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5.</w:t>
      </w:r>
      <w:r w:rsidRPr="00D81877">
        <w:rPr>
          <w:noProof/>
          <w:sz w:val="24"/>
          <w:szCs w:val="24"/>
        </w:rPr>
        <w:tab/>
        <w:t xml:space="preserve">Mellick, L.B., </w:t>
      </w:r>
      <w:r w:rsidRPr="00D81877">
        <w:rPr>
          <w:i/>
          <w:noProof/>
          <w:sz w:val="24"/>
          <w:szCs w:val="24"/>
        </w:rPr>
        <w:t>Torsion of the testicle: it is time to stop tossing the dice.</w:t>
      </w:r>
      <w:r w:rsidRPr="00D81877">
        <w:rPr>
          <w:noProof/>
          <w:sz w:val="24"/>
          <w:szCs w:val="24"/>
        </w:rPr>
        <w:t xml:space="preserve"> Pediatr Emerg Care, 2012. </w:t>
      </w:r>
      <w:r w:rsidRPr="00D81877">
        <w:rPr>
          <w:b/>
          <w:noProof/>
          <w:sz w:val="24"/>
          <w:szCs w:val="24"/>
        </w:rPr>
        <w:t>28</w:t>
      </w:r>
      <w:r w:rsidRPr="00D81877">
        <w:rPr>
          <w:noProof/>
          <w:sz w:val="24"/>
          <w:szCs w:val="24"/>
        </w:rPr>
        <w:t>(1): p. 80-6.</w:t>
      </w:r>
    </w:p>
    <w:p w14:paraId="00C0D652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6.</w:t>
      </w:r>
      <w:r w:rsidRPr="00D81877">
        <w:rPr>
          <w:noProof/>
          <w:sz w:val="24"/>
          <w:szCs w:val="24"/>
        </w:rPr>
        <w:tab/>
        <w:t xml:space="preserve">Frohlich, L.C., et al., </w:t>
      </w:r>
      <w:r w:rsidRPr="00D81877">
        <w:rPr>
          <w:i/>
          <w:noProof/>
          <w:sz w:val="24"/>
          <w:szCs w:val="24"/>
        </w:rPr>
        <w:t>Prospective Validation of Clinical Score for Males Presenting With an Acute Scrotum.</w:t>
      </w:r>
      <w:r w:rsidRPr="00D81877">
        <w:rPr>
          <w:noProof/>
          <w:sz w:val="24"/>
          <w:szCs w:val="24"/>
        </w:rPr>
        <w:t xml:space="preserve"> Acad Emerg Med, 2017. </w:t>
      </w:r>
      <w:r w:rsidRPr="00D81877">
        <w:rPr>
          <w:b/>
          <w:noProof/>
          <w:sz w:val="24"/>
          <w:szCs w:val="24"/>
        </w:rPr>
        <w:t>24</w:t>
      </w:r>
      <w:r w:rsidRPr="00D81877">
        <w:rPr>
          <w:noProof/>
          <w:sz w:val="24"/>
          <w:szCs w:val="24"/>
        </w:rPr>
        <w:t>(12): p. 1474-1482.</w:t>
      </w:r>
    </w:p>
    <w:p w14:paraId="456A308B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7.</w:t>
      </w:r>
      <w:r w:rsidRPr="00D81877">
        <w:rPr>
          <w:noProof/>
          <w:sz w:val="24"/>
          <w:szCs w:val="24"/>
        </w:rPr>
        <w:tab/>
        <w:t xml:space="preserve">Ridgway, A. and P. Hulme, </w:t>
      </w:r>
      <w:r w:rsidRPr="00D81877">
        <w:rPr>
          <w:i/>
          <w:noProof/>
          <w:sz w:val="24"/>
          <w:szCs w:val="24"/>
        </w:rPr>
        <w:t>BET 2: Twist score in cases of suspected paediatric testicular torsion.</w:t>
      </w:r>
      <w:r w:rsidRPr="00D81877">
        <w:rPr>
          <w:noProof/>
          <w:sz w:val="24"/>
          <w:szCs w:val="24"/>
        </w:rPr>
        <w:t xml:space="preserve"> Emergency Medicine Journal, 2018. </w:t>
      </w:r>
      <w:r w:rsidRPr="00D81877">
        <w:rPr>
          <w:b/>
          <w:noProof/>
          <w:sz w:val="24"/>
          <w:szCs w:val="24"/>
        </w:rPr>
        <w:t>35</w:t>
      </w:r>
      <w:r w:rsidRPr="00D81877">
        <w:rPr>
          <w:noProof/>
          <w:sz w:val="24"/>
          <w:szCs w:val="24"/>
        </w:rPr>
        <w:t>(9): p. 574-575.</w:t>
      </w:r>
    </w:p>
    <w:p w14:paraId="1A2C4325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8.</w:t>
      </w:r>
      <w:r w:rsidRPr="00D81877">
        <w:rPr>
          <w:noProof/>
          <w:sz w:val="24"/>
          <w:szCs w:val="24"/>
        </w:rPr>
        <w:tab/>
        <w:t xml:space="preserve">Demirbas, A., et al., </w:t>
      </w:r>
      <w:r w:rsidRPr="00D81877">
        <w:rPr>
          <w:i/>
          <w:noProof/>
          <w:sz w:val="24"/>
          <w:szCs w:val="24"/>
        </w:rPr>
        <w:t>Should manual detorsion be a routine part of treatment in testicular torsion?</w:t>
      </w:r>
      <w:r w:rsidRPr="00D81877">
        <w:rPr>
          <w:noProof/>
          <w:sz w:val="24"/>
          <w:szCs w:val="24"/>
        </w:rPr>
        <w:t xml:space="preserve"> BMC Urol, 2017. </w:t>
      </w:r>
      <w:r w:rsidRPr="00D81877">
        <w:rPr>
          <w:b/>
          <w:noProof/>
          <w:sz w:val="24"/>
          <w:szCs w:val="24"/>
        </w:rPr>
        <w:t>17</w:t>
      </w:r>
      <w:r w:rsidRPr="00D81877">
        <w:rPr>
          <w:noProof/>
          <w:sz w:val="24"/>
          <w:szCs w:val="24"/>
        </w:rPr>
        <w:t>(1): p. 84.</w:t>
      </w:r>
    </w:p>
    <w:p w14:paraId="5D44C9A7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69.</w:t>
      </w:r>
      <w:r w:rsidRPr="00D81877">
        <w:rPr>
          <w:noProof/>
          <w:sz w:val="24"/>
          <w:szCs w:val="24"/>
        </w:rPr>
        <w:tab/>
        <w:t xml:space="preserve">Dalziel, P.J. and V.E. Noble, </w:t>
      </w:r>
      <w:r w:rsidRPr="00D81877">
        <w:rPr>
          <w:i/>
          <w:noProof/>
          <w:sz w:val="24"/>
          <w:szCs w:val="24"/>
        </w:rPr>
        <w:t>Bedside ultrasound and the assessment of renal colic: a review.</w:t>
      </w:r>
      <w:r w:rsidRPr="00D81877">
        <w:rPr>
          <w:noProof/>
          <w:sz w:val="24"/>
          <w:szCs w:val="24"/>
        </w:rPr>
        <w:t xml:space="preserve"> Emerg Med J, 2013. </w:t>
      </w:r>
      <w:r w:rsidRPr="00D81877">
        <w:rPr>
          <w:b/>
          <w:noProof/>
          <w:sz w:val="24"/>
          <w:szCs w:val="24"/>
        </w:rPr>
        <w:t>30</w:t>
      </w:r>
      <w:r w:rsidRPr="00D81877">
        <w:rPr>
          <w:noProof/>
          <w:sz w:val="24"/>
          <w:szCs w:val="24"/>
        </w:rPr>
        <w:t>(1): p. 3-8.</w:t>
      </w:r>
    </w:p>
    <w:p w14:paraId="467AC6A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0.</w:t>
      </w:r>
      <w:r w:rsidRPr="00D81877">
        <w:rPr>
          <w:noProof/>
          <w:sz w:val="24"/>
          <w:szCs w:val="24"/>
        </w:rPr>
        <w:tab/>
        <w:t xml:space="preserve">Nicolau, C., et al., </w:t>
      </w:r>
      <w:r w:rsidRPr="00D81877">
        <w:rPr>
          <w:i/>
          <w:noProof/>
          <w:sz w:val="24"/>
          <w:szCs w:val="24"/>
        </w:rPr>
        <w:t>Imaging patients with renal colic-consider ultrasound first.</w:t>
      </w:r>
      <w:r w:rsidRPr="00D81877">
        <w:rPr>
          <w:noProof/>
          <w:sz w:val="24"/>
          <w:szCs w:val="24"/>
        </w:rPr>
        <w:t xml:space="preserve"> Insights Imaging, 2015. </w:t>
      </w:r>
      <w:r w:rsidRPr="00D81877">
        <w:rPr>
          <w:b/>
          <w:noProof/>
          <w:sz w:val="24"/>
          <w:szCs w:val="24"/>
        </w:rPr>
        <w:t>6</w:t>
      </w:r>
      <w:r w:rsidRPr="00D81877">
        <w:rPr>
          <w:noProof/>
          <w:sz w:val="24"/>
          <w:szCs w:val="24"/>
        </w:rPr>
        <w:t>(4): p. 441-7.</w:t>
      </w:r>
    </w:p>
    <w:p w14:paraId="575DDCA8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1.</w:t>
      </w:r>
      <w:r w:rsidRPr="00D81877">
        <w:rPr>
          <w:noProof/>
          <w:sz w:val="24"/>
          <w:szCs w:val="24"/>
        </w:rPr>
        <w:tab/>
        <w:t xml:space="preserve">Fukuhara, H., et al., </w:t>
      </w:r>
      <w:r w:rsidRPr="00D81877">
        <w:rPr>
          <w:i/>
          <w:noProof/>
          <w:sz w:val="24"/>
          <w:szCs w:val="24"/>
        </w:rPr>
        <w:t>Internal validation of a scoring system to evaluate the probability of ureteral stones: The CHOKAI score.</w:t>
      </w:r>
      <w:r w:rsidRPr="00D81877">
        <w:rPr>
          <w:noProof/>
          <w:sz w:val="24"/>
          <w:szCs w:val="24"/>
        </w:rPr>
        <w:t xml:space="preserve"> Am J Emerg Med, 2017. </w:t>
      </w:r>
      <w:r w:rsidRPr="00D81877">
        <w:rPr>
          <w:b/>
          <w:noProof/>
          <w:sz w:val="24"/>
          <w:szCs w:val="24"/>
        </w:rPr>
        <w:t>35</w:t>
      </w:r>
      <w:r w:rsidRPr="00D81877">
        <w:rPr>
          <w:noProof/>
          <w:sz w:val="24"/>
          <w:szCs w:val="24"/>
        </w:rPr>
        <w:t>(12): p. 1859-1866.</w:t>
      </w:r>
    </w:p>
    <w:p w14:paraId="660F75D9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2.</w:t>
      </w:r>
      <w:r w:rsidRPr="00D81877">
        <w:rPr>
          <w:noProof/>
          <w:sz w:val="24"/>
          <w:szCs w:val="24"/>
        </w:rPr>
        <w:tab/>
        <w:t xml:space="preserve">Campschroer, T., et al., </w:t>
      </w:r>
      <w:r w:rsidRPr="00D81877">
        <w:rPr>
          <w:i/>
          <w:noProof/>
          <w:sz w:val="24"/>
          <w:szCs w:val="24"/>
        </w:rPr>
        <w:t>Alpha-blockers as medical expulsive therapy for ureteral stones.</w:t>
      </w:r>
      <w:r w:rsidRPr="00D81877">
        <w:rPr>
          <w:noProof/>
          <w:sz w:val="24"/>
          <w:szCs w:val="24"/>
        </w:rPr>
        <w:t xml:space="preserve"> Cochrane Database Syst Rev, 2018. </w:t>
      </w:r>
      <w:r w:rsidRPr="00D81877">
        <w:rPr>
          <w:b/>
          <w:noProof/>
          <w:sz w:val="24"/>
          <w:szCs w:val="24"/>
        </w:rPr>
        <w:t>4</w:t>
      </w:r>
      <w:r w:rsidRPr="00D81877">
        <w:rPr>
          <w:noProof/>
          <w:sz w:val="24"/>
          <w:szCs w:val="24"/>
        </w:rPr>
        <w:t>: p. Cd008509.</w:t>
      </w:r>
    </w:p>
    <w:p w14:paraId="0DC8F345" w14:textId="77777777" w:rsidR="0099241F" w:rsidRPr="00D81877" w:rsidRDefault="0099241F" w:rsidP="0099241F">
      <w:pPr>
        <w:pStyle w:val="EndNoteBibliography"/>
        <w:ind w:left="720" w:hanging="720"/>
        <w:rPr>
          <w:noProof/>
          <w:sz w:val="24"/>
          <w:szCs w:val="24"/>
        </w:rPr>
      </w:pPr>
      <w:r w:rsidRPr="00D81877">
        <w:rPr>
          <w:noProof/>
          <w:sz w:val="24"/>
          <w:szCs w:val="24"/>
        </w:rPr>
        <w:t>73.</w:t>
      </w:r>
      <w:r w:rsidRPr="00D81877">
        <w:rPr>
          <w:noProof/>
          <w:sz w:val="24"/>
          <w:szCs w:val="24"/>
        </w:rPr>
        <w:tab/>
        <w:t xml:space="preserve">Salo, M. and M. Anderberg, </w:t>
      </w:r>
      <w:r w:rsidRPr="00D81877">
        <w:rPr>
          <w:i/>
          <w:noProof/>
          <w:sz w:val="24"/>
          <w:szCs w:val="24"/>
        </w:rPr>
        <w:t>[Acute abdomen in children].</w:t>
      </w:r>
      <w:r w:rsidRPr="00D81877">
        <w:rPr>
          <w:noProof/>
          <w:sz w:val="24"/>
          <w:szCs w:val="24"/>
        </w:rPr>
        <w:t xml:space="preserve"> Lakartidningen, 2014. </w:t>
      </w:r>
      <w:r w:rsidRPr="00D81877">
        <w:rPr>
          <w:b/>
          <w:noProof/>
          <w:sz w:val="24"/>
          <w:szCs w:val="24"/>
        </w:rPr>
        <w:t>111</w:t>
      </w:r>
      <w:r w:rsidRPr="00D81877">
        <w:rPr>
          <w:noProof/>
          <w:sz w:val="24"/>
          <w:szCs w:val="24"/>
        </w:rPr>
        <w:t>(46): p. 2036-40.</w:t>
      </w:r>
    </w:p>
    <w:p w14:paraId="34203674" w14:textId="7A28E43D" w:rsidR="00237FDB" w:rsidRPr="00D81877" w:rsidRDefault="00722C04">
      <w:pPr>
        <w:rPr>
          <w:sz w:val="24"/>
          <w:szCs w:val="24"/>
        </w:rPr>
      </w:pPr>
      <w:r w:rsidRPr="00D81877">
        <w:rPr>
          <w:sz w:val="24"/>
          <w:szCs w:val="24"/>
        </w:rPr>
        <w:fldChar w:fldCharType="end"/>
      </w:r>
    </w:p>
    <w:sectPr w:rsidR="00237FDB" w:rsidRPr="00D81877">
      <w:footerReference w:type="default" r:id="rId142"/>
      <w:pgSz w:w="11900" w:h="16840"/>
      <w:pgMar w:top="1160" w:right="1160" w:bottom="1160" w:left="116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6A4C196" w14:textId="77777777" w:rsidR="00256931" w:rsidRDefault="00256931">
      <w:r>
        <w:separator/>
      </w:r>
    </w:p>
  </w:endnote>
  <w:endnote w:type="continuationSeparator" w:id="0">
    <w:p w14:paraId="063C2DCA" w14:textId="77777777" w:rsidR="00256931" w:rsidRDefault="002569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Times-Roman">
    <w:altName w:val="Times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Frutiger-Light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dvPA0C4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Palatino-Roman">
    <w:altName w:val="Palatin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52A31A" w14:textId="77777777" w:rsidR="00256931" w:rsidRPr="003312F5" w:rsidRDefault="00256931" w:rsidP="005E00DC">
    <w:pPr>
      <w:pStyle w:val="Sidfot"/>
      <w:jc w:val="center"/>
      <w:rPr>
        <w:rFonts w:ascii="Times" w:hAnsi="Times"/>
        <w:sz w:val="24"/>
      </w:rPr>
    </w:pPr>
    <w:r w:rsidRPr="003312F5">
      <w:rPr>
        <w:rFonts w:ascii="Times" w:hAnsi="Times"/>
        <w:sz w:val="24"/>
      </w:rPr>
      <w:t>Eric Dryver, SUS Lund</w:t>
    </w:r>
  </w:p>
  <w:p w14:paraId="4247CAC0" w14:textId="77777777" w:rsidR="00256931" w:rsidRPr="003312F5" w:rsidRDefault="00256931" w:rsidP="005E00DC">
    <w:pPr>
      <w:pStyle w:val="Sidfot"/>
      <w:jc w:val="center"/>
      <w:rPr>
        <w:rFonts w:ascii="Times" w:hAnsi="Times"/>
        <w:sz w:val="24"/>
      </w:rPr>
    </w:pPr>
    <w:r w:rsidRPr="003312F5">
      <w:rPr>
        <w:rFonts w:ascii="Times" w:hAnsi="Times"/>
        <w:sz w:val="24"/>
      </w:rPr>
      <w:t xml:space="preserve">- </w:t>
    </w:r>
    <w:r w:rsidRPr="003312F5">
      <w:rPr>
        <w:rStyle w:val="Sidnummer"/>
        <w:sz w:val="24"/>
      </w:rPr>
      <w:fldChar w:fldCharType="begin"/>
    </w:r>
    <w:r w:rsidRPr="003312F5">
      <w:rPr>
        <w:rStyle w:val="Sidnummer"/>
        <w:rFonts w:ascii="Times" w:hAnsi="Times"/>
        <w:sz w:val="24"/>
      </w:rPr>
      <w:instrText xml:space="preserve"> PAGE </w:instrText>
    </w:r>
    <w:r w:rsidRPr="003312F5">
      <w:rPr>
        <w:rStyle w:val="Sidnummer"/>
        <w:sz w:val="24"/>
      </w:rPr>
      <w:fldChar w:fldCharType="separate"/>
    </w:r>
    <w:r w:rsidR="006B38F6">
      <w:rPr>
        <w:rStyle w:val="Sidnummer"/>
        <w:rFonts w:ascii="Times" w:hAnsi="Times"/>
        <w:noProof/>
        <w:sz w:val="24"/>
      </w:rPr>
      <w:t>1</w:t>
    </w:r>
    <w:r w:rsidRPr="003312F5">
      <w:rPr>
        <w:rStyle w:val="Sidnummer"/>
        <w:sz w:val="24"/>
      </w:rPr>
      <w:fldChar w:fldCharType="end"/>
    </w:r>
    <w:r w:rsidRPr="003312F5">
      <w:rPr>
        <w:rFonts w:ascii="Times" w:hAnsi="Times"/>
        <w:sz w:val="24"/>
      </w:rPr>
      <w:t xml:space="preserve"> -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26FD151" w14:textId="77777777" w:rsidR="00256931" w:rsidRDefault="00256931">
      <w:r>
        <w:separator/>
      </w:r>
    </w:p>
  </w:footnote>
  <w:footnote w:type="continuationSeparator" w:id="0">
    <w:p w14:paraId="416F2B97" w14:textId="77777777" w:rsidR="00256931" w:rsidRDefault="002569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3"/>
    <w:multiLevelType w:val="singleLevel"/>
    <w:tmpl w:val="47ACE33C"/>
    <w:lvl w:ilvl="0">
      <w:start w:val="1"/>
      <w:numFmt w:val="bullet"/>
      <w:pStyle w:val="Punktlista2"/>
      <w:lvlText w:val="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  <w:sz w:val="24"/>
      </w:rPr>
    </w:lvl>
  </w:abstractNum>
  <w:abstractNum w:abstractNumId="1">
    <w:nsid w:val="FFFFFF89"/>
    <w:multiLevelType w:val="singleLevel"/>
    <w:tmpl w:val="A95E1E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9263285"/>
    <w:multiLevelType w:val="hybridMultilevel"/>
    <w:tmpl w:val="BDDEA0C8"/>
    <w:lvl w:ilvl="0" w:tplc="0001041D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1D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1D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1D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1D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1D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1D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1D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1D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D8A094D"/>
    <w:multiLevelType w:val="hybridMultilevel"/>
    <w:tmpl w:val="B7A6EEFA"/>
    <w:lvl w:ilvl="0" w:tplc="5E36A2E2">
      <w:start w:val="1"/>
      <w:numFmt w:val="bullet"/>
      <w:pStyle w:val="Punktlista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003041D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1D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1D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1D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1D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1D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1D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1D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80948E6"/>
    <w:multiLevelType w:val="hybridMultilevel"/>
    <w:tmpl w:val="DCC2BCE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92E256C"/>
    <w:multiLevelType w:val="hybridMultilevel"/>
    <w:tmpl w:val="8E141EE8"/>
    <w:lvl w:ilvl="0" w:tplc="10EC9F28">
      <w:start w:val="1"/>
      <w:numFmt w:val="bullet"/>
      <w:pStyle w:val="AnvndHyperlnk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9B43857"/>
    <w:multiLevelType w:val="hybridMultilevel"/>
    <w:tmpl w:val="626C633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D2A7AB4"/>
    <w:multiLevelType w:val="hybridMultilevel"/>
    <w:tmpl w:val="59CEA0B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EF018E2"/>
    <w:multiLevelType w:val="hybridMultilevel"/>
    <w:tmpl w:val="B532DD3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A4A0A5F"/>
    <w:multiLevelType w:val="hybridMultilevel"/>
    <w:tmpl w:val="FA4278D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C2B2A59"/>
    <w:multiLevelType w:val="hybridMultilevel"/>
    <w:tmpl w:val="A7C0F14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7CC3B91"/>
    <w:multiLevelType w:val="multilevel"/>
    <w:tmpl w:val="041D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39746006"/>
    <w:multiLevelType w:val="hybridMultilevel"/>
    <w:tmpl w:val="1BCE30A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C392985"/>
    <w:multiLevelType w:val="multilevel"/>
    <w:tmpl w:val="07BAD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43B53377"/>
    <w:multiLevelType w:val="hybridMultilevel"/>
    <w:tmpl w:val="51DA79D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CB03D4D"/>
    <w:multiLevelType w:val="hybridMultilevel"/>
    <w:tmpl w:val="C5BA0F3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CDF448B"/>
    <w:multiLevelType w:val="hybridMultilevel"/>
    <w:tmpl w:val="7DDE320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2456332"/>
    <w:multiLevelType w:val="hybridMultilevel"/>
    <w:tmpl w:val="971A49D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C5457CD"/>
    <w:multiLevelType w:val="hybridMultilevel"/>
    <w:tmpl w:val="37564E82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104A862">
      <w:start w:val="1100"/>
      <w:numFmt w:val="bullet"/>
      <w:lvlText w:val="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CA43C0F"/>
    <w:multiLevelType w:val="hybridMultilevel"/>
    <w:tmpl w:val="D4F8AA36"/>
    <w:lvl w:ilvl="0" w:tplc="0001041D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1D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Times-Roman" w:hint="default"/>
      </w:rPr>
    </w:lvl>
    <w:lvl w:ilvl="2" w:tplc="0005041D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1D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1D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Times-Roman" w:hint="default"/>
      </w:rPr>
    </w:lvl>
    <w:lvl w:ilvl="5" w:tplc="0005041D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1D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1D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Times-Roman" w:hint="default"/>
      </w:rPr>
    </w:lvl>
    <w:lvl w:ilvl="8" w:tplc="0005041D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>
    <w:nsid w:val="63C13DA4"/>
    <w:multiLevelType w:val="hybridMultilevel"/>
    <w:tmpl w:val="1CD211F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2F8614F"/>
    <w:multiLevelType w:val="hybridMultilevel"/>
    <w:tmpl w:val="B39266A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DFF6B37"/>
    <w:multiLevelType w:val="hybridMultilevel"/>
    <w:tmpl w:val="EE8ADEC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3"/>
  </w:num>
  <w:num w:numId="4">
    <w:abstractNumId w:val="3"/>
  </w:num>
  <w:num w:numId="5">
    <w:abstractNumId w:val="0"/>
  </w:num>
  <w:num w:numId="6">
    <w:abstractNumId w:val="2"/>
  </w:num>
  <w:num w:numId="7">
    <w:abstractNumId w:val="5"/>
  </w:num>
  <w:num w:numId="8">
    <w:abstractNumId w:val="19"/>
  </w:num>
  <w:num w:numId="9">
    <w:abstractNumId w:val="9"/>
  </w:num>
  <w:num w:numId="10">
    <w:abstractNumId w:val="16"/>
  </w:num>
  <w:num w:numId="11">
    <w:abstractNumId w:val="22"/>
  </w:num>
  <w:num w:numId="12">
    <w:abstractNumId w:val="21"/>
  </w:num>
  <w:num w:numId="13">
    <w:abstractNumId w:val="17"/>
  </w:num>
  <w:num w:numId="14">
    <w:abstractNumId w:val="8"/>
  </w:num>
  <w:num w:numId="15">
    <w:abstractNumId w:val="15"/>
  </w:num>
  <w:num w:numId="16">
    <w:abstractNumId w:val="10"/>
  </w:num>
  <w:num w:numId="17">
    <w:abstractNumId w:val="12"/>
  </w:num>
  <w:num w:numId="18">
    <w:abstractNumId w:val="14"/>
  </w:num>
  <w:num w:numId="19">
    <w:abstractNumId w:val="6"/>
  </w:num>
  <w:num w:numId="20">
    <w:abstractNumId w:val="7"/>
  </w:num>
  <w:num w:numId="21">
    <w:abstractNumId w:val="4"/>
  </w:num>
  <w:num w:numId="22">
    <w:abstractNumId w:val="20"/>
  </w:num>
  <w:num w:numId="23">
    <w:abstractNumId w:val="18"/>
  </w:num>
  <w:num w:numId="24">
    <w:abstractNumId w:val="11"/>
  </w:num>
  <w:num w:numId="2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hideSpellingErrors/>
  <w:defaultTabStop w:val="1304"/>
  <w:hyphenationZone w:val="425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d9tv29z5xd0revrw5xdxzy5w5zpd9tvz55&quot;&gt;Eric&amp;apos;s EndNote Library 161209&lt;record-ids&gt;&lt;item&gt;14&lt;/item&gt;&lt;item&gt;261&lt;/item&gt;&lt;item&gt;280&lt;/item&gt;&lt;item&gt;288&lt;/item&gt;&lt;item&gt;356&lt;/item&gt;&lt;item&gt;358&lt;/item&gt;&lt;item&gt;361&lt;/item&gt;&lt;item&gt;414&lt;/item&gt;&lt;item&gt;417&lt;/item&gt;&lt;item&gt;461&lt;/item&gt;&lt;item&gt;549&lt;/item&gt;&lt;item&gt;557&lt;/item&gt;&lt;item&gt;605&lt;/item&gt;&lt;item&gt;606&lt;/item&gt;&lt;item&gt;635&lt;/item&gt;&lt;item&gt;773&lt;/item&gt;&lt;item&gt;785&lt;/item&gt;&lt;item&gt;787&lt;/item&gt;&lt;item&gt;915&lt;/item&gt;&lt;item&gt;970&lt;/item&gt;&lt;item&gt;973&lt;/item&gt;&lt;item&gt;1091&lt;/item&gt;&lt;item&gt;1504&lt;/item&gt;&lt;item&gt;1512&lt;/item&gt;&lt;item&gt;1521&lt;/item&gt;&lt;item&gt;1605&lt;/item&gt;&lt;item&gt;1739&lt;/item&gt;&lt;item&gt;1831&lt;/item&gt;&lt;item&gt;1849&lt;/item&gt;&lt;item&gt;1934&lt;/item&gt;&lt;item&gt;2180&lt;/item&gt;&lt;item&gt;2189&lt;/item&gt;&lt;item&gt;2255&lt;/item&gt;&lt;item&gt;2355&lt;/item&gt;&lt;item&gt;2356&lt;/item&gt;&lt;item&gt;2357&lt;/item&gt;&lt;item&gt;2359&lt;/item&gt;&lt;item&gt;2360&lt;/item&gt;&lt;item&gt;2361&lt;/item&gt;&lt;item&gt;2363&lt;/item&gt;&lt;item&gt;2364&lt;/item&gt;&lt;item&gt;2365&lt;/item&gt;&lt;item&gt;2366&lt;/item&gt;&lt;item&gt;2367&lt;/item&gt;&lt;item&gt;2368&lt;/item&gt;&lt;item&gt;2369&lt;/item&gt;&lt;item&gt;2372&lt;/item&gt;&lt;item&gt;2373&lt;/item&gt;&lt;item&gt;2376&lt;/item&gt;&lt;item&gt;2377&lt;/item&gt;&lt;item&gt;2379&lt;/item&gt;&lt;item&gt;2380&lt;/item&gt;&lt;item&gt;2388&lt;/item&gt;&lt;item&gt;2389&lt;/item&gt;&lt;item&gt;2390&lt;/item&gt;&lt;item&gt;2391&lt;/item&gt;&lt;item&gt;2392&lt;/item&gt;&lt;item&gt;2399&lt;/item&gt;&lt;item&gt;2401&lt;/item&gt;&lt;item&gt;2402&lt;/item&gt;&lt;item&gt;2403&lt;/item&gt;&lt;item&gt;2404&lt;/item&gt;&lt;item&gt;2405&lt;/item&gt;&lt;item&gt;2414&lt;/item&gt;&lt;item&gt;2513&lt;/item&gt;&lt;item&gt;2701&lt;/item&gt;&lt;item&gt;2703&lt;/item&gt;&lt;item&gt;2713&lt;/item&gt;&lt;item&gt;2715&lt;/item&gt;&lt;item&gt;2716&lt;/item&gt;&lt;item&gt;2717&lt;/item&gt;&lt;item&gt;2718&lt;/item&gt;&lt;item&gt;2719&lt;/item&gt;&lt;/record-ids&gt;&lt;/item&gt;&lt;/Libraries&gt;"/>
  </w:docVars>
  <w:rsids>
    <w:rsidRoot w:val="00387870"/>
    <w:rsid w:val="00007BB0"/>
    <w:rsid w:val="000108AA"/>
    <w:rsid w:val="000145DD"/>
    <w:rsid w:val="000204CB"/>
    <w:rsid w:val="0003318E"/>
    <w:rsid w:val="00040438"/>
    <w:rsid w:val="0004048C"/>
    <w:rsid w:val="00042E1B"/>
    <w:rsid w:val="00062ECA"/>
    <w:rsid w:val="0006679D"/>
    <w:rsid w:val="00066C42"/>
    <w:rsid w:val="00077D83"/>
    <w:rsid w:val="000B18C3"/>
    <w:rsid w:val="000C0B59"/>
    <w:rsid w:val="000C301F"/>
    <w:rsid w:val="000E526F"/>
    <w:rsid w:val="000E731B"/>
    <w:rsid w:val="000F0EC7"/>
    <w:rsid w:val="000F1CFC"/>
    <w:rsid w:val="00105E75"/>
    <w:rsid w:val="00107A9A"/>
    <w:rsid w:val="00111193"/>
    <w:rsid w:val="001155D9"/>
    <w:rsid w:val="00116EC3"/>
    <w:rsid w:val="00140542"/>
    <w:rsid w:val="001460FA"/>
    <w:rsid w:val="001502CD"/>
    <w:rsid w:val="00150B16"/>
    <w:rsid w:val="001520C5"/>
    <w:rsid w:val="0015331C"/>
    <w:rsid w:val="00155924"/>
    <w:rsid w:val="0015678A"/>
    <w:rsid w:val="00182CDA"/>
    <w:rsid w:val="00190F86"/>
    <w:rsid w:val="00192552"/>
    <w:rsid w:val="001A502B"/>
    <w:rsid w:val="001A6CB1"/>
    <w:rsid w:val="001B1C9A"/>
    <w:rsid w:val="001C21AE"/>
    <w:rsid w:val="001C66BB"/>
    <w:rsid w:val="001D2E3B"/>
    <w:rsid w:val="001F0523"/>
    <w:rsid w:val="00220293"/>
    <w:rsid w:val="00222C3F"/>
    <w:rsid w:val="00225C56"/>
    <w:rsid w:val="0023399C"/>
    <w:rsid w:val="00234177"/>
    <w:rsid w:val="00236851"/>
    <w:rsid w:val="00237E75"/>
    <w:rsid w:val="00237FDB"/>
    <w:rsid w:val="002430F3"/>
    <w:rsid w:val="002477D3"/>
    <w:rsid w:val="00256931"/>
    <w:rsid w:val="0025746B"/>
    <w:rsid w:val="00275D20"/>
    <w:rsid w:val="00276E71"/>
    <w:rsid w:val="002A31EA"/>
    <w:rsid w:val="002A740A"/>
    <w:rsid w:val="002A7BF7"/>
    <w:rsid w:val="002B6A97"/>
    <w:rsid w:val="002C22A5"/>
    <w:rsid w:val="002D6A42"/>
    <w:rsid w:val="002E26E2"/>
    <w:rsid w:val="002E76C8"/>
    <w:rsid w:val="002F6742"/>
    <w:rsid w:val="00306450"/>
    <w:rsid w:val="003131C8"/>
    <w:rsid w:val="00317A99"/>
    <w:rsid w:val="00324ECF"/>
    <w:rsid w:val="0033375A"/>
    <w:rsid w:val="00340B70"/>
    <w:rsid w:val="0034364E"/>
    <w:rsid w:val="00345DBE"/>
    <w:rsid w:val="003517CA"/>
    <w:rsid w:val="003526CF"/>
    <w:rsid w:val="00356D71"/>
    <w:rsid w:val="00370A9A"/>
    <w:rsid w:val="00382284"/>
    <w:rsid w:val="00385A54"/>
    <w:rsid w:val="00387870"/>
    <w:rsid w:val="003936E8"/>
    <w:rsid w:val="00396815"/>
    <w:rsid w:val="003A0D4A"/>
    <w:rsid w:val="003A199D"/>
    <w:rsid w:val="003D26C5"/>
    <w:rsid w:val="003E060F"/>
    <w:rsid w:val="003E111C"/>
    <w:rsid w:val="003F57B1"/>
    <w:rsid w:val="00406785"/>
    <w:rsid w:val="00417A95"/>
    <w:rsid w:val="00417E12"/>
    <w:rsid w:val="00427E77"/>
    <w:rsid w:val="00436D0B"/>
    <w:rsid w:val="004439AC"/>
    <w:rsid w:val="00451A85"/>
    <w:rsid w:val="00451F6E"/>
    <w:rsid w:val="004533AD"/>
    <w:rsid w:val="00454F64"/>
    <w:rsid w:val="004972BB"/>
    <w:rsid w:val="004C2C80"/>
    <w:rsid w:val="004D0539"/>
    <w:rsid w:val="004D0CA8"/>
    <w:rsid w:val="004E3392"/>
    <w:rsid w:val="004F23E3"/>
    <w:rsid w:val="004F6521"/>
    <w:rsid w:val="004F69FB"/>
    <w:rsid w:val="005053D6"/>
    <w:rsid w:val="0050706C"/>
    <w:rsid w:val="0050771A"/>
    <w:rsid w:val="00522EEB"/>
    <w:rsid w:val="00525740"/>
    <w:rsid w:val="00531A68"/>
    <w:rsid w:val="00536F87"/>
    <w:rsid w:val="005523A5"/>
    <w:rsid w:val="0055413C"/>
    <w:rsid w:val="00554696"/>
    <w:rsid w:val="00565244"/>
    <w:rsid w:val="00565BD1"/>
    <w:rsid w:val="00573087"/>
    <w:rsid w:val="00582B9C"/>
    <w:rsid w:val="00587B5F"/>
    <w:rsid w:val="00592F46"/>
    <w:rsid w:val="0059372D"/>
    <w:rsid w:val="00594770"/>
    <w:rsid w:val="00595FC1"/>
    <w:rsid w:val="005969D4"/>
    <w:rsid w:val="00597A70"/>
    <w:rsid w:val="005A0BBC"/>
    <w:rsid w:val="005B1333"/>
    <w:rsid w:val="005B6A5C"/>
    <w:rsid w:val="005B7A08"/>
    <w:rsid w:val="005C419F"/>
    <w:rsid w:val="005D7247"/>
    <w:rsid w:val="005E00DC"/>
    <w:rsid w:val="005E2012"/>
    <w:rsid w:val="005E3FB4"/>
    <w:rsid w:val="005F0027"/>
    <w:rsid w:val="005F03C1"/>
    <w:rsid w:val="005F199F"/>
    <w:rsid w:val="00602FE9"/>
    <w:rsid w:val="00610503"/>
    <w:rsid w:val="00614E4F"/>
    <w:rsid w:val="00625A46"/>
    <w:rsid w:val="00630690"/>
    <w:rsid w:val="006430C8"/>
    <w:rsid w:val="00652626"/>
    <w:rsid w:val="00653283"/>
    <w:rsid w:val="006601E3"/>
    <w:rsid w:val="006638A8"/>
    <w:rsid w:val="00672767"/>
    <w:rsid w:val="00682630"/>
    <w:rsid w:val="00684A33"/>
    <w:rsid w:val="00685F6F"/>
    <w:rsid w:val="006934F0"/>
    <w:rsid w:val="006B073C"/>
    <w:rsid w:val="006B38F6"/>
    <w:rsid w:val="006B7A9B"/>
    <w:rsid w:val="006C7D97"/>
    <w:rsid w:val="006F56DB"/>
    <w:rsid w:val="007020A3"/>
    <w:rsid w:val="00706170"/>
    <w:rsid w:val="007146EA"/>
    <w:rsid w:val="00721BC9"/>
    <w:rsid w:val="00722C04"/>
    <w:rsid w:val="00723816"/>
    <w:rsid w:val="00731B26"/>
    <w:rsid w:val="00735806"/>
    <w:rsid w:val="0074439A"/>
    <w:rsid w:val="00762913"/>
    <w:rsid w:val="007666E3"/>
    <w:rsid w:val="00767712"/>
    <w:rsid w:val="0077176E"/>
    <w:rsid w:val="00774DBA"/>
    <w:rsid w:val="00783956"/>
    <w:rsid w:val="007960E6"/>
    <w:rsid w:val="00796C8D"/>
    <w:rsid w:val="007D0051"/>
    <w:rsid w:val="007D5E55"/>
    <w:rsid w:val="007E5D5A"/>
    <w:rsid w:val="008016CB"/>
    <w:rsid w:val="00810129"/>
    <w:rsid w:val="008229CA"/>
    <w:rsid w:val="00823A8B"/>
    <w:rsid w:val="008332B4"/>
    <w:rsid w:val="00844714"/>
    <w:rsid w:val="00850D1E"/>
    <w:rsid w:val="00862012"/>
    <w:rsid w:val="008946C8"/>
    <w:rsid w:val="00897081"/>
    <w:rsid w:val="008B3512"/>
    <w:rsid w:val="008D6B5C"/>
    <w:rsid w:val="008E1787"/>
    <w:rsid w:val="008F0564"/>
    <w:rsid w:val="008F07DC"/>
    <w:rsid w:val="00901E97"/>
    <w:rsid w:val="009126C5"/>
    <w:rsid w:val="00914138"/>
    <w:rsid w:val="00915B18"/>
    <w:rsid w:val="00922AD7"/>
    <w:rsid w:val="00927A3A"/>
    <w:rsid w:val="00934BCA"/>
    <w:rsid w:val="00937912"/>
    <w:rsid w:val="00937AEF"/>
    <w:rsid w:val="00940D10"/>
    <w:rsid w:val="009567F5"/>
    <w:rsid w:val="009572A1"/>
    <w:rsid w:val="00967473"/>
    <w:rsid w:val="0097359A"/>
    <w:rsid w:val="009749DB"/>
    <w:rsid w:val="0097624E"/>
    <w:rsid w:val="00982C79"/>
    <w:rsid w:val="00983075"/>
    <w:rsid w:val="00984CFB"/>
    <w:rsid w:val="00990348"/>
    <w:rsid w:val="0099241F"/>
    <w:rsid w:val="009A23DB"/>
    <w:rsid w:val="009A7CF6"/>
    <w:rsid w:val="009C6C17"/>
    <w:rsid w:val="009D4CF1"/>
    <w:rsid w:val="009E1A5A"/>
    <w:rsid w:val="009E3536"/>
    <w:rsid w:val="009E4A1D"/>
    <w:rsid w:val="009F5FEB"/>
    <w:rsid w:val="009F6FBA"/>
    <w:rsid w:val="00A103E5"/>
    <w:rsid w:val="00A21274"/>
    <w:rsid w:val="00A34A60"/>
    <w:rsid w:val="00A379FE"/>
    <w:rsid w:val="00A839DB"/>
    <w:rsid w:val="00A83AFA"/>
    <w:rsid w:val="00A851EF"/>
    <w:rsid w:val="00A8624C"/>
    <w:rsid w:val="00AA5141"/>
    <w:rsid w:val="00AA619C"/>
    <w:rsid w:val="00AB52BA"/>
    <w:rsid w:val="00AC47A4"/>
    <w:rsid w:val="00AC5059"/>
    <w:rsid w:val="00AC71DB"/>
    <w:rsid w:val="00AC7E67"/>
    <w:rsid w:val="00AE0C1A"/>
    <w:rsid w:val="00AE3D01"/>
    <w:rsid w:val="00AE3F0E"/>
    <w:rsid w:val="00AE6890"/>
    <w:rsid w:val="00AF0D23"/>
    <w:rsid w:val="00AF5CB3"/>
    <w:rsid w:val="00B021D5"/>
    <w:rsid w:val="00B03954"/>
    <w:rsid w:val="00B347A3"/>
    <w:rsid w:val="00B41850"/>
    <w:rsid w:val="00B47AE2"/>
    <w:rsid w:val="00B67CC1"/>
    <w:rsid w:val="00B70C36"/>
    <w:rsid w:val="00B833D7"/>
    <w:rsid w:val="00B84CF6"/>
    <w:rsid w:val="00B91A70"/>
    <w:rsid w:val="00B91BB1"/>
    <w:rsid w:val="00B92A36"/>
    <w:rsid w:val="00BA4DC2"/>
    <w:rsid w:val="00BB25DE"/>
    <w:rsid w:val="00BD699B"/>
    <w:rsid w:val="00BE3586"/>
    <w:rsid w:val="00BE4E37"/>
    <w:rsid w:val="00BE4EB9"/>
    <w:rsid w:val="00BE5600"/>
    <w:rsid w:val="00BF2C8B"/>
    <w:rsid w:val="00C02B49"/>
    <w:rsid w:val="00C03C60"/>
    <w:rsid w:val="00C30912"/>
    <w:rsid w:val="00C315F9"/>
    <w:rsid w:val="00C4217B"/>
    <w:rsid w:val="00C64246"/>
    <w:rsid w:val="00C6575E"/>
    <w:rsid w:val="00C66EEB"/>
    <w:rsid w:val="00C72053"/>
    <w:rsid w:val="00C73617"/>
    <w:rsid w:val="00C93AD3"/>
    <w:rsid w:val="00CA1BE0"/>
    <w:rsid w:val="00CB1689"/>
    <w:rsid w:val="00CB3E1F"/>
    <w:rsid w:val="00CB75DC"/>
    <w:rsid w:val="00CF5494"/>
    <w:rsid w:val="00CF7ECB"/>
    <w:rsid w:val="00D03E52"/>
    <w:rsid w:val="00D0717A"/>
    <w:rsid w:val="00D077B2"/>
    <w:rsid w:val="00D12C84"/>
    <w:rsid w:val="00D33D61"/>
    <w:rsid w:val="00D37361"/>
    <w:rsid w:val="00D66916"/>
    <w:rsid w:val="00D81877"/>
    <w:rsid w:val="00D93DC6"/>
    <w:rsid w:val="00DA0109"/>
    <w:rsid w:val="00DB0AB5"/>
    <w:rsid w:val="00DB1B34"/>
    <w:rsid w:val="00DB4193"/>
    <w:rsid w:val="00DB5C31"/>
    <w:rsid w:val="00DB7DC3"/>
    <w:rsid w:val="00DC2961"/>
    <w:rsid w:val="00DC54F2"/>
    <w:rsid w:val="00DD3333"/>
    <w:rsid w:val="00E10D42"/>
    <w:rsid w:val="00E12CCA"/>
    <w:rsid w:val="00E177AB"/>
    <w:rsid w:val="00E239AA"/>
    <w:rsid w:val="00E25221"/>
    <w:rsid w:val="00E2713B"/>
    <w:rsid w:val="00E322A8"/>
    <w:rsid w:val="00E33264"/>
    <w:rsid w:val="00E44930"/>
    <w:rsid w:val="00E45CF7"/>
    <w:rsid w:val="00E51101"/>
    <w:rsid w:val="00E52832"/>
    <w:rsid w:val="00E6240A"/>
    <w:rsid w:val="00E66382"/>
    <w:rsid w:val="00E66F6C"/>
    <w:rsid w:val="00E705C1"/>
    <w:rsid w:val="00E82647"/>
    <w:rsid w:val="00E86C72"/>
    <w:rsid w:val="00E86FE0"/>
    <w:rsid w:val="00E94105"/>
    <w:rsid w:val="00EB5D47"/>
    <w:rsid w:val="00EC3BBB"/>
    <w:rsid w:val="00EC631B"/>
    <w:rsid w:val="00ED08BF"/>
    <w:rsid w:val="00EE4FF4"/>
    <w:rsid w:val="00EE77BB"/>
    <w:rsid w:val="00F13EF0"/>
    <w:rsid w:val="00F22A64"/>
    <w:rsid w:val="00F2500E"/>
    <w:rsid w:val="00F30F01"/>
    <w:rsid w:val="00F337F8"/>
    <w:rsid w:val="00F55FA4"/>
    <w:rsid w:val="00F62E04"/>
    <w:rsid w:val="00F64B5A"/>
    <w:rsid w:val="00F6776F"/>
    <w:rsid w:val="00F80FF5"/>
    <w:rsid w:val="00FA242E"/>
    <w:rsid w:val="00FA3DD9"/>
    <w:rsid w:val="00FA6C82"/>
    <w:rsid w:val="00FC1152"/>
    <w:rsid w:val="00FD6787"/>
    <w:rsid w:val="00FF20B1"/>
    <w:rsid w:val="00FF5E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BC2F5E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List Bullet" w:uiPriority="0"/>
    <w:lsdException w:name="List Bullet 2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0"/>
    <w:lsdException w:name="HTML Address" w:uiPriority="0"/>
    <w:lsdException w:name="HTML Definition" w:uiPriority="0"/>
    <w:lsdException w:name="No Lis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Rubrik1">
    <w:name w:val="heading 1"/>
    <w:basedOn w:val="Normal"/>
    <w:next w:val="Normal"/>
    <w:link w:val="Rubrik1Char"/>
    <w:uiPriority w:val="9"/>
    <w:qFormat/>
    <w:rsid w:val="00387870"/>
    <w:pPr>
      <w:keepNext/>
      <w:jc w:val="center"/>
      <w:outlineLvl w:val="0"/>
    </w:pPr>
    <w:rPr>
      <w:rFonts w:eastAsia="ＭＳ ゴシック"/>
      <w:bCs/>
      <w:kern w:val="32"/>
      <w:sz w:val="24"/>
      <w:szCs w:val="32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387870"/>
    <w:pPr>
      <w:keepNext/>
      <w:outlineLvl w:val="1"/>
    </w:pPr>
    <w:rPr>
      <w:rFonts w:eastAsia="ＭＳ ゴシック"/>
      <w:b/>
      <w:bCs/>
      <w:iCs/>
      <w:sz w:val="24"/>
      <w:szCs w:val="28"/>
    </w:rPr>
  </w:style>
  <w:style w:type="paragraph" w:styleId="Rubrik4">
    <w:name w:val="heading 4"/>
    <w:basedOn w:val="Normal"/>
    <w:next w:val="Normal"/>
    <w:link w:val="Rubrik4Char"/>
    <w:uiPriority w:val="9"/>
    <w:semiHidden/>
    <w:unhideWhenUsed/>
    <w:qFormat/>
    <w:rsid w:val="00387870"/>
    <w:pPr>
      <w:keepNext/>
      <w:spacing w:before="240" w:after="60"/>
      <w:outlineLvl w:val="3"/>
    </w:pPr>
    <w:rPr>
      <w:rFonts w:ascii="Cambria" w:eastAsia="ＭＳ 明朝" w:hAnsi="Cambria"/>
      <w:b/>
      <w:bCs/>
      <w:sz w:val="28"/>
      <w:szCs w:val="28"/>
    </w:rPr>
  </w:style>
  <w:style w:type="character" w:default="1" w:styleId="Standardstycketyp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Punktlista">
    <w:name w:val="List Bullet"/>
    <w:basedOn w:val="Normal"/>
    <w:rsid w:val="005F0027"/>
    <w:pPr>
      <w:numPr>
        <w:numId w:val="4"/>
      </w:numPr>
    </w:pPr>
    <w:rPr>
      <w:rFonts w:ascii="Times" w:hAnsi="Times"/>
      <w:sz w:val="24"/>
      <w:lang w:val="sv-SE"/>
    </w:rPr>
  </w:style>
  <w:style w:type="character" w:customStyle="1" w:styleId="Rubrik1Char">
    <w:name w:val="Rubrik 1 Char"/>
    <w:basedOn w:val="Standardstycketypsnitt"/>
    <w:link w:val="Rubrik1"/>
    <w:uiPriority w:val="9"/>
    <w:rsid w:val="00387870"/>
    <w:rPr>
      <w:rFonts w:ascii="Times New Roman" w:eastAsia="ＭＳ ゴシック" w:hAnsi="Times New Roman" w:cs="Times New Roman"/>
      <w:bCs/>
      <w:kern w:val="32"/>
      <w:szCs w:val="32"/>
    </w:rPr>
  </w:style>
  <w:style w:type="character" w:customStyle="1" w:styleId="Rubrik2Char">
    <w:name w:val="Rubrik 2 Char"/>
    <w:basedOn w:val="Standardstycketypsnitt"/>
    <w:link w:val="Rubrik2"/>
    <w:uiPriority w:val="9"/>
    <w:rsid w:val="00387870"/>
    <w:rPr>
      <w:rFonts w:ascii="Times New Roman" w:eastAsia="ＭＳ ゴシック" w:hAnsi="Times New Roman" w:cs="Times New Roman"/>
      <w:b/>
      <w:bCs/>
      <w:iCs/>
      <w:szCs w:val="28"/>
    </w:rPr>
  </w:style>
  <w:style w:type="character" w:customStyle="1" w:styleId="Rubrik4Char">
    <w:name w:val="Rubrik 4 Char"/>
    <w:basedOn w:val="Standardstycketypsnitt"/>
    <w:link w:val="Rubrik4"/>
    <w:uiPriority w:val="9"/>
    <w:semiHidden/>
    <w:rsid w:val="00387870"/>
    <w:rPr>
      <w:rFonts w:ascii="Cambria" w:eastAsia="ＭＳ 明朝" w:hAnsi="Cambria" w:cs="Times New Roman"/>
      <w:b/>
      <w:bCs/>
      <w:sz w:val="28"/>
      <w:szCs w:val="28"/>
    </w:rPr>
  </w:style>
  <w:style w:type="paragraph" w:styleId="z-Brjanavformulret">
    <w:name w:val="HTML Top of Form"/>
    <w:basedOn w:val="Normal"/>
    <w:link w:val="z-BrjanavformulretChar"/>
    <w:rsid w:val="00387870"/>
    <w:rPr>
      <w:sz w:val="24"/>
    </w:rPr>
  </w:style>
  <w:style w:type="character" w:customStyle="1" w:styleId="z-BrjanavformulretChar">
    <w:name w:val="z-Början av formuläret Char"/>
    <w:basedOn w:val="Standardstycketypsnitt"/>
    <w:link w:val="z-Brjanavformulret"/>
    <w:rsid w:val="00387870"/>
    <w:rPr>
      <w:rFonts w:ascii="Times New Roman" w:eastAsia="Times New Roman" w:hAnsi="Times New Roman" w:cs="Times New Roman"/>
      <w:szCs w:val="20"/>
    </w:rPr>
  </w:style>
  <w:style w:type="paragraph" w:styleId="Normalwebb">
    <w:name w:val="Normal (Web)"/>
    <w:aliases w:val=" webb"/>
    <w:basedOn w:val="z-Brjanavformulret"/>
    <w:uiPriority w:val="99"/>
    <w:rsid w:val="00387870"/>
  </w:style>
  <w:style w:type="paragraph" w:styleId="HTML-adress">
    <w:name w:val="HTML Address"/>
    <w:aliases w:val=" adress"/>
    <w:basedOn w:val="z-Brjanavformulret"/>
    <w:link w:val="HTML-adressChar"/>
    <w:rsid w:val="00387870"/>
  </w:style>
  <w:style w:type="character" w:customStyle="1" w:styleId="HTML-adressChar">
    <w:name w:val="HTML-adress Char"/>
    <w:aliases w:val=" adress Char"/>
    <w:basedOn w:val="Standardstycketypsnitt"/>
    <w:link w:val="HTML-adress"/>
    <w:rsid w:val="00387870"/>
    <w:rPr>
      <w:rFonts w:ascii="Times New Roman" w:eastAsia="Times New Roman" w:hAnsi="Times New Roman" w:cs="Times New Roman"/>
      <w:szCs w:val="20"/>
    </w:rPr>
  </w:style>
  <w:style w:type="character" w:styleId="HTML-definition">
    <w:name w:val="HTML Definition"/>
    <w:rsid w:val="00387870"/>
    <w:rPr>
      <w:vertAlign w:val="superscript"/>
    </w:rPr>
  </w:style>
  <w:style w:type="paragraph" w:styleId="Sidhuvud">
    <w:name w:val="header"/>
    <w:basedOn w:val="Normal"/>
    <w:link w:val="SidhuvudChar"/>
    <w:rsid w:val="00387870"/>
    <w:pPr>
      <w:tabs>
        <w:tab w:val="center" w:pos="4536"/>
        <w:tab w:val="right" w:pos="9072"/>
      </w:tabs>
    </w:pPr>
    <w:rPr>
      <w:sz w:val="24"/>
      <w:lang w:val="sv-SE"/>
    </w:rPr>
  </w:style>
  <w:style w:type="character" w:customStyle="1" w:styleId="SidhuvudChar">
    <w:name w:val="Sidhuvud Char"/>
    <w:basedOn w:val="Standardstycketypsnitt"/>
    <w:link w:val="Sidhuvud"/>
    <w:rsid w:val="00387870"/>
    <w:rPr>
      <w:rFonts w:ascii="Times New Roman" w:eastAsia="Times New Roman" w:hAnsi="Times New Roman" w:cs="Times New Roman"/>
      <w:szCs w:val="20"/>
      <w:lang w:val="sv-SE"/>
    </w:rPr>
  </w:style>
  <w:style w:type="character" w:styleId="Sidnummer">
    <w:name w:val="page number"/>
    <w:basedOn w:val="Standardstycketypsnitt"/>
    <w:rsid w:val="00387870"/>
  </w:style>
  <w:style w:type="character" w:styleId="Hyperlnk">
    <w:name w:val="Hyperlink"/>
    <w:rsid w:val="00387870"/>
    <w:rPr>
      <w:color w:val="0000FF"/>
      <w:u w:val="single"/>
    </w:rPr>
  </w:style>
  <w:style w:type="table" w:styleId="Tabellrutnt">
    <w:name w:val="Table Grid"/>
    <w:basedOn w:val="Normaltabell"/>
    <w:rsid w:val="00387870"/>
    <w:rPr>
      <w:rFonts w:ascii="Times New Roman" w:eastAsia="Times New Roman" w:hAnsi="Times New Roman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nvndHyperlnk">
    <w:name w:val="FollowedHyperlink"/>
    <w:rsid w:val="00387870"/>
    <w:rPr>
      <w:color w:val="800080"/>
      <w:u w:val="single"/>
    </w:rPr>
  </w:style>
  <w:style w:type="paragraph" w:styleId="Brdtext">
    <w:name w:val="Body Text"/>
    <w:basedOn w:val="Normal"/>
    <w:link w:val="BrdtextChar"/>
    <w:rsid w:val="00387870"/>
    <w:rPr>
      <w:rFonts w:eastAsia="Times"/>
      <w:sz w:val="24"/>
      <w:lang w:val="sv-SE" w:eastAsia="en-US"/>
    </w:rPr>
  </w:style>
  <w:style w:type="character" w:customStyle="1" w:styleId="BrdtextChar">
    <w:name w:val="Brödtext Char"/>
    <w:basedOn w:val="Standardstycketypsnitt"/>
    <w:link w:val="Brdtext"/>
    <w:rsid w:val="00387870"/>
    <w:rPr>
      <w:rFonts w:ascii="Times New Roman" w:eastAsia="Times" w:hAnsi="Times New Roman" w:cs="Times New Roman"/>
      <w:szCs w:val="20"/>
      <w:lang w:val="sv-SE" w:eastAsia="en-US"/>
    </w:rPr>
  </w:style>
  <w:style w:type="character" w:customStyle="1" w:styleId="akronym">
    <w:name w:val="akronym"/>
    <w:aliases w:val="adress"/>
    <w:rsid w:val="00387870"/>
    <w:rPr>
      <w:rFonts w:cs="Times New Roman"/>
      <w:sz w:val="20"/>
    </w:rPr>
  </w:style>
  <w:style w:type="paragraph" w:styleId="Sidfot">
    <w:name w:val="footer"/>
    <w:basedOn w:val="Normal"/>
    <w:link w:val="SidfotChar"/>
    <w:semiHidden/>
    <w:rsid w:val="00387870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ypsnitt"/>
    <w:link w:val="Sidfot"/>
    <w:semiHidden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Punktlista2">
    <w:name w:val="List Bullet 2"/>
    <w:basedOn w:val="Normal"/>
    <w:autoRedefine/>
    <w:rsid w:val="00387870"/>
    <w:pPr>
      <w:numPr>
        <w:numId w:val="5"/>
      </w:numPr>
    </w:pPr>
    <w:rPr>
      <w:rFonts w:ascii="Times" w:hAnsi="Times"/>
      <w:sz w:val="24"/>
    </w:rPr>
  </w:style>
  <w:style w:type="paragraph" w:styleId="Brdtext2">
    <w:name w:val="Body Text 2"/>
    <w:basedOn w:val="Normal"/>
    <w:link w:val="Brdtext2Char"/>
    <w:rsid w:val="000204CB"/>
    <w:rPr>
      <w:i/>
      <w:color w:val="FF0000"/>
      <w:sz w:val="24"/>
    </w:rPr>
  </w:style>
  <w:style w:type="character" w:customStyle="1" w:styleId="Brdtext2Char">
    <w:name w:val="Brödtext 2 Char"/>
    <w:basedOn w:val="Standardstycketypsnitt"/>
    <w:link w:val="Brdtext2"/>
    <w:rsid w:val="000204CB"/>
    <w:rPr>
      <w:rFonts w:ascii="Times New Roman" w:eastAsia="Times New Roman" w:hAnsi="Times New Roman" w:cs="Times New Roman"/>
      <w:i/>
      <w:color w:val="FF0000"/>
      <w:szCs w:val="20"/>
    </w:rPr>
  </w:style>
  <w:style w:type="paragraph" w:styleId="Innehll3">
    <w:name w:val="toc 3"/>
    <w:basedOn w:val="Normal"/>
    <w:next w:val="Normal"/>
    <w:autoRedefine/>
    <w:uiPriority w:val="39"/>
    <w:unhideWhenUsed/>
    <w:rsid w:val="00387870"/>
    <w:pPr>
      <w:ind w:left="400"/>
    </w:pPr>
  </w:style>
  <w:style w:type="paragraph" w:styleId="Innehll1">
    <w:name w:val="toc 1"/>
    <w:basedOn w:val="Normal"/>
    <w:next w:val="Normal"/>
    <w:autoRedefine/>
    <w:uiPriority w:val="39"/>
    <w:unhideWhenUsed/>
    <w:rsid w:val="00C66EEB"/>
    <w:rPr>
      <w:sz w:val="24"/>
    </w:rPr>
  </w:style>
  <w:style w:type="paragraph" w:styleId="Innehll2">
    <w:name w:val="toc 2"/>
    <w:basedOn w:val="Normal"/>
    <w:next w:val="Normal"/>
    <w:autoRedefine/>
    <w:uiPriority w:val="39"/>
    <w:unhideWhenUsed/>
    <w:rsid w:val="00387870"/>
    <w:pPr>
      <w:ind w:left="200"/>
    </w:pPr>
    <w:rPr>
      <w:sz w:val="24"/>
    </w:rPr>
  </w:style>
  <w:style w:type="paragraph" w:styleId="Innehll4">
    <w:name w:val="toc 4"/>
    <w:basedOn w:val="Normal"/>
    <w:next w:val="Normal"/>
    <w:autoRedefine/>
    <w:uiPriority w:val="39"/>
    <w:unhideWhenUsed/>
    <w:rsid w:val="00387870"/>
    <w:pPr>
      <w:ind w:left="600"/>
    </w:pPr>
  </w:style>
  <w:style w:type="paragraph" w:styleId="Innehll5">
    <w:name w:val="toc 5"/>
    <w:basedOn w:val="Normal"/>
    <w:next w:val="Normal"/>
    <w:autoRedefine/>
    <w:uiPriority w:val="39"/>
    <w:unhideWhenUsed/>
    <w:rsid w:val="00387870"/>
    <w:pPr>
      <w:ind w:left="800"/>
    </w:pPr>
  </w:style>
  <w:style w:type="paragraph" w:styleId="Innehll6">
    <w:name w:val="toc 6"/>
    <w:basedOn w:val="Normal"/>
    <w:next w:val="Normal"/>
    <w:autoRedefine/>
    <w:uiPriority w:val="39"/>
    <w:unhideWhenUsed/>
    <w:rsid w:val="00387870"/>
    <w:pPr>
      <w:ind w:left="1000"/>
    </w:pPr>
  </w:style>
  <w:style w:type="paragraph" w:styleId="Innehll7">
    <w:name w:val="toc 7"/>
    <w:basedOn w:val="Normal"/>
    <w:next w:val="Normal"/>
    <w:autoRedefine/>
    <w:uiPriority w:val="39"/>
    <w:unhideWhenUsed/>
    <w:rsid w:val="00387870"/>
    <w:pPr>
      <w:ind w:left="1200"/>
    </w:pPr>
  </w:style>
  <w:style w:type="paragraph" w:styleId="Innehll8">
    <w:name w:val="toc 8"/>
    <w:basedOn w:val="Normal"/>
    <w:next w:val="Normal"/>
    <w:autoRedefine/>
    <w:uiPriority w:val="39"/>
    <w:unhideWhenUsed/>
    <w:rsid w:val="00387870"/>
    <w:pPr>
      <w:ind w:left="1400"/>
    </w:pPr>
  </w:style>
  <w:style w:type="paragraph" w:styleId="Innehll9">
    <w:name w:val="toc 9"/>
    <w:basedOn w:val="Normal"/>
    <w:next w:val="Normal"/>
    <w:autoRedefine/>
    <w:uiPriority w:val="39"/>
    <w:unhideWhenUsed/>
    <w:rsid w:val="00387870"/>
    <w:pPr>
      <w:ind w:left="1600"/>
    </w:pPr>
  </w:style>
  <w:style w:type="paragraph" w:customStyle="1" w:styleId="Pa21">
    <w:name w:val="Pa21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paragraph" w:customStyle="1" w:styleId="Pa22">
    <w:name w:val="Pa22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character" w:customStyle="1" w:styleId="apple-converted-space">
    <w:name w:val="apple-converted-space"/>
    <w:rsid w:val="00387870"/>
  </w:style>
  <w:style w:type="paragraph" w:customStyle="1" w:styleId="EndNoteBibliographyTitle">
    <w:name w:val="EndNote Bibliography Title"/>
    <w:basedOn w:val="Normal"/>
    <w:rsid w:val="00844714"/>
    <w:pPr>
      <w:jc w:val="center"/>
    </w:pPr>
    <w:rPr>
      <w:lang w:val="sv-SE"/>
    </w:rPr>
  </w:style>
  <w:style w:type="paragraph" w:customStyle="1" w:styleId="EndNoteBibliography">
    <w:name w:val="EndNote Bibliography"/>
    <w:basedOn w:val="Normal"/>
    <w:rsid w:val="00844714"/>
    <w:rPr>
      <w:lang w:val="sv-S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List Bullet" w:uiPriority="0"/>
    <w:lsdException w:name="List Bullet 2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Hyperlink" w:uiPriority="0"/>
    <w:lsdException w:name="FollowedHyperlink" w:uiPriority="0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0"/>
    <w:lsdException w:name="HTML Address" w:uiPriority="0"/>
    <w:lsdException w:name="HTML Definition" w:uiPriority="0"/>
    <w:lsdException w:name="No Lis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Rubrik1">
    <w:name w:val="heading 1"/>
    <w:basedOn w:val="Normal"/>
    <w:next w:val="Normal"/>
    <w:link w:val="Rubrik1Char"/>
    <w:uiPriority w:val="9"/>
    <w:qFormat/>
    <w:rsid w:val="00387870"/>
    <w:pPr>
      <w:keepNext/>
      <w:jc w:val="center"/>
      <w:outlineLvl w:val="0"/>
    </w:pPr>
    <w:rPr>
      <w:rFonts w:eastAsia="ＭＳ ゴシック"/>
      <w:bCs/>
      <w:kern w:val="32"/>
      <w:sz w:val="24"/>
      <w:szCs w:val="32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387870"/>
    <w:pPr>
      <w:keepNext/>
      <w:outlineLvl w:val="1"/>
    </w:pPr>
    <w:rPr>
      <w:rFonts w:eastAsia="ＭＳ ゴシック"/>
      <w:b/>
      <w:bCs/>
      <w:iCs/>
      <w:sz w:val="24"/>
      <w:szCs w:val="28"/>
    </w:rPr>
  </w:style>
  <w:style w:type="paragraph" w:styleId="Rubrik4">
    <w:name w:val="heading 4"/>
    <w:basedOn w:val="Normal"/>
    <w:next w:val="Normal"/>
    <w:link w:val="Rubrik4Char"/>
    <w:uiPriority w:val="9"/>
    <w:semiHidden/>
    <w:unhideWhenUsed/>
    <w:qFormat/>
    <w:rsid w:val="00387870"/>
    <w:pPr>
      <w:keepNext/>
      <w:spacing w:before="240" w:after="60"/>
      <w:outlineLvl w:val="3"/>
    </w:pPr>
    <w:rPr>
      <w:rFonts w:ascii="Cambria" w:eastAsia="ＭＳ 明朝" w:hAnsi="Cambria"/>
      <w:b/>
      <w:bCs/>
      <w:sz w:val="28"/>
      <w:szCs w:val="28"/>
    </w:rPr>
  </w:style>
  <w:style w:type="character" w:default="1" w:styleId="Standardstycketyp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Punktlista">
    <w:name w:val="List Bullet"/>
    <w:basedOn w:val="Normal"/>
    <w:rsid w:val="005F0027"/>
    <w:pPr>
      <w:numPr>
        <w:numId w:val="4"/>
      </w:numPr>
    </w:pPr>
    <w:rPr>
      <w:rFonts w:ascii="Times" w:hAnsi="Times"/>
      <w:sz w:val="24"/>
      <w:lang w:val="sv-SE"/>
    </w:rPr>
  </w:style>
  <w:style w:type="character" w:customStyle="1" w:styleId="Rubrik1Char">
    <w:name w:val="Rubrik 1 Char"/>
    <w:basedOn w:val="Standardstycketypsnitt"/>
    <w:link w:val="Rubrik1"/>
    <w:uiPriority w:val="9"/>
    <w:rsid w:val="00387870"/>
    <w:rPr>
      <w:rFonts w:ascii="Times New Roman" w:eastAsia="ＭＳ ゴシック" w:hAnsi="Times New Roman" w:cs="Times New Roman"/>
      <w:bCs/>
      <w:kern w:val="32"/>
      <w:szCs w:val="32"/>
    </w:rPr>
  </w:style>
  <w:style w:type="character" w:customStyle="1" w:styleId="Rubrik2Char">
    <w:name w:val="Rubrik 2 Char"/>
    <w:basedOn w:val="Standardstycketypsnitt"/>
    <w:link w:val="Rubrik2"/>
    <w:uiPriority w:val="9"/>
    <w:rsid w:val="00387870"/>
    <w:rPr>
      <w:rFonts w:ascii="Times New Roman" w:eastAsia="ＭＳ ゴシック" w:hAnsi="Times New Roman" w:cs="Times New Roman"/>
      <w:b/>
      <w:bCs/>
      <w:iCs/>
      <w:szCs w:val="28"/>
    </w:rPr>
  </w:style>
  <w:style w:type="character" w:customStyle="1" w:styleId="Rubrik4Char">
    <w:name w:val="Rubrik 4 Char"/>
    <w:basedOn w:val="Standardstycketypsnitt"/>
    <w:link w:val="Rubrik4"/>
    <w:uiPriority w:val="9"/>
    <w:semiHidden/>
    <w:rsid w:val="00387870"/>
    <w:rPr>
      <w:rFonts w:ascii="Cambria" w:eastAsia="ＭＳ 明朝" w:hAnsi="Cambria" w:cs="Times New Roman"/>
      <w:b/>
      <w:bCs/>
      <w:sz w:val="28"/>
      <w:szCs w:val="28"/>
    </w:rPr>
  </w:style>
  <w:style w:type="paragraph" w:styleId="z-Brjanavformulret">
    <w:name w:val="HTML Top of Form"/>
    <w:basedOn w:val="Normal"/>
    <w:link w:val="z-BrjanavformulretChar"/>
    <w:rsid w:val="00387870"/>
    <w:rPr>
      <w:sz w:val="24"/>
    </w:rPr>
  </w:style>
  <w:style w:type="character" w:customStyle="1" w:styleId="z-BrjanavformulretChar">
    <w:name w:val="z-Början av formuläret Char"/>
    <w:basedOn w:val="Standardstycketypsnitt"/>
    <w:link w:val="z-Brjanavformulret"/>
    <w:rsid w:val="00387870"/>
    <w:rPr>
      <w:rFonts w:ascii="Times New Roman" w:eastAsia="Times New Roman" w:hAnsi="Times New Roman" w:cs="Times New Roman"/>
      <w:szCs w:val="20"/>
    </w:rPr>
  </w:style>
  <w:style w:type="paragraph" w:styleId="Normalwebb">
    <w:name w:val="Normal (Web)"/>
    <w:aliases w:val=" webb"/>
    <w:basedOn w:val="z-Brjanavformulret"/>
    <w:uiPriority w:val="99"/>
    <w:rsid w:val="00387870"/>
  </w:style>
  <w:style w:type="paragraph" w:styleId="HTML-adress">
    <w:name w:val="HTML Address"/>
    <w:aliases w:val=" adress"/>
    <w:basedOn w:val="z-Brjanavformulret"/>
    <w:link w:val="HTML-adressChar"/>
    <w:rsid w:val="00387870"/>
  </w:style>
  <w:style w:type="character" w:customStyle="1" w:styleId="HTML-adressChar">
    <w:name w:val="HTML-adress Char"/>
    <w:aliases w:val=" adress Char"/>
    <w:basedOn w:val="Standardstycketypsnitt"/>
    <w:link w:val="HTML-adress"/>
    <w:rsid w:val="00387870"/>
    <w:rPr>
      <w:rFonts w:ascii="Times New Roman" w:eastAsia="Times New Roman" w:hAnsi="Times New Roman" w:cs="Times New Roman"/>
      <w:szCs w:val="20"/>
    </w:rPr>
  </w:style>
  <w:style w:type="character" w:styleId="HTML-definition">
    <w:name w:val="HTML Definition"/>
    <w:rsid w:val="00387870"/>
    <w:rPr>
      <w:vertAlign w:val="superscript"/>
    </w:rPr>
  </w:style>
  <w:style w:type="paragraph" w:styleId="Sidhuvud">
    <w:name w:val="header"/>
    <w:basedOn w:val="Normal"/>
    <w:link w:val="SidhuvudChar"/>
    <w:rsid w:val="00387870"/>
    <w:pPr>
      <w:tabs>
        <w:tab w:val="center" w:pos="4536"/>
        <w:tab w:val="right" w:pos="9072"/>
      </w:tabs>
    </w:pPr>
    <w:rPr>
      <w:sz w:val="24"/>
      <w:lang w:val="sv-SE"/>
    </w:rPr>
  </w:style>
  <w:style w:type="character" w:customStyle="1" w:styleId="SidhuvudChar">
    <w:name w:val="Sidhuvud Char"/>
    <w:basedOn w:val="Standardstycketypsnitt"/>
    <w:link w:val="Sidhuvud"/>
    <w:rsid w:val="00387870"/>
    <w:rPr>
      <w:rFonts w:ascii="Times New Roman" w:eastAsia="Times New Roman" w:hAnsi="Times New Roman" w:cs="Times New Roman"/>
      <w:szCs w:val="20"/>
      <w:lang w:val="sv-SE"/>
    </w:rPr>
  </w:style>
  <w:style w:type="character" w:styleId="Sidnummer">
    <w:name w:val="page number"/>
    <w:basedOn w:val="Standardstycketypsnitt"/>
    <w:rsid w:val="00387870"/>
  </w:style>
  <w:style w:type="character" w:styleId="Hyperlnk">
    <w:name w:val="Hyperlink"/>
    <w:rsid w:val="00387870"/>
    <w:rPr>
      <w:color w:val="0000FF"/>
      <w:u w:val="single"/>
    </w:rPr>
  </w:style>
  <w:style w:type="table" w:styleId="Tabellrutnt">
    <w:name w:val="Table Grid"/>
    <w:basedOn w:val="Normaltabell"/>
    <w:rsid w:val="00387870"/>
    <w:rPr>
      <w:rFonts w:ascii="Times New Roman" w:eastAsia="Times New Roman" w:hAnsi="Times New Roman" w:cs="Times New Roman"/>
      <w:sz w:val="20"/>
      <w:szCs w:val="20"/>
      <w:lang w:bidi="x-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nvndHyperlnk">
    <w:name w:val="FollowedHyperlink"/>
    <w:rsid w:val="00387870"/>
    <w:rPr>
      <w:color w:val="800080"/>
      <w:u w:val="single"/>
    </w:rPr>
  </w:style>
  <w:style w:type="paragraph" w:styleId="Brdtext">
    <w:name w:val="Body Text"/>
    <w:basedOn w:val="Normal"/>
    <w:link w:val="BrdtextChar"/>
    <w:rsid w:val="00387870"/>
    <w:rPr>
      <w:rFonts w:eastAsia="Times"/>
      <w:sz w:val="24"/>
      <w:lang w:val="sv-SE" w:eastAsia="en-US"/>
    </w:rPr>
  </w:style>
  <w:style w:type="character" w:customStyle="1" w:styleId="BrdtextChar">
    <w:name w:val="Brödtext Char"/>
    <w:basedOn w:val="Standardstycketypsnitt"/>
    <w:link w:val="Brdtext"/>
    <w:rsid w:val="00387870"/>
    <w:rPr>
      <w:rFonts w:ascii="Times New Roman" w:eastAsia="Times" w:hAnsi="Times New Roman" w:cs="Times New Roman"/>
      <w:szCs w:val="20"/>
      <w:lang w:val="sv-SE" w:eastAsia="en-US"/>
    </w:rPr>
  </w:style>
  <w:style w:type="character" w:customStyle="1" w:styleId="akronym">
    <w:name w:val="akronym"/>
    <w:aliases w:val="adress"/>
    <w:rsid w:val="00387870"/>
    <w:rPr>
      <w:rFonts w:cs="Times New Roman"/>
      <w:sz w:val="20"/>
    </w:rPr>
  </w:style>
  <w:style w:type="paragraph" w:styleId="Sidfot">
    <w:name w:val="footer"/>
    <w:basedOn w:val="Normal"/>
    <w:link w:val="SidfotChar"/>
    <w:semiHidden/>
    <w:rsid w:val="00387870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ypsnitt"/>
    <w:link w:val="Sidfot"/>
    <w:semiHidden/>
    <w:rsid w:val="00387870"/>
    <w:rPr>
      <w:rFonts w:ascii="Times New Roman" w:eastAsia="Times New Roman" w:hAnsi="Times New Roman" w:cs="Times New Roman"/>
      <w:sz w:val="20"/>
      <w:szCs w:val="20"/>
    </w:rPr>
  </w:style>
  <w:style w:type="paragraph" w:styleId="Punktlista2">
    <w:name w:val="List Bullet 2"/>
    <w:basedOn w:val="Normal"/>
    <w:autoRedefine/>
    <w:rsid w:val="00387870"/>
    <w:pPr>
      <w:numPr>
        <w:numId w:val="5"/>
      </w:numPr>
    </w:pPr>
    <w:rPr>
      <w:rFonts w:ascii="Times" w:hAnsi="Times"/>
      <w:sz w:val="24"/>
    </w:rPr>
  </w:style>
  <w:style w:type="paragraph" w:styleId="Brdtext2">
    <w:name w:val="Body Text 2"/>
    <w:basedOn w:val="Normal"/>
    <w:link w:val="Brdtext2Char"/>
    <w:rsid w:val="000204CB"/>
    <w:rPr>
      <w:i/>
      <w:color w:val="FF0000"/>
      <w:sz w:val="24"/>
    </w:rPr>
  </w:style>
  <w:style w:type="character" w:customStyle="1" w:styleId="Brdtext2Char">
    <w:name w:val="Brödtext 2 Char"/>
    <w:basedOn w:val="Standardstycketypsnitt"/>
    <w:link w:val="Brdtext2"/>
    <w:rsid w:val="000204CB"/>
    <w:rPr>
      <w:rFonts w:ascii="Times New Roman" w:eastAsia="Times New Roman" w:hAnsi="Times New Roman" w:cs="Times New Roman"/>
      <w:i/>
      <w:color w:val="FF0000"/>
      <w:szCs w:val="20"/>
    </w:rPr>
  </w:style>
  <w:style w:type="paragraph" w:styleId="Innehll3">
    <w:name w:val="toc 3"/>
    <w:basedOn w:val="Normal"/>
    <w:next w:val="Normal"/>
    <w:autoRedefine/>
    <w:uiPriority w:val="39"/>
    <w:unhideWhenUsed/>
    <w:rsid w:val="00387870"/>
    <w:pPr>
      <w:ind w:left="400"/>
    </w:pPr>
  </w:style>
  <w:style w:type="paragraph" w:styleId="Innehll1">
    <w:name w:val="toc 1"/>
    <w:basedOn w:val="Normal"/>
    <w:next w:val="Normal"/>
    <w:autoRedefine/>
    <w:uiPriority w:val="39"/>
    <w:unhideWhenUsed/>
    <w:rsid w:val="00C66EEB"/>
    <w:rPr>
      <w:sz w:val="24"/>
    </w:rPr>
  </w:style>
  <w:style w:type="paragraph" w:styleId="Innehll2">
    <w:name w:val="toc 2"/>
    <w:basedOn w:val="Normal"/>
    <w:next w:val="Normal"/>
    <w:autoRedefine/>
    <w:uiPriority w:val="39"/>
    <w:unhideWhenUsed/>
    <w:rsid w:val="00387870"/>
    <w:pPr>
      <w:ind w:left="200"/>
    </w:pPr>
    <w:rPr>
      <w:sz w:val="24"/>
    </w:rPr>
  </w:style>
  <w:style w:type="paragraph" w:styleId="Innehll4">
    <w:name w:val="toc 4"/>
    <w:basedOn w:val="Normal"/>
    <w:next w:val="Normal"/>
    <w:autoRedefine/>
    <w:uiPriority w:val="39"/>
    <w:unhideWhenUsed/>
    <w:rsid w:val="00387870"/>
    <w:pPr>
      <w:ind w:left="600"/>
    </w:pPr>
  </w:style>
  <w:style w:type="paragraph" w:styleId="Innehll5">
    <w:name w:val="toc 5"/>
    <w:basedOn w:val="Normal"/>
    <w:next w:val="Normal"/>
    <w:autoRedefine/>
    <w:uiPriority w:val="39"/>
    <w:unhideWhenUsed/>
    <w:rsid w:val="00387870"/>
    <w:pPr>
      <w:ind w:left="800"/>
    </w:pPr>
  </w:style>
  <w:style w:type="paragraph" w:styleId="Innehll6">
    <w:name w:val="toc 6"/>
    <w:basedOn w:val="Normal"/>
    <w:next w:val="Normal"/>
    <w:autoRedefine/>
    <w:uiPriority w:val="39"/>
    <w:unhideWhenUsed/>
    <w:rsid w:val="00387870"/>
    <w:pPr>
      <w:ind w:left="1000"/>
    </w:pPr>
  </w:style>
  <w:style w:type="paragraph" w:styleId="Innehll7">
    <w:name w:val="toc 7"/>
    <w:basedOn w:val="Normal"/>
    <w:next w:val="Normal"/>
    <w:autoRedefine/>
    <w:uiPriority w:val="39"/>
    <w:unhideWhenUsed/>
    <w:rsid w:val="00387870"/>
    <w:pPr>
      <w:ind w:left="1200"/>
    </w:pPr>
  </w:style>
  <w:style w:type="paragraph" w:styleId="Innehll8">
    <w:name w:val="toc 8"/>
    <w:basedOn w:val="Normal"/>
    <w:next w:val="Normal"/>
    <w:autoRedefine/>
    <w:uiPriority w:val="39"/>
    <w:unhideWhenUsed/>
    <w:rsid w:val="00387870"/>
    <w:pPr>
      <w:ind w:left="1400"/>
    </w:pPr>
  </w:style>
  <w:style w:type="paragraph" w:styleId="Innehll9">
    <w:name w:val="toc 9"/>
    <w:basedOn w:val="Normal"/>
    <w:next w:val="Normal"/>
    <w:autoRedefine/>
    <w:uiPriority w:val="39"/>
    <w:unhideWhenUsed/>
    <w:rsid w:val="00387870"/>
    <w:pPr>
      <w:ind w:left="1600"/>
    </w:pPr>
  </w:style>
  <w:style w:type="paragraph" w:customStyle="1" w:styleId="Pa21">
    <w:name w:val="Pa21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paragraph" w:customStyle="1" w:styleId="Pa22">
    <w:name w:val="Pa22"/>
    <w:basedOn w:val="Normal"/>
    <w:next w:val="Normal"/>
    <w:uiPriority w:val="99"/>
    <w:rsid w:val="00387870"/>
    <w:pPr>
      <w:widowControl w:val="0"/>
      <w:autoSpaceDE w:val="0"/>
      <w:autoSpaceDN w:val="0"/>
      <w:adjustRightInd w:val="0"/>
      <w:spacing w:line="171" w:lineRule="atLeast"/>
    </w:pPr>
    <w:rPr>
      <w:rFonts w:ascii="Frutiger-Light" w:hAnsi="Frutiger-Light"/>
      <w:sz w:val="24"/>
      <w:szCs w:val="24"/>
      <w:lang w:val="sv-SE"/>
    </w:rPr>
  </w:style>
  <w:style w:type="character" w:customStyle="1" w:styleId="apple-converted-space">
    <w:name w:val="apple-converted-space"/>
    <w:rsid w:val="00387870"/>
  </w:style>
  <w:style w:type="paragraph" w:customStyle="1" w:styleId="EndNoteBibliographyTitle">
    <w:name w:val="EndNote Bibliography Title"/>
    <w:basedOn w:val="Normal"/>
    <w:rsid w:val="00844714"/>
    <w:pPr>
      <w:jc w:val="center"/>
    </w:pPr>
    <w:rPr>
      <w:lang w:val="sv-SE"/>
    </w:rPr>
  </w:style>
  <w:style w:type="paragraph" w:customStyle="1" w:styleId="EndNoteBibliography">
    <w:name w:val="EndNote Bibliography"/>
    <w:basedOn w:val="Normal"/>
    <w:rsid w:val="00844714"/>
    <w:rPr>
      <w:lang w:val="sv-S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285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509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50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1447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994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0" Type="http://schemas.openxmlformats.org/officeDocument/2006/relationships/hyperlink" Target="https://lof.se/wp-content/uploads/trauma-broschyr.pdf" TargetMode="External"/><Relationship Id="rId11" Type="http://schemas.openxmlformats.org/officeDocument/2006/relationships/hyperlink" Target="https://vardgivare.skane.se/vardriktlinjer/medicinska-omraden/akutsjukvard/vardprogram-riktlinjer/traumamanual/" TargetMode="External"/><Relationship Id="rId12" Type="http://schemas.openxmlformats.org/officeDocument/2006/relationships/hyperlink" Target="https://vardgivare.skane.se/vardriktlinjer/medicinska-omraden/akutsjukvard/vardprogram-riktlinjer/traumamanual/" TargetMode="External"/><Relationship Id="rId13" Type="http://schemas.openxmlformats.org/officeDocument/2006/relationships/hyperlink" Target="https://vardgivare.skane.se/vardriktlinjer/medicinska-omraden/akutsjukvard/vardprogram-riktlinjer/traumamanual/" TargetMode="External"/><Relationship Id="rId14" Type="http://schemas.openxmlformats.org/officeDocument/2006/relationships/hyperlink" Target="https://vardgivare.skane.se/vardriktlinjer/medicinska-omraden/akutsjukvard/vardprogram-riktlinjer/traumamanual/" TargetMode="External"/><Relationship Id="rId15" Type="http://schemas.openxmlformats.org/officeDocument/2006/relationships/hyperlink" Target="https://vardgivare.skane.se/vardriktlinjer/medicinska-omraden/akutsjukvard/vardprogram-riktlinjer/traumamanual/" TargetMode="External"/><Relationship Id="rId16" Type="http://schemas.openxmlformats.org/officeDocument/2006/relationships/hyperlink" Target="https://vardgivare.skane.se/vardriktlinjer/medicinska-omraden/akutsjukvard/vardprogram-riktlinjer/traumamanual/" TargetMode="External"/><Relationship Id="rId17" Type="http://schemas.openxmlformats.org/officeDocument/2006/relationships/hyperlink" Target="https://vardgivare.skane.se/vardriktlinjer/medicinska-omraden/akutsjukvard/vardprogram-riktlinjer/traumamanual/" TargetMode="External"/><Relationship Id="rId18" Type="http://schemas.openxmlformats.org/officeDocument/2006/relationships/hyperlink" Target="https://slf.se/swesem/app/uploads/2019/03/initialt-omhaxxndertagande-medsittning-180409.pdf" TargetMode="External"/><Relationship Id="rId19" Type="http://schemas.openxmlformats.org/officeDocument/2006/relationships/hyperlink" Target="https://www.ncbi.nlm.nih.gov/pubmed/?term=16988297" TargetMode="External"/><Relationship Id="rId60" Type="http://schemas.openxmlformats.org/officeDocument/2006/relationships/hyperlink" Target="https://www.ncbi.nlm.nih.gov/pubmed/?term=27072503" TargetMode="External"/><Relationship Id="rId61" Type="http://schemas.openxmlformats.org/officeDocument/2006/relationships/hyperlink" Target="https://www.ncbi.nlm.nih.gov/pubmed/?term=27072503" TargetMode="External"/><Relationship Id="rId62" Type="http://schemas.openxmlformats.org/officeDocument/2006/relationships/hyperlink" Target="http://emcrit.org/lectures/hemostatic-resuscitation/" TargetMode="External"/><Relationship Id="rId63" Type="http://schemas.openxmlformats.org/officeDocument/2006/relationships/hyperlink" Target="https://www.ncbi.nlm.nih.gov/pubmed/?term=21307740" TargetMode="External"/><Relationship Id="rId64" Type="http://schemas.openxmlformats.org/officeDocument/2006/relationships/hyperlink" Target="http://www.lakartidningen.se/Klinik-och-vetenskap/Medicinens-ABC/2016/01/Massiv-blodning-vid-trauma/" TargetMode="External"/><Relationship Id="rId65" Type="http://schemas.openxmlformats.org/officeDocument/2006/relationships/hyperlink" Target="http://www.lakartidningen.se/Klinik-och-vetenskap/Medicinens-ABC/2016/01/Massiv-blodning-vid-trauma/" TargetMode="External"/><Relationship Id="rId66" Type="http://schemas.openxmlformats.org/officeDocument/2006/relationships/hyperlink" Target="http://www.ssth.se/lankar" TargetMode="External"/><Relationship Id="rId67" Type="http://schemas.openxmlformats.org/officeDocument/2006/relationships/hyperlink" Target="https://www.ncbi.nlm.nih.gov/pubmed/?term=21439633" TargetMode="External"/><Relationship Id="rId68" Type="http://schemas.openxmlformats.org/officeDocument/2006/relationships/hyperlink" Target="https://www.ncbi.nlm.nih.gov/pubmed/?term=22968527" TargetMode="External"/><Relationship Id="rId69" Type="http://schemas.openxmlformats.org/officeDocument/2006/relationships/hyperlink" Target="http://www.ssth.se/lankar" TargetMode="External"/><Relationship Id="rId120" Type="http://schemas.openxmlformats.org/officeDocument/2006/relationships/hyperlink" Target="https://www.ncbi.nlm.nih.gov/pubmed/?term=23152268" TargetMode="External"/><Relationship Id="rId121" Type="http://schemas.openxmlformats.org/officeDocument/2006/relationships/hyperlink" Target="http://www.lakartidningen.se/Functions/OldArticleView.aspx?articleId=18969" TargetMode="External"/><Relationship Id="rId122" Type="http://schemas.openxmlformats.org/officeDocument/2006/relationships/hyperlink" Target="http://www.lakartidningen.se/Functions/OldArticleView.aspx?articleId=18969" TargetMode="External"/><Relationship Id="rId123" Type="http://schemas.openxmlformats.org/officeDocument/2006/relationships/hyperlink" Target="https://www.ncbi.nlm.nih.gov/pubmed/?term=11409018" TargetMode="External"/><Relationship Id="rId124" Type="http://schemas.openxmlformats.org/officeDocument/2006/relationships/hyperlink" Target="https://www.ncbi.nlm.nih.gov/pubmed/?term=11409018" TargetMode="External"/><Relationship Id="rId125" Type="http://schemas.openxmlformats.org/officeDocument/2006/relationships/hyperlink" Target="https://www.ncbi.nlm.nih.gov/pubmed/?term=11409018" TargetMode="External"/><Relationship Id="rId126" Type="http://schemas.openxmlformats.org/officeDocument/2006/relationships/hyperlink" Target="https://www.ncbi.nlm.nih.gov/pubmed/?term=23406071" TargetMode="External"/><Relationship Id="rId127" Type="http://schemas.openxmlformats.org/officeDocument/2006/relationships/hyperlink" Target="http://vimeo.com/53818159" TargetMode="External"/><Relationship Id="rId128" Type="http://schemas.openxmlformats.org/officeDocument/2006/relationships/hyperlink" Target="https://www.ncbi.nlm.nih.gov/pubmed/?term=17276803" TargetMode="External"/><Relationship Id="rId129" Type="http://schemas.openxmlformats.org/officeDocument/2006/relationships/hyperlink" Target="http://www.ncbi.nlm.nih.gov/pubmed/22217895" TargetMode="External"/><Relationship Id="rId40" Type="http://schemas.openxmlformats.org/officeDocument/2006/relationships/hyperlink" Target="https://slf.se/swesem/app/uploads/2019/03/initialt-omhaxxndertagande-medsittning-180409.pdf" TargetMode="External"/><Relationship Id="rId41" Type="http://schemas.openxmlformats.org/officeDocument/2006/relationships/hyperlink" Target="http://www.nejm.org/doi/full/10.1056/NEJMvcm1200383" TargetMode="External"/><Relationship Id="rId42" Type="http://schemas.openxmlformats.org/officeDocument/2006/relationships/hyperlink" Target="http://www.nejm.org/doi/full/10.1056/NEJMvcm1200383" TargetMode="External"/><Relationship Id="rId90" Type="http://schemas.openxmlformats.org/officeDocument/2006/relationships/hyperlink" Target="http://www.nejm.org/doi/full/10.1056/NEJMvcm1200383" TargetMode="External"/><Relationship Id="rId91" Type="http://schemas.openxmlformats.org/officeDocument/2006/relationships/hyperlink" Target="https://www.ncbi.nlm.nih.gov/pubmed/?term=23432764" TargetMode="External"/><Relationship Id="rId92" Type="http://schemas.openxmlformats.org/officeDocument/2006/relationships/hyperlink" Target="https://www.ncbi.nlm.nih.gov/pubmed/?term=22626015" TargetMode="External"/><Relationship Id="rId93" Type="http://schemas.openxmlformats.org/officeDocument/2006/relationships/hyperlink" Target="https://www.ncbi.nlm.nih.gov/pubmed/?term=23432764" TargetMode="External"/><Relationship Id="rId94" Type="http://schemas.openxmlformats.org/officeDocument/2006/relationships/hyperlink" Target="https://www.ncbi.nlm.nih.gov/pubmed/?term=23432764" TargetMode="External"/><Relationship Id="rId95" Type="http://schemas.openxmlformats.org/officeDocument/2006/relationships/hyperlink" Target="https://www.ncbi.nlm.nih.gov/pubmed/?term=22626016" TargetMode="External"/><Relationship Id="rId96" Type="http://schemas.openxmlformats.org/officeDocument/2006/relationships/hyperlink" Target="https://www.ncbi.nlm.nih.gov/pubmed/?term=19758692" TargetMode="External"/><Relationship Id="rId101" Type="http://schemas.openxmlformats.org/officeDocument/2006/relationships/hyperlink" Target="https://www.ncbi.nlm.nih.gov/pubmed/?term=21068171" TargetMode="External"/><Relationship Id="rId102" Type="http://schemas.openxmlformats.org/officeDocument/2006/relationships/hyperlink" Target="https://www.ncbi.nlm.nih.gov/pubmed/?term=31221898" TargetMode="External"/><Relationship Id="rId103" Type="http://schemas.openxmlformats.org/officeDocument/2006/relationships/hyperlink" Target="https://www.ncbi.nlm.nih.gov/pubmed/?term=21890237" TargetMode="External"/><Relationship Id="rId104" Type="http://schemas.openxmlformats.org/officeDocument/2006/relationships/hyperlink" Target="https://www.ncbi.nlm.nih.gov/pubmed/?term=19457583" TargetMode="External"/><Relationship Id="rId105" Type="http://schemas.openxmlformats.org/officeDocument/2006/relationships/hyperlink" Target="https://www.ncbi.nlm.nih.gov/pubmed/?term=28130170" TargetMode="External"/><Relationship Id="rId106" Type="http://schemas.openxmlformats.org/officeDocument/2006/relationships/hyperlink" Target="https://www.ncbi.nlm.nih.gov/pubmed/?term=22983979" TargetMode="External"/><Relationship Id="rId107" Type="http://schemas.openxmlformats.org/officeDocument/2006/relationships/hyperlink" Target="https://www.ncbi.nlm.nih.gov/pubmed/?term=22915226" TargetMode="External"/><Relationship Id="rId108" Type="http://schemas.openxmlformats.org/officeDocument/2006/relationships/hyperlink" Target="http://www.lakartidningen.se/07engine.php?articleId=4062" TargetMode="External"/><Relationship Id="rId109" Type="http://schemas.openxmlformats.org/officeDocument/2006/relationships/hyperlink" Target="https://www.ncbi.nlm.nih.gov/pubmed/?term=22883714" TargetMode="External"/><Relationship Id="rId97" Type="http://schemas.openxmlformats.org/officeDocument/2006/relationships/hyperlink" Target="https://www.ncbi.nlm.nih.gov/pubmed/?term=19758692" TargetMode="External"/><Relationship Id="rId98" Type="http://schemas.openxmlformats.org/officeDocument/2006/relationships/hyperlink" Target="https://www.ncbi.nlm.nih.gov/pubmed/?term=14695411" TargetMode="External"/><Relationship Id="rId99" Type="http://schemas.openxmlformats.org/officeDocument/2006/relationships/hyperlink" Target="https://www.ncbi.nlm.nih.gov/pubmed/?term=17563656" TargetMode="External"/><Relationship Id="rId43" Type="http://schemas.openxmlformats.org/officeDocument/2006/relationships/hyperlink" Target="http://www.nejm.org/doi/full/10.1056/NEJMvcm1200383" TargetMode="External"/><Relationship Id="rId44" Type="http://schemas.openxmlformats.org/officeDocument/2006/relationships/hyperlink" Target="https://slf.se/swesem/app/uploads/2019/03/initialt-omhaxxndertagande-medsittning-180409.pdf" TargetMode="External"/><Relationship Id="rId45" Type="http://schemas.openxmlformats.org/officeDocument/2006/relationships/hyperlink" Target="https://slf.se/swesem/app/uploads/2019/03/initialt-omhaxxndertagande-medsittning-180409.pdf" TargetMode="External"/><Relationship Id="rId46" Type="http://schemas.openxmlformats.org/officeDocument/2006/relationships/hyperlink" Target="https://www.ncbi.nlm.nih.gov/pubmed/?term=27287002" TargetMode="External"/><Relationship Id="rId47" Type="http://schemas.openxmlformats.org/officeDocument/2006/relationships/hyperlink" Target="http://www.ncbi.nlm.nih.gov/pmc/articles/PMC3255182/" TargetMode="External"/><Relationship Id="rId48" Type="http://schemas.openxmlformats.org/officeDocument/2006/relationships/hyperlink" Target="http://www.lakartidningen.se/07engine.php?articleId=8290" TargetMode="External"/><Relationship Id="rId49" Type="http://schemas.openxmlformats.org/officeDocument/2006/relationships/hyperlink" Target="http://www.lakartidningen.se/07engine.php?articleId=12119" TargetMode="External"/><Relationship Id="rId100" Type="http://schemas.openxmlformats.org/officeDocument/2006/relationships/hyperlink" Target="https://www.ncbi.nlm.nih.gov/pubmed/?term=14695411" TargetMode="External"/><Relationship Id="rId20" Type="http://schemas.openxmlformats.org/officeDocument/2006/relationships/hyperlink" Target="http://emj.bmj.com/content/24/8/584.abstract" TargetMode="External"/><Relationship Id="rId21" Type="http://schemas.openxmlformats.org/officeDocument/2006/relationships/hyperlink" Target="https://www.ncbi.nlm.nih.gov/pubmed/?term=30786189" TargetMode="External"/><Relationship Id="rId22" Type="http://schemas.openxmlformats.org/officeDocument/2006/relationships/hyperlink" Target="https://www.ncbi.nlm.nih.gov/pubmed/?term=24716684" TargetMode="External"/><Relationship Id="rId70" Type="http://schemas.openxmlformats.org/officeDocument/2006/relationships/hyperlink" Target="http://www.ssth.se/lankar" TargetMode="External"/><Relationship Id="rId71" Type="http://schemas.openxmlformats.org/officeDocument/2006/relationships/hyperlink" Target="http://www.ssth.se/lankar" TargetMode="External"/><Relationship Id="rId72" Type="http://schemas.openxmlformats.org/officeDocument/2006/relationships/hyperlink" Target="https://www.ncbi.nlm.nih.gov/pubmed/?term=17456823" TargetMode="External"/><Relationship Id="rId73" Type="http://schemas.openxmlformats.org/officeDocument/2006/relationships/hyperlink" Target="https://www.ncbi.nlm.nih.gov/pubmed/?term=17456823" TargetMode="External"/><Relationship Id="rId74" Type="http://schemas.openxmlformats.org/officeDocument/2006/relationships/hyperlink" Target="http://www.nejm.org/doi/pdf/10.1056/NEJMvcm0907841" TargetMode="External"/><Relationship Id="rId75" Type="http://schemas.openxmlformats.org/officeDocument/2006/relationships/hyperlink" Target="https://ercguidelines.elsevierresource.com/european-resuscitation-council-guidelines-resuscitation-2015-section-4-cardiac-arrest-special" TargetMode="External"/><Relationship Id="rId76" Type="http://schemas.openxmlformats.org/officeDocument/2006/relationships/hyperlink" Target="http://www.mdconsult.com" TargetMode="External"/><Relationship Id="rId77" Type="http://schemas.openxmlformats.org/officeDocument/2006/relationships/hyperlink" Target="http://www.mdconsult.com" TargetMode="External"/><Relationship Id="rId78" Type="http://schemas.openxmlformats.org/officeDocument/2006/relationships/hyperlink" Target="https://ercguidelines.elsevierresource.com/european-resuscitation-council-guidelines-resuscitation-2015-section-4-cardiac-arrest-special" TargetMode="External"/><Relationship Id="rId79" Type="http://schemas.openxmlformats.org/officeDocument/2006/relationships/hyperlink" Target="https://www.ncbi.nlm.nih.gov/pubmed/?term=7640548" TargetMode="External"/><Relationship Id="rId23" Type="http://schemas.openxmlformats.org/officeDocument/2006/relationships/hyperlink" Target="https://slf.se/swesem/app/uploads/2019/03/initialt-omhaxxndertagande-medsittning-180409.pdf" TargetMode="External"/><Relationship Id="rId24" Type="http://schemas.openxmlformats.org/officeDocument/2006/relationships/hyperlink" Target="http://emj.bmj.com/content/29/2/104" TargetMode="External"/><Relationship Id="rId25" Type="http://schemas.openxmlformats.org/officeDocument/2006/relationships/hyperlink" Target="https://www.ncbi.nlm.nih.gov/pubmed/?term=27748690" TargetMode="External"/><Relationship Id="rId26" Type="http://schemas.openxmlformats.org/officeDocument/2006/relationships/hyperlink" Target="https://www.ncbi.nlm.nih.gov/pubmed/?term=19765308" TargetMode="External"/><Relationship Id="rId27" Type="http://schemas.openxmlformats.org/officeDocument/2006/relationships/hyperlink" Target="https://www.ncbi.nlm.nih.gov/pubmed/?term=25624270" TargetMode="External"/><Relationship Id="rId28" Type="http://schemas.openxmlformats.org/officeDocument/2006/relationships/hyperlink" Target="https://www.ncbi.nlm.nih.gov/pubmed/?term=28057029" TargetMode="External"/><Relationship Id="rId29" Type="http://schemas.openxmlformats.org/officeDocument/2006/relationships/hyperlink" Target="https://www.sciencedirect.com/science/article/pii/S2211419X16300878" TargetMode="External"/><Relationship Id="rId130" Type="http://schemas.openxmlformats.org/officeDocument/2006/relationships/hyperlink" Target="https://www.ncbi.nlm.nih.gov/pubmed/?term=28833896" TargetMode="External"/><Relationship Id="rId131" Type="http://schemas.openxmlformats.org/officeDocument/2006/relationships/hyperlink" Target="https://www.ncbi.nlm.nih.gov/pubmed/?term=30115779" TargetMode="External"/><Relationship Id="rId132" Type="http://schemas.openxmlformats.org/officeDocument/2006/relationships/hyperlink" Target="https://www.ncbi.nlm.nih.gov/pubmed/?term=28915866" TargetMode="External"/><Relationship Id="rId133" Type="http://schemas.openxmlformats.org/officeDocument/2006/relationships/hyperlink" Target="https://emedicine.medscape.com/article/1413565-overview" TargetMode="External"/><Relationship Id="rId134" Type="http://schemas.openxmlformats.org/officeDocument/2006/relationships/hyperlink" Target="https://www.ncbi.nlm.nih.gov/pubmed/?term=22685250" TargetMode="External"/><Relationship Id="rId135" Type="http://schemas.openxmlformats.org/officeDocument/2006/relationships/hyperlink" Target="https://www.ncbi.nlm.nih.gov/pmc/articles/PMC4519809/" TargetMode="External"/><Relationship Id="rId136" Type="http://schemas.openxmlformats.org/officeDocument/2006/relationships/hyperlink" Target="https://www.ncbi.nlm.nih.gov/pubmed/?term=28633903" TargetMode="External"/><Relationship Id="rId137" Type="http://schemas.openxmlformats.org/officeDocument/2006/relationships/hyperlink" Target="https://www.ncbi.nlm.nih.gov/pubmed/?term=29908037" TargetMode="External"/><Relationship Id="rId138" Type="http://schemas.openxmlformats.org/officeDocument/2006/relationships/hyperlink" Target="http://www.lakartidningen.se/Klinik-och-vetenskap/Medicinens-ABC/2014/11/Akut-buk-hos-barn/" TargetMode="External"/><Relationship Id="rId139" Type="http://schemas.openxmlformats.org/officeDocument/2006/relationships/hyperlink" Target="http://www.lakartidningen.se/Klinik-och-vetenskap/Medicinens-ABC/2014/11/Akut-buk-hos-barn/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lof.se/wp-content/uploads/trauma-broschyr.pdf" TargetMode="External"/><Relationship Id="rId9" Type="http://schemas.openxmlformats.org/officeDocument/2006/relationships/hyperlink" Target="https://lof.se/wp-content/uploads/trauma-broschyr.pdf" TargetMode="External"/><Relationship Id="rId50" Type="http://schemas.openxmlformats.org/officeDocument/2006/relationships/hyperlink" Target="http://www.lakartidningen.se/07engine.php?articleId=12119" TargetMode="External"/><Relationship Id="rId51" Type="http://schemas.openxmlformats.org/officeDocument/2006/relationships/hyperlink" Target="https://www.ncbi.nlm.nih.gov/pubmed/?term=21785151" TargetMode="External"/><Relationship Id="rId52" Type="http://schemas.openxmlformats.org/officeDocument/2006/relationships/hyperlink" Target="https://www.ncbi.nlm.nih.gov/pubmed/?term=26091330" TargetMode="External"/><Relationship Id="rId53" Type="http://schemas.openxmlformats.org/officeDocument/2006/relationships/hyperlink" Target="https://www.ncbi.nlm.nih.gov/pubmed/?term=26280486" TargetMode="External"/><Relationship Id="rId54" Type="http://schemas.openxmlformats.org/officeDocument/2006/relationships/hyperlink" Target="http://www.thesharpend.org/blog/2016/3/14/resusitati" TargetMode="External"/><Relationship Id="rId55" Type="http://schemas.openxmlformats.org/officeDocument/2006/relationships/hyperlink" Target="http://www.thesharpend.org/blog/2016/3/14/resusitati" TargetMode="External"/><Relationship Id="rId56" Type="http://schemas.openxmlformats.org/officeDocument/2006/relationships/hyperlink" Target="https://emcrit.org/emcrit/procedure-of-thoracotomy/" TargetMode="External"/><Relationship Id="rId57" Type="http://schemas.openxmlformats.org/officeDocument/2006/relationships/hyperlink" Target="http://hwcdn.libsyn.com/p/5/8/a/58a36ddee6013611/EMCrit-Podcast-20121001-83-Crack-to-Cure.mp4?c_id=5006758&amp;cs_id=5006758&amp;expiration=1567946461&amp;hwt=5a9a94a1b603f60b4f563552c4866e11" TargetMode="External"/><Relationship Id="rId58" Type="http://schemas.openxmlformats.org/officeDocument/2006/relationships/hyperlink" Target="https://www.ncbi.nlm.nih.gov/pubmed/?term=27072503" TargetMode="External"/><Relationship Id="rId59" Type="http://schemas.openxmlformats.org/officeDocument/2006/relationships/hyperlink" Target="https://www.ncbi.nlm.nih.gov/pubmed/?term=30786189" TargetMode="External"/><Relationship Id="rId110" Type="http://schemas.openxmlformats.org/officeDocument/2006/relationships/hyperlink" Target="http://www.lakartidningen.se/Klinik-och-vetenskap/Rapport/2014/01/Rutinmassig-rektalpalpation-vid-akut-buk-har-inget-varde/" TargetMode="External"/><Relationship Id="rId111" Type="http://schemas.openxmlformats.org/officeDocument/2006/relationships/hyperlink" Target="http://www.lakartidningen.se/PdfFiles/2013/9/c02bba1a-171a-e311-97f1-ac162d7339ab/2012KV1322_ref.pdf" TargetMode="External"/><Relationship Id="rId112" Type="http://schemas.openxmlformats.org/officeDocument/2006/relationships/hyperlink" Target="https://www.ncbi.nlm.nih.gov/pubmed/?term=14716790" TargetMode="External"/><Relationship Id="rId113" Type="http://schemas.openxmlformats.org/officeDocument/2006/relationships/hyperlink" Target="https://www.ncbi.nlm.nih.gov/pubmed/?term=18553045" TargetMode="External"/><Relationship Id="rId114" Type="http://schemas.openxmlformats.org/officeDocument/2006/relationships/hyperlink" Target="https://www.ncbi.nlm.nih.gov/pubmed/?term=18534219" TargetMode="External"/><Relationship Id="rId115" Type="http://schemas.openxmlformats.org/officeDocument/2006/relationships/hyperlink" Target="https://www.ncbi.nlm.nih.gov/pubmed/?term=12503981" TargetMode="External"/><Relationship Id="rId116" Type="http://schemas.openxmlformats.org/officeDocument/2006/relationships/hyperlink" Target="https://www.ncbi.nlm.nih.gov/pubmed/?term=12503981" TargetMode="External"/><Relationship Id="rId117" Type="http://schemas.openxmlformats.org/officeDocument/2006/relationships/hyperlink" Target="http://www.lakartidningen.se/Klinik-och-vetenskap/Originalstudie/2013/04/Ingen-nytta-av-antibiotika-vid--akut-okomplicerad-divertikulit-/" TargetMode="External"/><Relationship Id="rId118" Type="http://schemas.openxmlformats.org/officeDocument/2006/relationships/hyperlink" Target="https://www.ncbi.nlm.nih.gov/pubmed/?term=27686365" TargetMode="External"/><Relationship Id="rId119" Type="http://schemas.openxmlformats.org/officeDocument/2006/relationships/hyperlink" Target="http://www.lakartidningen.se/Klinik-och-vetenskap/Originalstudie/2013/04/Ingen-nytta-av-antibiotika-vid--akut-okomplicerad-divertikulit-/" TargetMode="External"/><Relationship Id="rId30" Type="http://schemas.openxmlformats.org/officeDocument/2006/relationships/hyperlink" Target="https://lof.se/wp-content/uploads/Prehosp-spinal-r%C3%B6relsebegr-hemsida.pdf" TargetMode="External"/><Relationship Id="rId31" Type="http://schemas.openxmlformats.org/officeDocument/2006/relationships/hyperlink" Target="http://www.nejm.org/doi/full/10.1056/NEJMicm0910490" TargetMode="External"/><Relationship Id="rId32" Type="http://schemas.openxmlformats.org/officeDocument/2006/relationships/hyperlink" Target="http://www.ncbi.nlm.nih.gov/pubmed?term=15911941" TargetMode="External"/><Relationship Id="rId33" Type="http://schemas.openxmlformats.org/officeDocument/2006/relationships/hyperlink" Target="https://www.ncbi.nlm.nih.gov/pubmed/?term=16858116" TargetMode="External"/><Relationship Id="rId34" Type="http://schemas.openxmlformats.org/officeDocument/2006/relationships/hyperlink" Target="https://www.ncbi.nlm.nih.gov/pubmed/?term=17384400" TargetMode="External"/><Relationship Id="rId35" Type="http://schemas.openxmlformats.org/officeDocument/2006/relationships/hyperlink" Target="https://slf.se/swesem/app/uploads/2019/03/initialt-omhaxxndertagande-medsittning-180409.pdf" TargetMode="External"/><Relationship Id="rId36" Type="http://schemas.openxmlformats.org/officeDocument/2006/relationships/hyperlink" Target="http://sv.wikipedia.org/wiki/Minutvolym" TargetMode="External"/><Relationship Id="rId37" Type="http://schemas.openxmlformats.org/officeDocument/2006/relationships/hyperlink" Target="http://www.nejm.org/doi/full/10.1056/NEJMicm0904437" TargetMode="External"/><Relationship Id="rId38" Type="http://schemas.openxmlformats.org/officeDocument/2006/relationships/hyperlink" Target="https://www.youtube.com/watch?v=linfNOHP4b8" TargetMode="External"/><Relationship Id="rId39" Type="http://schemas.openxmlformats.org/officeDocument/2006/relationships/hyperlink" Target="https://www.ncbi.nlm.nih.gov/pubmed/?term=24048995" TargetMode="External"/><Relationship Id="rId80" Type="http://schemas.openxmlformats.org/officeDocument/2006/relationships/hyperlink" Target="http://www.surgeryjournal.co.uk/article/S0263-9319(06)70063-1/abstract" TargetMode="External"/><Relationship Id="rId81" Type="http://schemas.openxmlformats.org/officeDocument/2006/relationships/hyperlink" Target="https://vardgivare.skane.se/vardriktlinjer/medicinska-omraden/akutsjukvard/vardprogram-riktlinjer/traumamanual/" TargetMode="External"/><Relationship Id="rId82" Type="http://schemas.openxmlformats.org/officeDocument/2006/relationships/hyperlink" Target="https://vardgivare.skane.se/vardriktlinjer/medicinska-omraden/akutsjukvard/vardprogram-riktlinjer/traumamanual/" TargetMode="External"/><Relationship Id="rId83" Type="http://schemas.openxmlformats.org/officeDocument/2006/relationships/hyperlink" Target="https://vardgivare.skane.se/vardriktlinjer/medicinska-omraden/akutsjukvard/vardprogram-riktlinjer/traumamanual/" TargetMode="External"/><Relationship Id="rId84" Type="http://schemas.openxmlformats.org/officeDocument/2006/relationships/hyperlink" Target="https://vardgivare.skane.se/vardriktlinjer/medicinska-omraden/akutsjukvard/vardprogram-riktlinjer/traumamanual/" TargetMode="External"/><Relationship Id="rId85" Type="http://schemas.openxmlformats.org/officeDocument/2006/relationships/hyperlink" Target="https://vardgivare.skane.se/vardriktlinjer/medicinska-omraden/akutsjukvard/vardprogram-riktlinjer/traumamanual/" TargetMode="External"/><Relationship Id="rId86" Type="http://schemas.openxmlformats.org/officeDocument/2006/relationships/hyperlink" Target="https://www.ncbi.nlm.nih.gov/pubmed/?term=23483534" TargetMode="External"/><Relationship Id="rId87" Type="http://schemas.openxmlformats.org/officeDocument/2006/relationships/hyperlink" Target="https://www.resus.com.au/2016/10/11/unstable-trauma-patient-and-the-surgeon-wants-a-ct/" TargetMode="External"/><Relationship Id="rId88" Type="http://schemas.openxmlformats.org/officeDocument/2006/relationships/hyperlink" Target="https://www.ncbi.nlm.nih.gov/pubmed/?term=28724441" TargetMode="External"/><Relationship Id="rId89" Type="http://schemas.openxmlformats.org/officeDocument/2006/relationships/hyperlink" Target="http://www.nejm.org/doi/pdf/10.1056/NEJMcpc0900643" TargetMode="External"/><Relationship Id="rId140" Type="http://schemas.openxmlformats.org/officeDocument/2006/relationships/hyperlink" Target="http://www.lakartidningen.se/old/content_0346/pdf/3779.pdf" TargetMode="External"/><Relationship Id="rId141" Type="http://schemas.openxmlformats.org/officeDocument/2006/relationships/hyperlink" Target="http://www.lakartidningen.se/old/content_0342/pdf/3334_3335.pdf" TargetMode="External"/><Relationship Id="rId142" Type="http://schemas.openxmlformats.org/officeDocument/2006/relationships/footer" Target="footer1.xml"/><Relationship Id="rId143" Type="http://schemas.openxmlformats.org/officeDocument/2006/relationships/fontTable" Target="fontTable.xml"/><Relationship Id="rId14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4</Pages>
  <Words>23499</Words>
  <Characters>124550</Characters>
  <Application>Microsoft Macintosh Word</Application>
  <DocSecurity>0</DocSecurity>
  <Lines>1037</Lines>
  <Paragraphs>295</Paragraphs>
  <ScaleCrop>false</ScaleCrop>
  <Company>HEJD Education HB</Company>
  <LinksUpToDate>false</LinksUpToDate>
  <CharactersWithSpaces>1477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Dryver</dc:creator>
  <cp:keywords/>
  <dc:description/>
  <cp:lastModifiedBy>Eric Dryver</cp:lastModifiedBy>
  <cp:revision>34</cp:revision>
  <dcterms:created xsi:type="dcterms:W3CDTF">2019-09-08T16:00:00Z</dcterms:created>
  <dcterms:modified xsi:type="dcterms:W3CDTF">2019-09-08T16:20:00Z</dcterms:modified>
</cp:coreProperties>
</file>